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11876000"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r w:rsidR="003445D2">
        <w:rPr>
          <w:rFonts w:hint="eastAsia"/>
        </w:rPr>
        <w:t>888</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0F842BB9" w14:textId="0B632A5A" w:rsidR="00515607"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r w:rsidR="003011C2" w:rsidRPr="003011C2">
        <w:t>（來自《</w:t>
      </w:r>
      <w:r w:rsidR="003011C2" w:rsidRPr="003011C2">
        <w:t>Diffusion of Innovations</w:t>
      </w:r>
      <w:r w:rsidR="003011C2" w:rsidRPr="003011C2">
        <w:t>》，</w:t>
      </w:r>
      <w:r w:rsidR="003011C2" w:rsidRPr="003011C2">
        <w:t>Everett M. Rogers, Arvind Singhal, and Margaret M. Quinlan</w:t>
      </w:r>
      <w:r w:rsidR="003011C2" w:rsidRPr="003011C2">
        <w:t>，</w:t>
      </w:r>
      <w:r w:rsidR="003011C2" w:rsidRPr="003011C2">
        <w:t>2014</w:t>
      </w:r>
      <w:r w:rsidR="003011C2" w:rsidRPr="003011C2">
        <w:t>）</w:t>
      </w:r>
    </w:p>
    <w:p w14:paraId="1C2F908B" w14:textId="77777777" w:rsidR="003C3C44" w:rsidRDefault="003C3C44" w:rsidP="00E42CFA">
      <w:pPr>
        <w:pStyle w:val="af3"/>
      </w:pPr>
    </w:p>
    <w:p w14:paraId="20C169BB" w14:textId="77777777" w:rsidR="003C3C44" w:rsidRDefault="003C3C44" w:rsidP="00E42CFA">
      <w:pPr>
        <w:pStyle w:val="af3"/>
      </w:pPr>
    </w:p>
    <w:p w14:paraId="484E6C3D" w14:textId="014DA384" w:rsidR="002371DD" w:rsidRDefault="00B24EE5" w:rsidP="00E42CFA">
      <w:pPr>
        <w:pStyle w:val="af3"/>
      </w:pPr>
      <w:r>
        <w:rPr>
          <w:rFonts w:hint="eastAsia"/>
        </w:rPr>
        <w:t>【</w:t>
      </w:r>
      <w:r w:rsidR="00581329">
        <w:rPr>
          <w:rFonts w:hint="eastAsia"/>
        </w:rPr>
        <w:t>論中提到</w:t>
      </w:r>
      <w:r w:rsidR="00581329">
        <w:rPr>
          <w:rFonts w:hint="eastAsia"/>
        </w:rPr>
        <w:t>:</w:t>
      </w:r>
      <w:r>
        <w:rPr>
          <w:rFonts w:hint="eastAsia"/>
        </w:rPr>
        <w:t>創新仍不斷湧現】</w:t>
      </w:r>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r w:rsidR="00806FF1" w:rsidRPr="00806FF1">
        <w:t>（來自《</w:t>
      </w:r>
      <w:r w:rsidR="00806FF1" w:rsidRPr="00806FF1">
        <w:t>Diffusion of Innovations</w:t>
      </w:r>
      <w:r w:rsidR="00806FF1" w:rsidRPr="00806FF1">
        <w:t>》，</w:t>
      </w:r>
      <w:r w:rsidR="00806FF1" w:rsidRPr="00806FF1">
        <w:t>Everett M. Rogers, Arvind Singhal, and Margaret M. Quinlan</w:t>
      </w:r>
      <w:r w:rsidR="00806FF1" w:rsidRPr="00806FF1">
        <w:t>，</w:t>
      </w:r>
      <w:r w:rsidR="00806FF1" w:rsidRPr="00806FF1">
        <w:t>2014</w:t>
      </w:r>
      <w:r w:rsidR="00806FF1" w:rsidRPr="00806FF1">
        <w:t>）</w:t>
      </w:r>
    </w:p>
    <w:p w14:paraId="5AF7DCAC" w14:textId="77777777" w:rsidR="00F14C68" w:rsidRDefault="00F14C68" w:rsidP="00E42CFA">
      <w:pPr>
        <w:pStyle w:val="af3"/>
      </w:pPr>
    </w:p>
    <w:p w14:paraId="45CBB114" w14:textId="77777777" w:rsidR="00F14C68" w:rsidRDefault="00F14C68" w:rsidP="00E42CFA">
      <w:pPr>
        <w:pStyle w:val="af3"/>
      </w:pPr>
    </w:p>
    <w:p w14:paraId="631B8EC9" w14:textId="77777777" w:rsidR="0021725F" w:rsidRDefault="002371DD" w:rsidP="0021725F">
      <w:pPr>
        <w:pStyle w:val="af3"/>
      </w:pPr>
      <w:r>
        <w:rPr>
          <w:rFonts w:hint="eastAsia"/>
        </w:rPr>
        <w:t>【創新需考慮文化</w:t>
      </w:r>
      <w:r w:rsidR="00BD2A2D">
        <w:rPr>
          <w:rFonts w:hint="eastAsia"/>
        </w:rPr>
        <w:t>，改革對象面對創新可能出現惰性和抗拒</w:t>
      </w:r>
      <w:r>
        <w:rPr>
          <w:rFonts w:hint="eastAsia"/>
        </w:rPr>
        <w:t>】</w:t>
      </w:r>
      <w:r w:rsidRPr="002371DD">
        <w:rPr>
          <w:rFonts w:hint="eastAsia"/>
        </w:rPr>
        <w:t>此外，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Also, diffusion of innovations practice needs to increasingly acknowledge and value the role of indigenous wisdom and solutions. Indeed innovations that are generated locally are not just more likely to be culturally appropriate, but also more likely to be owned by the potential adopt ers. When adopters are externally persuaded to buy into the vision of an outside expert, they tend to demonstrate inertia and resistance</w:t>
      </w:r>
      <w:r w:rsidR="0021725F" w:rsidRPr="00806FF1">
        <w:t>（來自《</w:t>
      </w:r>
      <w:r w:rsidR="0021725F" w:rsidRPr="00806FF1">
        <w:t>Diffusion of Innovations</w:t>
      </w:r>
      <w:r w:rsidR="0021725F" w:rsidRPr="00806FF1">
        <w:t>》，</w:t>
      </w:r>
      <w:r w:rsidR="0021725F" w:rsidRPr="00806FF1">
        <w:t>Everett M. Rogers, Arvind Singhal, and Margaret M. Quinlan</w:t>
      </w:r>
      <w:r w:rsidR="0021725F" w:rsidRPr="00806FF1">
        <w:t>，</w:t>
      </w:r>
      <w:r w:rsidR="0021725F" w:rsidRPr="00806FF1">
        <w:t>2014</w:t>
      </w:r>
      <w:r w:rsidR="0021725F" w:rsidRPr="00806FF1">
        <w:t>）</w:t>
      </w:r>
    </w:p>
    <w:p w14:paraId="74354D5E" w14:textId="33419A79" w:rsidR="002371DD" w:rsidRPr="0021725F" w:rsidRDefault="002371DD" w:rsidP="00E42CFA">
      <w:pPr>
        <w:pStyle w:val="af3"/>
      </w:pPr>
    </w:p>
    <w:p w14:paraId="3970C15F" w14:textId="775D2247" w:rsidR="007B4451" w:rsidRDefault="007B4451" w:rsidP="007B4451">
      <w:pPr>
        <w:pStyle w:val="2"/>
      </w:pPr>
      <w:r w:rsidRPr="007B4451">
        <w:lastRenderedPageBreak/>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4811B95"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r w:rsidR="0014035B" w:rsidRPr="0014035B">
        <w:t>（來自《</w:t>
      </w:r>
      <w:r w:rsidR="0014035B" w:rsidRPr="0014035B">
        <w:t>Digital innovation: A review and synthesis</w:t>
      </w:r>
      <w:r w:rsidR="0014035B" w:rsidRPr="0014035B">
        <w:t>》，</w:t>
      </w:r>
      <w:r w:rsidR="0014035B" w:rsidRPr="0014035B">
        <w:t>Rajiv Kohli, Nigel P. Melville</w:t>
      </w:r>
      <w:r w:rsidR="0014035B" w:rsidRPr="0014035B">
        <w:t>，</w:t>
      </w:r>
      <w:r w:rsidR="0014035B" w:rsidRPr="0014035B">
        <w:t>2018</w:t>
      </w:r>
      <w:r w:rsidR="0014035B" w:rsidRPr="0014035B">
        <w:t>）</w:t>
      </w:r>
    </w:p>
    <w:p w14:paraId="2D435BFB" w14:textId="77777777" w:rsidR="00191A18" w:rsidRDefault="00191A18" w:rsidP="00E61F8B">
      <w:pPr>
        <w:pStyle w:val="15"/>
        <w:ind w:firstLineChars="0" w:firstLine="0"/>
      </w:pPr>
    </w:p>
    <w:p w14:paraId="4DF1611C" w14:textId="3E52CDC8"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r w:rsidR="00462CBC" w:rsidRPr="00462CBC">
        <w:rPr>
          <w:i/>
          <w:iCs/>
        </w:rPr>
        <w:t>”</w:t>
      </w:r>
      <w:r w:rsidR="007673C9" w:rsidRPr="007673C9">
        <w:t>asking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r w:rsidR="00191A18" w:rsidRPr="00191A18">
        <w:rPr>
          <w:rFonts w:asciiTheme="minorHAnsi" w:eastAsiaTheme="minorEastAsia" w:hAnsiTheme="minorHAnsi"/>
        </w:rPr>
        <w:t xml:space="preserve"> </w:t>
      </w:r>
      <w:r w:rsidR="00191A18" w:rsidRPr="00191A18">
        <w:rPr>
          <w:i/>
          <w:iCs/>
        </w:rPr>
        <w:t>（來自《</w:t>
      </w:r>
      <w:r w:rsidR="00191A18" w:rsidRPr="00191A18">
        <w:rPr>
          <w:i/>
          <w:iCs/>
        </w:rPr>
        <w:t>Digital innovation: A review and synthesis</w:t>
      </w:r>
      <w:r w:rsidR="00191A18" w:rsidRPr="00191A18">
        <w:rPr>
          <w:i/>
          <w:iCs/>
        </w:rPr>
        <w:t>》，</w:t>
      </w:r>
      <w:r w:rsidR="00191A18" w:rsidRPr="00191A18">
        <w:rPr>
          <w:i/>
          <w:iCs/>
        </w:rPr>
        <w:t>Rajiv Kohli, Nigel P. Melville</w:t>
      </w:r>
      <w:r w:rsidR="00191A18" w:rsidRPr="00191A18">
        <w:rPr>
          <w:i/>
          <w:iCs/>
        </w:rPr>
        <w:t>，</w:t>
      </w:r>
      <w:r w:rsidR="00191A18" w:rsidRPr="00191A18">
        <w:rPr>
          <w:i/>
          <w:iCs/>
        </w:rPr>
        <w:t>2018</w:t>
      </w:r>
      <w:r w:rsidR="00191A18" w:rsidRPr="00191A18">
        <w:rPr>
          <w:i/>
          <w:iCs/>
        </w:rPr>
        <w:t>）</w:t>
      </w:r>
    </w:p>
    <w:p w14:paraId="29F0E1B5" w14:textId="77777777" w:rsidR="007673C9" w:rsidRDefault="007673C9" w:rsidP="00E61F8B">
      <w:pPr>
        <w:pStyle w:val="15"/>
        <w:ind w:firstLineChars="0" w:firstLine="0"/>
      </w:pPr>
    </w:p>
    <w:p w14:paraId="3F901999" w14:textId="27760965" w:rsidR="004758CC" w:rsidRPr="006B0673" w:rsidRDefault="00101887" w:rsidP="00E61F8B">
      <w:pPr>
        <w:pStyle w:val="15"/>
        <w:ind w:firstLineChars="0" w:firstLine="0"/>
      </w:pPr>
      <w:r>
        <w:rPr>
          <w:rFonts w:hint="eastAsia"/>
        </w:rPr>
        <w:t>【</w:t>
      </w:r>
      <w:r w:rsidR="00026EB4">
        <w:rPr>
          <w:rFonts w:hint="eastAsia"/>
        </w:rPr>
        <w:t>摘要</w:t>
      </w:r>
      <w:r w:rsidR="00026EB4">
        <w:rPr>
          <w:rFonts w:hint="eastAsia"/>
        </w:rPr>
        <w:t>:</w:t>
      </w:r>
      <w:r>
        <w:rPr>
          <w:rFonts w:hint="eastAsia"/>
        </w:rPr>
        <w:t>提出七個維度】</w:t>
      </w:r>
      <w:r w:rsidRPr="00101887">
        <w:t>結合科學計量學和系統文獻綜述方法來研究適應性理論框架的</w:t>
      </w:r>
      <w:r w:rsidRPr="00101887">
        <w:t xml:space="preserve"> 7 </w:t>
      </w:r>
      <w:r w:rsidRPr="00101887">
        <w:t>個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To address this broad research question, we combine scientometric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r w:rsidR="00F32259" w:rsidRPr="00F32259">
        <w:rPr>
          <w:color w:val="EE0000"/>
        </w:rPr>
        <w:t>（來自《</w:t>
      </w:r>
      <w:r w:rsidR="00F32259" w:rsidRPr="00F32259">
        <w:rPr>
          <w:color w:val="EE0000"/>
        </w:rPr>
        <w:t>Digital innovation: A review and synthesis</w:t>
      </w:r>
      <w:r w:rsidR="00F32259" w:rsidRPr="00F32259">
        <w:rPr>
          <w:color w:val="EE0000"/>
        </w:rPr>
        <w:t>》，</w:t>
      </w:r>
      <w:r w:rsidR="00F32259" w:rsidRPr="00F32259">
        <w:rPr>
          <w:color w:val="EE0000"/>
        </w:rPr>
        <w:t>Rajiv Kohli, Nigel P. Melville</w:t>
      </w:r>
      <w:r w:rsidR="00F32259" w:rsidRPr="00F32259">
        <w:rPr>
          <w:color w:val="EE0000"/>
        </w:rPr>
        <w:t>，</w:t>
      </w:r>
      <w:r w:rsidR="00F32259" w:rsidRPr="00F32259">
        <w:rPr>
          <w:color w:val="EE0000"/>
        </w:rPr>
        <w:lastRenderedPageBreak/>
        <w:t>2018</w:t>
      </w:r>
      <w:r w:rsidR="00F32259" w:rsidRPr="00F32259">
        <w:rPr>
          <w:color w:val="EE0000"/>
        </w:rPr>
        <w:t>）</w:t>
      </w:r>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370BE2C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 Jeyaraj, Rottman, &amp; Lacity,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r w:rsidR="00771001" w:rsidRPr="00771001">
        <w:t>（來自《</w:t>
      </w:r>
      <w:r w:rsidR="00771001" w:rsidRPr="00771001">
        <w:t>Digital innovation: A review and synthesis</w:t>
      </w:r>
      <w:r w:rsidR="00771001" w:rsidRPr="00771001">
        <w:t>》，</w:t>
      </w:r>
      <w:r w:rsidR="00771001" w:rsidRPr="00771001">
        <w:t>Rajiv Kohli, Nigel P. Melville</w:t>
      </w:r>
      <w:r w:rsidR="00771001" w:rsidRPr="00771001">
        <w:t>，</w:t>
      </w:r>
      <w:r w:rsidR="00771001" w:rsidRPr="00771001">
        <w:t>2018</w:t>
      </w:r>
      <w:r w:rsidR="00771001" w:rsidRPr="00771001">
        <w:t>）</w:t>
      </w:r>
    </w:p>
    <w:p w14:paraId="0DCADE41" w14:textId="77777777" w:rsidR="005739E9" w:rsidRDefault="005739E9" w:rsidP="002027E8"/>
    <w:p w14:paraId="0B63626A" w14:textId="1C4A2DC8"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r w:rsidR="00727357" w:rsidRPr="00727357">
        <w:t>（</w:t>
      </w:r>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r w:rsidR="00771001" w:rsidRPr="00771001">
        <w:t xml:space="preserve"> </w:t>
      </w:r>
      <w:r w:rsidR="00771001" w:rsidRPr="00771001">
        <w:t>（來自《</w:t>
      </w:r>
      <w:r w:rsidR="00771001" w:rsidRPr="00771001">
        <w:t>Digital innovation: A review and synthesis</w:t>
      </w:r>
      <w:r w:rsidR="00771001" w:rsidRPr="00771001">
        <w:t>》，</w:t>
      </w:r>
      <w:r w:rsidR="00771001" w:rsidRPr="00771001">
        <w:t>Rajiv Kohli, Nigel P. Melville</w:t>
      </w:r>
      <w:r w:rsidR="00771001" w:rsidRPr="00771001">
        <w:t>，</w:t>
      </w:r>
      <w:r w:rsidR="00771001" w:rsidRPr="00771001">
        <w:t>2018</w:t>
      </w:r>
      <w:r w:rsidR="00771001" w:rsidRPr="00771001">
        <w:t>）</w:t>
      </w:r>
    </w:p>
    <w:p w14:paraId="1DC381ED" w14:textId="77777777" w:rsidR="00771001" w:rsidRDefault="00771001" w:rsidP="00F7614A"/>
    <w:p w14:paraId="230BB197" w14:textId="7D79FA26" w:rsidR="00F7614A" w:rsidRDefault="00F7614A" w:rsidP="00F7614A">
      <w:r>
        <w:rPr>
          <w:rFonts w:hint="eastAsia"/>
        </w:rPr>
        <w:lastRenderedPageBreak/>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個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r w:rsidR="00107205" w:rsidRPr="00107205">
        <w:t>（</w:t>
      </w:r>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r w:rsidR="008F178A" w:rsidRPr="008F178A">
        <w:t xml:space="preserve"> </w:t>
      </w:r>
      <w:r w:rsidR="008F178A" w:rsidRPr="008F178A">
        <w:t>（來自《</w:t>
      </w:r>
      <w:r w:rsidR="008F178A" w:rsidRPr="008F178A">
        <w:t>Digital innovation: A review and synthesis</w:t>
      </w:r>
      <w:r w:rsidR="008F178A" w:rsidRPr="008F178A">
        <w:t>》，</w:t>
      </w:r>
      <w:r w:rsidR="008F178A" w:rsidRPr="008F178A">
        <w:t>Rajiv Kohli, Nigel P. Melville</w:t>
      </w:r>
      <w:r w:rsidR="008F178A" w:rsidRPr="008F178A">
        <w:t>，</w:t>
      </w:r>
      <w:r w:rsidR="008F178A" w:rsidRPr="008F178A">
        <w:t>2018</w:t>
      </w:r>
      <w:r w:rsidR="008F178A" w:rsidRPr="008F178A">
        <w:t>）</w:t>
      </w:r>
    </w:p>
    <w:p w14:paraId="7BAA1319" w14:textId="77777777" w:rsidR="00D65E0D" w:rsidRDefault="00D65E0D" w:rsidP="00F7614A"/>
    <w:p w14:paraId="3EA1B819" w14:textId="5F8FBE8C"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r w:rsidR="00FA051F" w:rsidRPr="00FA051F">
        <w:t xml:space="preserve"> </w:t>
      </w:r>
      <w:r w:rsidR="00FA051F" w:rsidRPr="00FA051F">
        <w:t>（來自《</w:t>
      </w:r>
      <w:r w:rsidR="00FA051F" w:rsidRPr="00FA051F">
        <w:t>Digital innovation: A review and synthesis</w:t>
      </w:r>
      <w:r w:rsidR="00FA051F" w:rsidRPr="00FA051F">
        <w:t>》，</w:t>
      </w:r>
      <w:r w:rsidR="00FA051F" w:rsidRPr="00FA051F">
        <w:t>Rajiv Kohli, Nigel P. Melville</w:t>
      </w:r>
      <w:r w:rsidR="00FA051F" w:rsidRPr="00FA051F">
        <w:t>，</w:t>
      </w:r>
      <w:r w:rsidR="00FA051F" w:rsidRPr="00FA051F">
        <w:t>2018</w:t>
      </w:r>
      <w:r w:rsidR="00FA051F" w:rsidRPr="00FA051F">
        <w:t>）</w:t>
      </w:r>
    </w:p>
    <w:p w14:paraId="05E46501" w14:textId="77777777" w:rsidR="0056121C" w:rsidRDefault="0056121C" w:rsidP="00F7614A"/>
    <w:p w14:paraId="50AD3210" w14:textId="1F4FED81"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個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r w:rsidRPr="00A76881">
        <w:t>個部</w:t>
      </w:r>
      <w:r w:rsidRPr="00A76881">
        <w:lastRenderedPageBreak/>
        <w:t>分：</w:t>
      </w:r>
      <w:r w:rsidRPr="00842098">
        <w:rPr>
          <w:color w:val="EE0000"/>
        </w:rPr>
        <w:t>啟動，表示非常早期的階段；開發，表示對工件和數據的再利用和重新組合；以及外部競爭環境，它既塑造了數位創新，又受到數位創新的影響</w:t>
      </w:r>
      <w:r w:rsidR="009E6050" w:rsidRPr="009E6050">
        <w:rPr>
          <w:color w:val="EE0000"/>
        </w:rPr>
        <w:t>（來自《</w:t>
      </w:r>
      <w:r w:rsidR="009E6050" w:rsidRPr="009E6050">
        <w:rPr>
          <w:color w:val="EE0000"/>
        </w:rPr>
        <w:t>Digital innovation: A review and synthesis</w:t>
      </w:r>
      <w:r w:rsidR="009E6050" w:rsidRPr="009E6050">
        <w:rPr>
          <w:color w:val="EE0000"/>
        </w:rPr>
        <w:t>》，</w:t>
      </w:r>
      <w:r w:rsidR="009E6050" w:rsidRPr="009E6050">
        <w:rPr>
          <w:color w:val="EE0000"/>
        </w:rPr>
        <w:t>Rajiv Kohli, Nigel P. Melville</w:t>
      </w:r>
      <w:r w:rsidR="009E6050" w:rsidRPr="009E6050">
        <w:rPr>
          <w:color w:val="EE0000"/>
        </w:rPr>
        <w:t>，</w:t>
      </w:r>
      <w:r w:rsidR="009E6050" w:rsidRPr="009E6050">
        <w:rPr>
          <w:color w:val="EE0000"/>
        </w:rPr>
        <w:t>2018</w:t>
      </w:r>
      <w:r w:rsidR="009E6050" w:rsidRPr="009E6050">
        <w:rPr>
          <w:color w:val="EE0000"/>
        </w:rPr>
        <w:t>）</w:t>
      </w:r>
    </w:p>
    <w:p w14:paraId="173DEA97" w14:textId="575BB8CB" w:rsidR="00A76881" w:rsidRDefault="00A76881" w:rsidP="00F7614A">
      <w:r w:rsidRPr="00A76881">
        <w:rPr>
          <w:noProof/>
        </w:rPr>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7F7FAD68"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最大化回報、利用現有系統</w:t>
      </w:r>
      <w:r w:rsidR="002630F9" w:rsidRPr="002630F9">
        <w:t>/</w:t>
      </w:r>
      <w:r w:rsidR="002630F9" w:rsidRPr="002630F9">
        <w:t>數據用於新目的；</w:t>
      </w:r>
      <w:r w:rsidR="002630F9" w:rsidRPr="002630F9">
        <w:t>Cooper &amp; Zmud</w:t>
      </w:r>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r w:rsidR="00704E5F" w:rsidRPr="005A641D">
        <w:rPr>
          <w:rFonts w:hint="eastAsia"/>
          <w:color w:val="EE0000"/>
        </w:rPr>
        <w:t>釐清</w:t>
      </w:r>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maximizing returns, leveraging existing systems/data for new purposes; Cooper &amp; Zmud,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r w:rsidR="00782F13" w:rsidRPr="00782F13">
        <w:t xml:space="preserve"> </w:t>
      </w:r>
      <w:r w:rsidR="00782F13" w:rsidRPr="00782F13">
        <w:t>（來自《</w:t>
      </w:r>
      <w:r w:rsidR="00782F13" w:rsidRPr="00782F13">
        <w:t>Digital innovation: A review and synthesis</w:t>
      </w:r>
      <w:r w:rsidR="00782F13" w:rsidRPr="00782F13">
        <w:t>》，</w:t>
      </w:r>
      <w:r w:rsidR="00782F13" w:rsidRPr="00782F13">
        <w:t>Rajiv Kohli, Nigel P. Melville</w:t>
      </w:r>
      <w:r w:rsidR="00782F13" w:rsidRPr="00782F13">
        <w:t>，</w:t>
      </w:r>
      <w:r w:rsidR="00782F13" w:rsidRPr="00782F13">
        <w:t>2018</w:t>
      </w:r>
      <w:r w:rsidR="00782F13" w:rsidRPr="00782F13">
        <w:t>）</w:t>
      </w:r>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 xml:space="preserve">Identify, assimilate, and apply valuable knowledge from inside and outside firm pertaining to problems and opportunities amenable to </w:t>
            </w:r>
            <w:r w:rsidRPr="0040257B">
              <w:lastRenderedPageBreak/>
              <w:t>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lastRenderedPageBreak/>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Leverage existing IS for maximal value. Reuse existing systems, data, etc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C56211">
        <w:trPr>
          <w:trHeight w:val="991"/>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w:t>
            </w:r>
            <w:r w:rsidRPr="0040257B">
              <w:lastRenderedPageBreak/>
              <w:t>務。</w:t>
            </w:r>
          </w:p>
        </w:tc>
      </w:tr>
    </w:tbl>
    <w:p w14:paraId="65ABF0F3" w14:textId="77777777" w:rsidR="0040257B" w:rsidRDefault="0040257B" w:rsidP="00F7614A"/>
    <w:p w14:paraId="40D43058" w14:textId="1A0B14CB"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r w:rsidR="00152152" w:rsidRPr="00152152">
        <w:t>個研究流派的</w:t>
      </w:r>
      <w:r w:rsidR="00152152" w:rsidRPr="00A435EB">
        <w:rPr>
          <w:color w:val="EE0000"/>
        </w:rPr>
        <w:t>知識並不均衡</w:t>
      </w:r>
      <w:r w:rsidR="00C45C33" w:rsidRPr="00C45C33">
        <w:t>Our literature review reveals uneven knowledge across the 7 research streams in our theoretical framework</w:t>
      </w:r>
      <w:r w:rsidR="002232C6" w:rsidRPr="002232C6">
        <w:t>（來自《</w:t>
      </w:r>
      <w:r w:rsidR="002232C6" w:rsidRPr="002232C6">
        <w:t>Digital innovation: A review and synthesis</w:t>
      </w:r>
      <w:r w:rsidR="002232C6" w:rsidRPr="002232C6">
        <w:t>》，</w:t>
      </w:r>
      <w:r w:rsidR="002232C6" w:rsidRPr="002232C6">
        <w:t>Rajiv Kohli, Nigel P. Melville</w:t>
      </w:r>
      <w:r w:rsidR="002232C6" w:rsidRPr="002232C6">
        <w:t>，</w:t>
      </w:r>
      <w:r w:rsidR="002232C6" w:rsidRPr="002232C6">
        <w:t>2018</w:t>
      </w:r>
      <w:r w:rsidR="002232C6" w:rsidRPr="002232C6">
        <w:t>）</w:t>
      </w:r>
      <w:r w:rsidR="00926956" w:rsidRPr="00926956">
        <w:rPr>
          <w:noProof/>
        </w:rPr>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530316F5" w:rsidR="007849B1" w:rsidRDefault="007849B1" w:rsidP="00F7614A">
      <w:r w:rsidRPr="007849B1">
        <w:t>高度活躍的研究流程包括發展（採用和設計）、實施和內部組織環境的角色。相較之下，很少有文章討論啟動、利用、外部競爭環境和結果流中的問題（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r w:rsidR="00FC3683" w:rsidRPr="00FC3683">
        <w:t>（來自《</w:t>
      </w:r>
      <w:r w:rsidR="00FC3683" w:rsidRPr="00FC3683">
        <w:t>Digital innovation: A review and synthesis</w:t>
      </w:r>
      <w:r w:rsidR="00FC3683" w:rsidRPr="00FC3683">
        <w:t>》，</w:t>
      </w:r>
      <w:r w:rsidR="00FC3683" w:rsidRPr="00FC3683">
        <w:t>Rajiv Kohli, Nigel P. Melville</w:t>
      </w:r>
      <w:r w:rsidR="00FC3683" w:rsidRPr="00FC3683">
        <w:t>，</w:t>
      </w:r>
      <w:r w:rsidR="00FC3683" w:rsidRPr="00FC3683">
        <w:t>2018</w:t>
      </w:r>
      <w:r w:rsidR="00FC3683" w:rsidRPr="00FC3683">
        <w:t>）</w:t>
      </w:r>
    </w:p>
    <w:p w14:paraId="1028B84C" w14:textId="77777777" w:rsidR="00AE60F2" w:rsidRDefault="00AE60F2" w:rsidP="00F7614A"/>
    <w:p w14:paraId="1049D6CD" w14:textId="59072690" w:rsidR="00AE60F2" w:rsidRDefault="00F413AC" w:rsidP="00F7614A">
      <w:r>
        <w:rPr>
          <w:rFonts w:hint="eastAsia"/>
        </w:rPr>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r w:rsidR="00D45C1D" w:rsidRPr="00D45C1D">
        <w:t>（來自《</w:t>
      </w:r>
      <w:r w:rsidR="00D45C1D" w:rsidRPr="00D45C1D">
        <w:t>Digital innovation: A review and synthesis</w:t>
      </w:r>
      <w:r w:rsidR="00D45C1D" w:rsidRPr="00D45C1D">
        <w:t>》，</w:t>
      </w:r>
      <w:r w:rsidR="00D45C1D" w:rsidRPr="00D45C1D">
        <w:t>Rajiv Kohli, Nigel P. Melville</w:t>
      </w:r>
      <w:r w:rsidR="00D45C1D" w:rsidRPr="00D45C1D">
        <w:t>，</w:t>
      </w:r>
      <w:r w:rsidR="00D45C1D" w:rsidRPr="00D45C1D">
        <w:t>2018</w:t>
      </w:r>
      <w:r w:rsidR="00D45C1D" w:rsidRPr="00D45C1D">
        <w:t>）</w:t>
      </w:r>
    </w:p>
    <w:p w14:paraId="29B03CDD" w14:textId="77777777" w:rsidR="00C563B6" w:rsidRDefault="00C563B6" w:rsidP="00F7614A"/>
    <w:p w14:paraId="665A32A9" w14:textId="5256F507"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amp; El Sawy</w:t>
      </w:r>
      <w:r w:rsidRPr="00C563B6">
        <w:t>，</w:t>
      </w:r>
      <w:r w:rsidRPr="00C563B6">
        <w:t> </w:t>
      </w:r>
      <w:hyperlink r:id="rId35" w:anchor="isj12193-bib-0073" w:history="1">
        <w:r w:rsidRPr="00C563B6">
          <w:rPr>
            <w:rStyle w:val="afd"/>
            <w:b/>
            <w:bCs/>
          </w:rPr>
          <w:t>2005</w:t>
        </w:r>
      </w:hyperlink>
      <w:r w:rsidRPr="00C563B6">
        <w:t> </w:t>
      </w:r>
      <w:r w:rsidRPr="00C563B6">
        <w:t>；</w:t>
      </w:r>
      <w:r w:rsidRPr="00C563B6">
        <w:t>Wang &amp; Ramiller</w:t>
      </w:r>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Malhotra, Gosain, &amp; El Sawy, </w:t>
      </w:r>
      <w:hyperlink r:id="rId39" w:anchor="isj12193-bib-0073" w:history="1">
        <w:r w:rsidR="0062024D" w:rsidRPr="0062024D">
          <w:rPr>
            <w:rStyle w:val="afd"/>
            <w:b/>
            <w:bCs/>
          </w:rPr>
          <w:t>2005</w:t>
        </w:r>
      </w:hyperlink>
      <w:r w:rsidR="0062024D" w:rsidRPr="0062024D">
        <w:t>; Wang &amp; Ramiller,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r w:rsidR="00D45C1D" w:rsidRPr="00D45C1D">
        <w:t>（來自《</w:t>
      </w:r>
      <w:r w:rsidR="00D45C1D" w:rsidRPr="00D45C1D">
        <w:t>Digital innovation: A review and synthesis</w:t>
      </w:r>
      <w:r w:rsidR="00D45C1D" w:rsidRPr="00D45C1D">
        <w:t>》，</w:t>
      </w:r>
      <w:r w:rsidR="00D45C1D" w:rsidRPr="00D45C1D">
        <w:t>Rajiv Kohli, Nigel P. Melville</w:t>
      </w:r>
      <w:r w:rsidR="00D45C1D" w:rsidRPr="00D45C1D">
        <w:t>，</w:t>
      </w:r>
      <w:r w:rsidR="00D45C1D" w:rsidRPr="00D45C1D">
        <w:t>2018</w:t>
      </w:r>
      <w:r w:rsidR="00D45C1D" w:rsidRPr="00D45C1D">
        <w:t>）</w:t>
      </w:r>
    </w:p>
    <w:p w14:paraId="684C3F50" w14:textId="77777777" w:rsidR="00342F37" w:rsidRDefault="00342F37" w:rsidP="00F7614A"/>
    <w:p w14:paraId="57E88493" w14:textId="57CD4D50"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r w:rsidR="00D45C1D" w:rsidRPr="00D45C1D">
        <w:t xml:space="preserve"> </w:t>
      </w:r>
      <w:r w:rsidR="00D45C1D" w:rsidRPr="00D45C1D">
        <w:t>（來自《</w:t>
      </w:r>
      <w:r w:rsidR="00D45C1D" w:rsidRPr="00D45C1D">
        <w:t>Digital innovation: A review and synthesis</w:t>
      </w:r>
      <w:r w:rsidR="00D45C1D" w:rsidRPr="00D45C1D">
        <w:t>》，</w:t>
      </w:r>
      <w:r w:rsidR="00D45C1D" w:rsidRPr="00D45C1D">
        <w:t>Rajiv Kohli, Nigel P. Melville</w:t>
      </w:r>
      <w:r w:rsidR="00D45C1D" w:rsidRPr="00D45C1D">
        <w:t>，</w:t>
      </w:r>
      <w:r w:rsidR="00D45C1D" w:rsidRPr="00D45C1D">
        <w:t>2018</w:t>
      </w:r>
      <w:r w:rsidR="00D45C1D" w:rsidRPr="00D45C1D">
        <w:t>）</w:t>
      </w:r>
    </w:p>
    <w:p w14:paraId="32F1D536" w14:textId="77777777" w:rsidR="002676DF" w:rsidRDefault="002676DF" w:rsidP="00F7614A"/>
    <w:p w14:paraId="7E48B639" w14:textId="48DB8B67" w:rsidR="002676DF" w:rsidRDefault="002676DF" w:rsidP="00F7614A">
      <w:r>
        <w:rPr>
          <w:rFonts w:hint="eastAsia"/>
        </w:rPr>
        <w:t>【知識引發創新】</w:t>
      </w:r>
      <w:r w:rsidRPr="002676DF">
        <w:t xml:space="preserve">Knowledge may lead to initiation of innovations. Such knowledge gathering itself may be enabled by IT, such as crowd-sourced </w:t>
      </w:r>
      <w:r w:rsidRPr="002676DF">
        <w:lastRenderedPageBreak/>
        <w:t>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r w:rsidR="00F236A0" w:rsidRPr="00F236A0">
        <w:t>（來自《</w:t>
      </w:r>
      <w:r w:rsidR="00F236A0" w:rsidRPr="00F236A0">
        <w:t>Digital innovation: A review and synthesis</w:t>
      </w:r>
      <w:r w:rsidR="00F236A0" w:rsidRPr="00F236A0">
        <w:t>》，</w:t>
      </w:r>
      <w:r w:rsidR="00F236A0" w:rsidRPr="00F236A0">
        <w:t>Rajiv Kohli, Nigel P. Melville</w:t>
      </w:r>
      <w:r w:rsidR="00F236A0" w:rsidRPr="00F236A0">
        <w:t>，</w:t>
      </w:r>
      <w:r w:rsidR="00F236A0" w:rsidRPr="00F236A0">
        <w:t>2018</w:t>
      </w:r>
      <w:r w:rsidR="00F236A0" w:rsidRPr="00F236A0">
        <w:t>）</w:t>
      </w:r>
    </w:p>
    <w:p w14:paraId="28CC97CD" w14:textId="77777777" w:rsidR="00FD5628" w:rsidRDefault="00FD5628" w:rsidP="00F7614A"/>
    <w:p w14:paraId="2BFEC708" w14:textId="3210832E"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r w:rsidR="00F236A0" w:rsidRPr="00F236A0">
        <w:rPr>
          <w:b/>
          <w:bCs/>
          <w:highlight w:val="yellow"/>
        </w:rPr>
        <w:t>（來自《</w:t>
      </w:r>
      <w:r w:rsidR="00F236A0" w:rsidRPr="00F236A0">
        <w:rPr>
          <w:b/>
          <w:bCs/>
          <w:highlight w:val="yellow"/>
        </w:rPr>
        <w:t>Digital innovation: A review and synthesis</w:t>
      </w:r>
      <w:r w:rsidR="00F236A0" w:rsidRPr="00F236A0">
        <w:rPr>
          <w:b/>
          <w:bCs/>
          <w:highlight w:val="yellow"/>
        </w:rPr>
        <w:t>》，</w:t>
      </w:r>
      <w:r w:rsidR="00F236A0" w:rsidRPr="00F236A0">
        <w:rPr>
          <w:b/>
          <w:bCs/>
          <w:highlight w:val="yellow"/>
        </w:rPr>
        <w:t>Rajiv Kohli, Nigel P. Melville</w:t>
      </w:r>
      <w:r w:rsidR="00F236A0" w:rsidRPr="00F236A0">
        <w:rPr>
          <w:b/>
          <w:bCs/>
          <w:highlight w:val="yellow"/>
        </w:rPr>
        <w:t>，</w:t>
      </w:r>
      <w:r w:rsidR="00F236A0" w:rsidRPr="00F236A0">
        <w:rPr>
          <w:b/>
          <w:bCs/>
          <w:highlight w:val="yellow"/>
        </w:rPr>
        <w:t>2018</w:t>
      </w:r>
      <w:r w:rsidR="00F236A0" w:rsidRPr="00F236A0">
        <w:rPr>
          <w:b/>
          <w:bCs/>
          <w:highlight w:val="yellow"/>
        </w:rPr>
        <w:t>）</w:t>
      </w:r>
    </w:p>
    <w:p w14:paraId="787525D5" w14:textId="77777777" w:rsidR="001649F8" w:rsidRDefault="001649F8" w:rsidP="00F7614A">
      <w:pPr>
        <w:rPr>
          <w:b/>
          <w:bCs/>
        </w:rPr>
      </w:pPr>
    </w:p>
    <w:p w14:paraId="0C5D445E" w14:textId="0407F0C8" w:rsidR="00512AB9"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r w:rsidR="00E57319">
        <w:rPr>
          <w:rFonts w:hint="eastAsia"/>
        </w:rPr>
        <w:t>【數位創新與組織內部是相互影響的】</w:t>
      </w:r>
      <w:r w:rsidR="00E57319"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r w:rsidR="00F3119B" w:rsidRPr="00F3119B">
        <w:t>（來自《</w:t>
      </w:r>
      <w:r w:rsidR="00F3119B" w:rsidRPr="00F3119B">
        <w:t>Digital innovation: A review and synthesis</w:t>
      </w:r>
      <w:r w:rsidR="00F3119B" w:rsidRPr="00F3119B">
        <w:t>》，</w:t>
      </w:r>
      <w:r w:rsidR="00F3119B" w:rsidRPr="00F3119B">
        <w:t>Rajiv Kohli, Nigel P. Melville</w:t>
      </w:r>
      <w:r w:rsidR="00F3119B" w:rsidRPr="00F3119B">
        <w:t>，</w:t>
      </w:r>
      <w:r w:rsidR="00F3119B" w:rsidRPr="00F3119B">
        <w:t>2018</w:t>
      </w:r>
      <w:r w:rsidR="00F3119B" w:rsidRPr="00F3119B">
        <w:t>）</w:t>
      </w:r>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579DDC9"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r w:rsidRPr="001D341D">
        <w:rPr>
          <w:highlight w:val="yellow"/>
        </w:rPr>
        <w:t>Makoju</w:t>
      </w:r>
      <w:r w:rsidRPr="001D341D">
        <w:rPr>
          <w:highlight w:val="yellow"/>
        </w:rPr>
        <w:t>，</w:t>
      </w:r>
      <w:r w:rsidRPr="001D341D">
        <w:rPr>
          <w:highlight w:val="yellow"/>
        </w:rPr>
        <w:t>Newell</w:t>
      </w:r>
      <w:r w:rsidRPr="001D341D">
        <w:rPr>
          <w:highlight w:val="yellow"/>
        </w:rPr>
        <w:t>，</w:t>
      </w:r>
      <w:r w:rsidRPr="001D341D">
        <w:rPr>
          <w:highlight w:val="yellow"/>
        </w:rPr>
        <w:t>&amp; Galliers</w:t>
      </w:r>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96; Huang, Makoju, Newell, &amp; Galliers,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r w:rsidR="00F3119B" w:rsidRPr="00F3119B">
        <w:t xml:space="preserve"> </w:t>
      </w:r>
      <w:r w:rsidR="00F3119B" w:rsidRPr="00F3119B">
        <w:t>（來自《</w:t>
      </w:r>
      <w:r w:rsidR="00F3119B" w:rsidRPr="00F3119B">
        <w:t>Digital innovation: A review and synthesis</w:t>
      </w:r>
      <w:r w:rsidR="00F3119B" w:rsidRPr="00F3119B">
        <w:t>》，</w:t>
      </w:r>
      <w:r w:rsidR="00F3119B" w:rsidRPr="00F3119B">
        <w:t>Rajiv Kohli, Nigel P. Melville</w:t>
      </w:r>
      <w:r w:rsidR="00F3119B" w:rsidRPr="00F3119B">
        <w:t>，</w:t>
      </w:r>
      <w:r w:rsidR="00F3119B" w:rsidRPr="00F3119B">
        <w:t>2018</w:t>
      </w:r>
      <w:r w:rsidR="00F3119B" w:rsidRPr="00F3119B">
        <w:t>）</w:t>
      </w:r>
    </w:p>
    <w:p w14:paraId="351C4B7A" w14:textId="77777777" w:rsidR="003C4BC9" w:rsidRDefault="003C4BC9" w:rsidP="00F7614A"/>
    <w:p w14:paraId="70353B42" w14:textId="21358CF9"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r w:rsidRPr="003C4BC9">
        <w:t>Huysman &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Wang &amp; Ramiller</w:t>
      </w:r>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Wang &amp; Ramiller, </w:t>
      </w:r>
      <w:hyperlink r:id="rId53" w:anchor="isj12193-bib-0122" w:history="1">
        <w:r w:rsidR="00B24A8E" w:rsidRPr="00B24A8E">
          <w:rPr>
            <w:rStyle w:val="afd"/>
            <w:b/>
            <w:bCs/>
          </w:rPr>
          <w:t>2009</w:t>
        </w:r>
      </w:hyperlink>
      <w:r w:rsidR="00B24A8E" w:rsidRPr="00B24A8E">
        <w:t>).</w:t>
      </w:r>
      <w:r w:rsidR="005334A1" w:rsidRPr="005334A1">
        <w:t xml:space="preserve"> </w:t>
      </w:r>
      <w:r w:rsidR="005334A1" w:rsidRPr="005334A1">
        <w:t>（來自《</w:t>
      </w:r>
      <w:r w:rsidR="005334A1" w:rsidRPr="005334A1">
        <w:t>Digital innovation: A review and synthesis</w:t>
      </w:r>
      <w:r w:rsidR="005334A1" w:rsidRPr="005334A1">
        <w:t>》，</w:t>
      </w:r>
      <w:r w:rsidR="005334A1" w:rsidRPr="005334A1">
        <w:t>Rajiv Kohli, Nigel P. Melville</w:t>
      </w:r>
      <w:r w:rsidR="005334A1" w:rsidRPr="005334A1">
        <w:t>，</w:t>
      </w:r>
      <w:r w:rsidR="005334A1" w:rsidRPr="005334A1">
        <w:t>2018</w:t>
      </w:r>
      <w:r w:rsidR="005334A1" w:rsidRPr="005334A1">
        <w:t>）</w:t>
      </w:r>
    </w:p>
    <w:p w14:paraId="445494EC" w14:textId="77777777" w:rsidR="00326D27" w:rsidRDefault="00326D27" w:rsidP="00F7614A"/>
    <w:p w14:paraId="4FF4073D" w14:textId="587F3742" w:rsidR="00691F53" w:rsidRDefault="00326D27" w:rsidP="00F7614A">
      <w:r>
        <w:rPr>
          <w:rFonts w:hint="eastAsia"/>
        </w:rPr>
        <w:t>【</w:t>
      </w:r>
      <w:r w:rsidR="002A7319" w:rsidRPr="002A7319">
        <w:t>Digital innovation outcomes</w:t>
      </w:r>
      <w:r>
        <w:rPr>
          <w:rFonts w:hint="eastAsia"/>
        </w:rPr>
        <w:t>】</w:t>
      </w:r>
      <w:r w:rsidR="00371E7E" w:rsidRPr="00371E7E">
        <w:t>數位創新成果</w:t>
      </w:r>
      <w:r w:rsidR="004C0B33">
        <w:rPr>
          <w:rFonts w:hint="eastAsia"/>
        </w:rPr>
        <w:t>，</w:t>
      </w:r>
      <w:r w:rsidR="005C555E" w:rsidRPr="005C555E">
        <w:t>數位創新最重要的特徵是成功產生新的</w:t>
      </w:r>
      <w:r w:rsidR="005C555E" w:rsidRPr="005C555E">
        <w:t xml:space="preserve"> IT </w:t>
      </w:r>
      <w:r w:rsidR="005C555E" w:rsidRPr="005C555E">
        <w:t>產品、流程和服務</w:t>
      </w:r>
      <w:r w:rsidR="00EE5EA5" w:rsidRPr="00EE5EA5">
        <w:t>the most important feature of digital innovation is successful generation of new IT-enabled products, processes, and services</w:t>
      </w:r>
      <w:r w:rsidR="001477D8" w:rsidRPr="001477D8">
        <w:t>（來自《</w:t>
      </w:r>
      <w:r w:rsidR="001477D8" w:rsidRPr="001477D8">
        <w:t>Digital innovation: A review and synthesis</w:t>
      </w:r>
      <w:r w:rsidR="001477D8" w:rsidRPr="001477D8">
        <w:t>》，</w:t>
      </w:r>
      <w:r w:rsidR="001477D8" w:rsidRPr="001477D8">
        <w:t>Rajiv Kohli, Nigel P. Melville</w:t>
      </w:r>
      <w:r w:rsidR="001477D8" w:rsidRPr="001477D8">
        <w:t>，</w:t>
      </w:r>
      <w:r w:rsidR="001477D8" w:rsidRPr="001477D8">
        <w:t>2018</w:t>
      </w:r>
      <w:r w:rsidR="001477D8" w:rsidRPr="001477D8">
        <w:t>）</w:t>
      </w:r>
    </w:p>
    <w:p w14:paraId="7F71A534" w14:textId="77777777" w:rsidR="00E32308" w:rsidRDefault="00E32308" w:rsidP="00F7614A"/>
    <w:p w14:paraId="19F3F4A8" w14:textId="20833152"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r w:rsidR="00317263" w:rsidRPr="00317263">
        <w:t xml:space="preserve"> </w:t>
      </w:r>
      <w:r w:rsidR="00317263" w:rsidRPr="00317263">
        <w:t>（來自《</w:t>
      </w:r>
      <w:r w:rsidR="00317263" w:rsidRPr="00317263">
        <w:t>Digital innovation: A review and synthesis</w:t>
      </w:r>
      <w:r w:rsidR="00317263" w:rsidRPr="00317263">
        <w:t>》，</w:t>
      </w:r>
      <w:r w:rsidR="00317263" w:rsidRPr="00317263">
        <w:t>Rajiv Kohli, Nigel P. Melville</w:t>
      </w:r>
      <w:r w:rsidR="00317263" w:rsidRPr="00317263">
        <w:t>，</w:t>
      </w:r>
      <w:r w:rsidR="00317263" w:rsidRPr="00317263">
        <w:t>2018</w:t>
      </w:r>
      <w:r w:rsidR="00317263" w:rsidRPr="00317263">
        <w:t>）</w:t>
      </w:r>
    </w:p>
    <w:p w14:paraId="7CD23F79" w14:textId="77777777" w:rsidR="00F32987" w:rsidRDefault="00F32987" w:rsidP="00F7614A"/>
    <w:p w14:paraId="4F2A25E2" w14:textId="10111F81" w:rsidR="00F32987" w:rsidRDefault="00F32987" w:rsidP="00F7614A">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r w:rsidR="00317263" w:rsidRPr="00317263">
        <w:t xml:space="preserve"> </w:t>
      </w:r>
      <w:r w:rsidR="00317263" w:rsidRPr="00317263">
        <w:t>（來自《</w:t>
      </w:r>
      <w:r w:rsidR="00317263" w:rsidRPr="00317263">
        <w:t>Digital innovation: A review and synthesis</w:t>
      </w:r>
      <w:r w:rsidR="00317263" w:rsidRPr="00317263">
        <w:t>》，</w:t>
      </w:r>
      <w:r w:rsidR="00317263" w:rsidRPr="00317263">
        <w:t xml:space="preserve">Rajiv </w:t>
      </w:r>
      <w:r w:rsidR="00317263" w:rsidRPr="00317263">
        <w:lastRenderedPageBreak/>
        <w:t>Kohli, Nigel P. Melville</w:t>
      </w:r>
      <w:r w:rsidR="00317263" w:rsidRPr="00317263">
        <w:t>，</w:t>
      </w:r>
      <w:r w:rsidR="00317263" w:rsidRPr="00317263">
        <w:t>2018</w:t>
      </w:r>
      <w:r w:rsidR="00317263" w:rsidRPr="00317263">
        <w:t>）</w:t>
      </w:r>
    </w:p>
    <w:p w14:paraId="4F4AFE1E" w14:textId="6093A8A9" w:rsidR="006C72CB" w:rsidRDefault="001A6DBA" w:rsidP="006C72CB">
      <w:pPr>
        <w:pStyle w:val="2"/>
        <w:rPr>
          <w:b/>
          <w:bCs/>
        </w:rPr>
      </w:pPr>
      <w:r w:rsidRPr="001A6DBA">
        <w:t>Organizing for Innovation in the Digitized World</w:t>
      </w:r>
      <w:r w:rsidR="00F82455">
        <w:rPr>
          <w:rFonts w:hint="eastAsia"/>
        </w:rPr>
        <w:t xml:space="preserve"> by </w:t>
      </w:r>
      <w:r w:rsidR="00F82455" w:rsidRPr="00F82455">
        <w:rPr>
          <w:rFonts w:hint="eastAsia"/>
        </w:rPr>
        <w:t>Youngjin Yoo, Richard J. Boland, Jr.</w:t>
      </w:r>
      <w:r w:rsidR="00F82455">
        <w:rPr>
          <w:rFonts w:hint="eastAsia"/>
        </w:rPr>
        <w:t xml:space="preserve"> </w:t>
      </w:r>
      <w:r w:rsidR="00926BC1">
        <w:rPr>
          <w:rFonts w:hint="eastAsia"/>
        </w:rPr>
        <w:t>(</w:t>
      </w:r>
      <w:r w:rsidR="006C72CB">
        <w:rPr>
          <w:rFonts w:hint="eastAsia"/>
        </w:rPr>
        <w:t>2012</w:t>
      </w:r>
      <w:r w:rsidR="00926BC1">
        <w:rPr>
          <w:rFonts w:hint="eastAsia"/>
        </w:rPr>
        <w:t>)</w:t>
      </w:r>
      <w:r w:rsidR="006C72CB">
        <w:rPr>
          <w:rFonts w:hint="eastAsia"/>
        </w:rPr>
        <w:t>引用</w:t>
      </w:r>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628472B0" w:rsidR="00DB4867" w:rsidRDefault="00DB4867" w:rsidP="00DB4867">
      <w:r w:rsidRPr="00625E19">
        <w:rPr>
          <w:color w:val="EE0000"/>
        </w:rPr>
        <w:t>數位技術已經超越了內部維度，滲透到公司的產品和服務領域</w:t>
      </w:r>
      <w:r w:rsidRPr="00DB4867">
        <w:t>（</w:t>
      </w:r>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r w:rsidR="00791D94" w:rsidRPr="00791D94">
        <w:t>（來自《</w:t>
      </w:r>
      <w:r w:rsidR="00791D94" w:rsidRPr="00791D94">
        <w:t>Organizing for Innovation in the Digitized World</w:t>
      </w:r>
      <w:r w:rsidR="00791D94" w:rsidRPr="00791D94">
        <w:t>》，</w:t>
      </w:r>
      <w:r w:rsidR="00791D94" w:rsidRPr="00791D94">
        <w:t>Youngjin Yoo, Richard J. Boland, Jr.</w:t>
      </w:r>
      <w:r w:rsidR="00791D94" w:rsidRPr="00791D94">
        <w:t>，</w:t>
      </w:r>
      <w:r w:rsidR="00791D94" w:rsidRPr="00791D94">
        <w:t>2012</w:t>
      </w:r>
      <w:r w:rsidR="00791D94" w:rsidRPr="00791D94">
        <w:t>）</w:t>
      </w:r>
    </w:p>
    <w:p w14:paraId="010047F4" w14:textId="6E472951" w:rsidR="00B43972" w:rsidRPr="00DB4867" w:rsidRDefault="00CF4A22" w:rsidP="00DB4867">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r w:rsidR="005445D8" w:rsidRPr="005445D8">
        <w:rPr>
          <w:color w:val="EE0000"/>
          <w:highlight w:val="yellow"/>
        </w:rPr>
        <w:t>（來自《</w:t>
      </w:r>
      <w:r w:rsidR="005445D8" w:rsidRPr="005445D8">
        <w:rPr>
          <w:color w:val="EE0000"/>
          <w:highlight w:val="yellow"/>
        </w:rPr>
        <w:t>Organizing for Innovation in the Digitized World</w:t>
      </w:r>
      <w:r w:rsidR="005445D8" w:rsidRPr="005445D8">
        <w:rPr>
          <w:color w:val="EE0000"/>
          <w:highlight w:val="yellow"/>
        </w:rPr>
        <w:t>》，</w:t>
      </w:r>
      <w:r w:rsidR="005445D8" w:rsidRPr="005445D8">
        <w:rPr>
          <w:color w:val="EE0000"/>
          <w:highlight w:val="yellow"/>
        </w:rPr>
        <w:t>Youngjin Yoo, Richard J. Boland, Jr.</w:t>
      </w:r>
      <w:r w:rsidR="005445D8" w:rsidRPr="005445D8">
        <w:rPr>
          <w:color w:val="EE0000"/>
          <w:highlight w:val="yellow"/>
        </w:rPr>
        <w:t>，</w:t>
      </w:r>
      <w:r w:rsidR="005445D8" w:rsidRPr="005445D8">
        <w:rPr>
          <w:color w:val="EE0000"/>
          <w:highlight w:val="yellow"/>
        </w:rPr>
        <w:t>2012</w:t>
      </w:r>
      <w:r w:rsidR="005445D8" w:rsidRPr="005445D8">
        <w:rPr>
          <w:color w:val="EE0000"/>
          <w:highlight w:val="yellow"/>
        </w:rPr>
        <w:t>）</w:t>
      </w:r>
    </w:p>
    <w:p w14:paraId="0CBC3DBC" w14:textId="77777777" w:rsidR="003E6B2D" w:rsidRDefault="003E6B2D" w:rsidP="00926BC1"/>
    <w:p w14:paraId="0581732B" w14:textId="23C18262" w:rsidR="001114C1" w:rsidRDefault="001114C1" w:rsidP="00926BC1">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r w:rsidR="00423719" w:rsidRPr="00423719">
        <w:rPr>
          <w:highlight w:val="yellow"/>
        </w:rPr>
        <w:t>（來自《</w:t>
      </w:r>
      <w:r w:rsidR="00423719" w:rsidRPr="00423719">
        <w:rPr>
          <w:highlight w:val="yellow"/>
        </w:rPr>
        <w:t>Organizing for Innovation in the Digitized World</w:t>
      </w:r>
      <w:r w:rsidR="00423719" w:rsidRPr="00423719">
        <w:rPr>
          <w:highlight w:val="yellow"/>
        </w:rPr>
        <w:t>》，</w:t>
      </w:r>
      <w:r w:rsidR="00423719" w:rsidRPr="00423719">
        <w:rPr>
          <w:highlight w:val="yellow"/>
        </w:rPr>
        <w:t>Youngjin Yoo, Richard J. Boland, Jr.</w:t>
      </w:r>
      <w:r w:rsidR="00423719" w:rsidRPr="00423719">
        <w:rPr>
          <w:highlight w:val="yellow"/>
        </w:rPr>
        <w:t>，</w:t>
      </w:r>
      <w:r w:rsidR="00423719" w:rsidRPr="00423719">
        <w:rPr>
          <w:highlight w:val="yellow"/>
        </w:rPr>
        <w:t>2012</w:t>
      </w:r>
      <w:r w:rsidR="00423719" w:rsidRPr="00423719">
        <w:rPr>
          <w:highlight w:val="yellow"/>
        </w:rPr>
        <w:t>）</w:t>
      </w:r>
    </w:p>
    <w:p w14:paraId="5ACB725C" w14:textId="77777777" w:rsidR="00A554BA" w:rsidRDefault="00A554BA" w:rsidP="00926BC1"/>
    <w:p w14:paraId="0612042F" w14:textId="6D21C0DB"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w:t>
      </w:r>
      <w:r w:rsidR="00756D6A" w:rsidRPr="00756D6A">
        <w:lastRenderedPageBreak/>
        <w:t xml:space="preserve">artifacts that can be seen and touched, that are generally hard to change, and that connote a sense of place and time. For example, shoes have </w:t>
      </w:r>
      <w:r w:rsidR="00756D6A" w:rsidRPr="009F43EA">
        <w:rPr>
          <w:color w:val="EE0000"/>
        </w:rPr>
        <w:t>physical 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r w:rsidR="00BB5342" w:rsidRPr="00BB5342">
        <w:t>（來自《</w:t>
      </w:r>
      <w:r w:rsidR="00BB5342" w:rsidRPr="00BB5342">
        <w:t>Organizing for Innovation in the Digitized World</w:t>
      </w:r>
      <w:r w:rsidR="00BB5342" w:rsidRPr="00BB5342">
        <w:t>》，</w:t>
      </w:r>
      <w:r w:rsidR="00BB5342" w:rsidRPr="00BB5342">
        <w:t>Youngjin Yoo, Richard J. Boland, Jr.</w:t>
      </w:r>
      <w:r w:rsidR="00BB5342" w:rsidRPr="00BB5342">
        <w:t>，</w:t>
      </w:r>
      <w:r w:rsidR="00BB5342" w:rsidRPr="00BB5342">
        <w:t>2012</w:t>
      </w:r>
      <w:r w:rsidR="00BB5342" w:rsidRPr="00BB5342">
        <w:t>）</w:t>
      </w:r>
    </w:p>
    <w:p w14:paraId="12444AC8" w14:textId="60F210C1"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r w:rsidR="00670D39" w:rsidRPr="00670D39">
        <w:t>（來自《</w:t>
      </w:r>
      <w:r w:rsidR="00670D39" w:rsidRPr="00670D39">
        <w:t>Organizing for Innovation in the Digitized World</w:t>
      </w:r>
      <w:r w:rsidR="00670D39" w:rsidRPr="00670D39">
        <w:t>》，</w:t>
      </w:r>
      <w:r w:rsidR="00670D39" w:rsidRPr="00670D39">
        <w:t>Youngjin Yoo, Richard J. Boland, Jr.</w:t>
      </w:r>
      <w:r w:rsidR="00670D39" w:rsidRPr="00670D39">
        <w:t>，</w:t>
      </w:r>
      <w:r w:rsidR="00670D39" w:rsidRPr="00670D39">
        <w:t>2012</w:t>
      </w:r>
      <w:r w:rsidR="00670D39" w:rsidRPr="00670D39">
        <w:t>）</w:t>
      </w:r>
    </w:p>
    <w:p w14:paraId="4B0F1558" w14:textId="77777777" w:rsidR="005822F2" w:rsidRDefault="005822F2" w:rsidP="00926BC1"/>
    <w:p w14:paraId="3FB33C89" w14:textId="2DC59130"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普及，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r w:rsidR="00B86F0C" w:rsidRPr="00B86F0C">
        <w:t xml:space="preserve"> </w:t>
      </w:r>
      <w:r w:rsidR="00B86F0C" w:rsidRPr="00B86F0C">
        <w:t>（來自《</w:t>
      </w:r>
      <w:r w:rsidR="00B86F0C" w:rsidRPr="00B86F0C">
        <w:t>Organizing for Innovation in the Digitized World</w:t>
      </w:r>
      <w:r w:rsidR="00B86F0C" w:rsidRPr="00B86F0C">
        <w:t>》，</w:t>
      </w:r>
      <w:r w:rsidR="00B86F0C" w:rsidRPr="00B86F0C">
        <w:t>Youngjin Yoo, Richard J. Boland, Jr.</w:t>
      </w:r>
      <w:r w:rsidR="00B86F0C" w:rsidRPr="00B86F0C">
        <w:t>，</w:t>
      </w:r>
      <w:r w:rsidR="00B86F0C" w:rsidRPr="00B86F0C">
        <w:t>2012</w:t>
      </w:r>
      <w:r w:rsidR="00B86F0C" w:rsidRPr="00B86F0C">
        <w:t>）</w:t>
      </w:r>
    </w:p>
    <w:p w14:paraId="11A7297A" w14:textId="77777777" w:rsidR="00F8580B" w:rsidRDefault="00F8580B" w:rsidP="00926BC1"/>
    <w:p w14:paraId="63D31480" w14:textId="5C9900F6" w:rsidR="0019675A"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r w:rsidR="00D46171" w:rsidRPr="00D46171">
        <w:t xml:space="preserve"> </w:t>
      </w:r>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5E92DBEA" w14:textId="27CB7CA8" w:rsidR="0019675A" w:rsidRDefault="0019675A" w:rsidP="00926BC1">
      <w:r w:rsidRPr="0019675A">
        <w:rPr>
          <w:noProof/>
        </w:rPr>
        <w:lastRenderedPageBreak/>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5CE8E8A1" w:rsidR="002910A1" w:rsidRDefault="00931F3F" w:rsidP="00926BC1">
      <w:r>
        <w:rPr>
          <w:rFonts w:hint="eastAsia"/>
        </w:rPr>
        <w:t>【</w:t>
      </w:r>
      <w:r w:rsidR="00B44AE0">
        <w:rPr>
          <w:rFonts w:hint="eastAsia"/>
        </w:rPr>
        <w:t>作者引用</w:t>
      </w:r>
      <w:r>
        <w:rPr>
          <w:rFonts w:hint="eastAsia"/>
        </w:rPr>
        <w:t>gawer</w:t>
      </w:r>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r w:rsidR="00385726" w:rsidRPr="00385726">
        <w:t> </w:t>
      </w:r>
      <w:hyperlink r:id="rId63" w:anchor="B33" w:history="1">
        <w:r w:rsidR="00385726" w:rsidRPr="00385726">
          <w:rPr>
            <w:rStyle w:val="afd"/>
            <w:b/>
            <w:bCs/>
          </w:rPr>
          <w:t>Gawer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hyperlink>
      <w:r w:rsidR="00385726" w:rsidRPr="00385726">
        <w:t>）。</w:t>
      </w:r>
      <w:r w:rsidR="009F297E" w:rsidRPr="00B44AE0">
        <w:rPr>
          <w:color w:val="EE0000"/>
        </w:rPr>
        <w:t>B</w:t>
      </w:r>
      <w:r w:rsidR="009F297E" w:rsidRPr="00B44AE0">
        <w:rPr>
          <w:rFonts w:hint="eastAsia"/>
          <w:color w:val="EE0000"/>
        </w:rPr>
        <w:t xml:space="preserve">y </w:t>
      </w:r>
      <w:r w:rsidR="009F297E" w:rsidRPr="00B44AE0">
        <w:rPr>
          <w:color w:val="EE0000"/>
        </w:rPr>
        <w:t>Gawer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r w:rsidR="00D46171" w:rsidRPr="00D46171">
        <w:t xml:space="preserve"> </w:t>
      </w:r>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7906F1C2" w14:textId="77777777" w:rsidR="00B44AE0" w:rsidRDefault="00B44AE0" w:rsidP="00926BC1"/>
    <w:p w14:paraId="2A53EC60" w14:textId="7FACC48C"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r w:rsidR="00BF133B" w:rsidRPr="00BF133B">
        <w:t xml:space="preserve"> </w:t>
      </w:r>
      <w:r w:rsidR="00BF133B" w:rsidRPr="00BF133B">
        <w:t>（來自《</w:t>
      </w:r>
      <w:r w:rsidR="00BF133B" w:rsidRPr="00BF133B">
        <w:t>Organizing for Innovation in the Digitized World</w:t>
      </w:r>
      <w:r w:rsidR="00BF133B" w:rsidRPr="00BF133B">
        <w:t>》，</w:t>
      </w:r>
      <w:r w:rsidR="00BF133B" w:rsidRPr="00BF133B">
        <w:t>Youngjin Yoo, Richard J. Boland, Jr.</w:t>
      </w:r>
      <w:r w:rsidR="00BF133B" w:rsidRPr="00BF133B">
        <w:t>，</w:t>
      </w:r>
      <w:r w:rsidR="00BF133B" w:rsidRPr="00BF133B">
        <w:t>2012</w:t>
      </w:r>
      <w:r w:rsidR="00BF133B" w:rsidRPr="00BF133B">
        <w:t>）</w:t>
      </w:r>
    </w:p>
    <w:p w14:paraId="46FB7027" w14:textId="77777777" w:rsidR="006C41C6" w:rsidRDefault="006C41C6" w:rsidP="00926BC1"/>
    <w:p w14:paraId="259815C5" w14:textId="1C922F86" w:rsidR="006C41C6" w:rsidRDefault="006527CE" w:rsidP="00926BC1">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 xml:space="preserve">the role of platforms in pervasive digital technology is that the proliferation of digital tools or digital components allows firms to build a platform not just of products but of digital capabilities used throughout the organization to support its different functions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r w:rsidR="00705F1C" w:rsidRPr="00705F1C">
        <w:t>（來自《</w:t>
      </w:r>
      <w:r w:rsidR="00705F1C" w:rsidRPr="00705F1C">
        <w:t>Organizing for Innovation in the Digitized World</w:t>
      </w:r>
      <w:r w:rsidR="00705F1C" w:rsidRPr="00705F1C">
        <w:t>》，</w:t>
      </w:r>
      <w:r w:rsidR="00705F1C" w:rsidRPr="00705F1C">
        <w:t xml:space="preserve">Youngjin Yoo, </w:t>
      </w:r>
      <w:r w:rsidR="00705F1C" w:rsidRPr="00705F1C">
        <w:lastRenderedPageBreak/>
        <w:t>Richard J. Boland, Jr.</w:t>
      </w:r>
      <w:r w:rsidR="00705F1C" w:rsidRPr="00705F1C">
        <w:t>，</w:t>
      </w:r>
      <w:r w:rsidR="00705F1C" w:rsidRPr="00705F1C">
        <w:t>2012</w:t>
      </w:r>
      <w:r w:rsidR="00705F1C" w:rsidRPr="00705F1C">
        <w:t>）</w:t>
      </w:r>
    </w:p>
    <w:p w14:paraId="45094D36" w14:textId="77777777" w:rsidR="006E7991" w:rsidRDefault="006E7991" w:rsidP="00926BC1"/>
    <w:p w14:paraId="2564614F" w14:textId="1E8317D5"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來說都變得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r w:rsidR="00705F1C" w:rsidRPr="00705F1C">
        <w:t>（來自《</w:t>
      </w:r>
      <w:r w:rsidR="00705F1C" w:rsidRPr="00705F1C">
        <w:t>Organizing for Innovation in the Digitized World</w:t>
      </w:r>
      <w:r w:rsidR="00705F1C" w:rsidRPr="00705F1C">
        <w:t>》，</w:t>
      </w:r>
      <w:r w:rsidR="00705F1C" w:rsidRPr="00705F1C">
        <w:t>Youngjin Yoo, Richard J. Boland, Jr.</w:t>
      </w:r>
      <w:r w:rsidR="00705F1C" w:rsidRPr="00705F1C">
        <w:t>，</w:t>
      </w:r>
      <w:r w:rsidR="00705F1C" w:rsidRPr="00705F1C">
        <w:t>2012</w:t>
      </w:r>
      <w:r w:rsidR="00705F1C" w:rsidRPr="00705F1C">
        <w:t>）</w:t>
      </w:r>
    </w:p>
    <w:p w14:paraId="5451BA17" w14:textId="77777777" w:rsidR="00682EED" w:rsidRDefault="00682EED" w:rsidP="00926BC1"/>
    <w:p w14:paraId="2E31D9E7" w14:textId="638B42A9" w:rsidR="00682EED" w:rsidRPr="00144CDD" w:rsidRDefault="002F4566" w:rsidP="00926BC1">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r w:rsidR="00D45A3A" w:rsidRPr="00D45A3A">
        <w:t>（來自《</w:t>
      </w:r>
      <w:r w:rsidR="00D45A3A" w:rsidRPr="00D45A3A">
        <w:t>Organizing for Innovation in the Digitized World</w:t>
      </w:r>
      <w:r w:rsidR="00D45A3A" w:rsidRPr="00D45A3A">
        <w:t>》，</w:t>
      </w:r>
      <w:r w:rsidR="00D45A3A" w:rsidRPr="00D45A3A">
        <w:t>Youngjin Yoo, Richard J. Boland, Jr.</w:t>
      </w:r>
      <w:r w:rsidR="00D45A3A" w:rsidRPr="00D45A3A">
        <w:t>，</w:t>
      </w:r>
      <w:r w:rsidR="00D45A3A" w:rsidRPr="00D45A3A">
        <w:t>2012</w:t>
      </w:r>
      <w:r w:rsidR="00D45A3A" w:rsidRPr="00D45A3A">
        <w:t>）</w:t>
      </w:r>
    </w:p>
    <w:p w14:paraId="3BBD5B25" w14:textId="77777777" w:rsidR="009C1CEB" w:rsidRPr="00F255BF" w:rsidRDefault="009C1CEB" w:rsidP="00926BC1">
      <w:pPr>
        <w:rPr>
          <w:color w:val="000000" w:themeColor="text1"/>
        </w:rPr>
      </w:pPr>
    </w:p>
    <w:p w14:paraId="43F90754" w14:textId="4BB122A9"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個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w:t>
      </w:r>
      <w:r w:rsidR="0013216F" w:rsidRPr="0013216F">
        <w:rPr>
          <w:color w:val="000000" w:themeColor="text1"/>
        </w:rPr>
        <w:lastRenderedPageBreak/>
        <w:t>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r w:rsidR="00D45A3A" w:rsidRPr="00D45A3A">
        <w:rPr>
          <w:color w:val="EE0000"/>
        </w:rPr>
        <w:t>（來自《</w:t>
      </w:r>
      <w:r w:rsidR="00D45A3A" w:rsidRPr="00D45A3A">
        <w:rPr>
          <w:color w:val="EE0000"/>
        </w:rPr>
        <w:t>Organizing for Innovation in the Digitized World</w:t>
      </w:r>
      <w:r w:rsidR="00D45A3A" w:rsidRPr="00D45A3A">
        <w:rPr>
          <w:color w:val="EE0000"/>
        </w:rPr>
        <w:t>》，</w:t>
      </w:r>
      <w:r w:rsidR="00D45A3A" w:rsidRPr="00D45A3A">
        <w:rPr>
          <w:color w:val="EE0000"/>
        </w:rPr>
        <w:t>Youngjin Yoo, Richard J. Boland, Jr.</w:t>
      </w:r>
      <w:r w:rsidR="00D45A3A" w:rsidRPr="00D45A3A">
        <w:rPr>
          <w:color w:val="EE0000"/>
        </w:rPr>
        <w:t>，</w:t>
      </w:r>
      <w:r w:rsidR="00D45A3A" w:rsidRPr="00D45A3A">
        <w:rPr>
          <w:color w:val="EE0000"/>
        </w:rPr>
        <w:t>2012</w:t>
      </w:r>
      <w:r w:rsidR="00D45A3A" w:rsidRPr="00D45A3A">
        <w:rPr>
          <w:color w:val="EE0000"/>
        </w:rPr>
        <w:t>）</w:t>
      </w:r>
    </w:p>
    <w:p w14:paraId="343B5A52" w14:textId="77777777" w:rsidR="009C1CEB" w:rsidRDefault="009C1CEB" w:rsidP="00926BC1">
      <w:pPr>
        <w:rPr>
          <w:color w:val="000000" w:themeColor="text1"/>
        </w:rPr>
      </w:pPr>
    </w:p>
    <w:p w14:paraId="252FE425" w14:textId="1C96FF07" w:rsidR="00862ADA" w:rsidRPr="00F255BF" w:rsidRDefault="00862ADA" w:rsidP="00926BC1">
      <w:pPr>
        <w:rPr>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r w:rsidR="008011E5" w:rsidRPr="008011E5">
        <w:t xml:space="preserve"> </w:t>
      </w:r>
      <w:r w:rsidR="008011E5" w:rsidRPr="008011E5">
        <w:rPr>
          <w:color w:val="000000" w:themeColor="text1"/>
        </w:rPr>
        <w:t>（來自《</w:t>
      </w:r>
      <w:r w:rsidR="008011E5" w:rsidRPr="008011E5">
        <w:rPr>
          <w:color w:val="000000" w:themeColor="text1"/>
        </w:rPr>
        <w:t>Organizing for Innovation in the Digitized World</w:t>
      </w:r>
      <w:r w:rsidR="008011E5" w:rsidRPr="008011E5">
        <w:rPr>
          <w:color w:val="000000" w:themeColor="text1"/>
        </w:rPr>
        <w:t>》，</w:t>
      </w:r>
      <w:r w:rsidR="008011E5" w:rsidRPr="008011E5">
        <w:rPr>
          <w:color w:val="000000" w:themeColor="text1"/>
        </w:rPr>
        <w:t>Youngjin Yoo, Richard J. Boland, Jr.</w:t>
      </w:r>
      <w:r w:rsidR="008011E5" w:rsidRPr="008011E5">
        <w:rPr>
          <w:color w:val="000000" w:themeColor="text1"/>
        </w:rPr>
        <w:t>，</w:t>
      </w:r>
      <w:r w:rsidR="008011E5" w:rsidRPr="008011E5">
        <w:rPr>
          <w:color w:val="000000" w:themeColor="text1"/>
        </w:rPr>
        <w:t>2012</w:t>
      </w:r>
      <w:r w:rsidR="008011E5" w:rsidRPr="008011E5">
        <w:rPr>
          <w:color w:val="000000" w:themeColor="text1"/>
        </w:rPr>
        <w:t>）</w:t>
      </w:r>
    </w:p>
    <w:p w14:paraId="7A5B8D5A" w14:textId="77777777" w:rsidR="009C1CEB" w:rsidRDefault="009C1CEB" w:rsidP="00926BC1">
      <w:pPr>
        <w:rPr>
          <w:color w:val="EE0000"/>
        </w:rPr>
      </w:pPr>
    </w:p>
    <w:p w14:paraId="7E17CB03" w14:textId="4305D3DC"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17E1CEBB" w14:textId="77777777" w:rsidR="0036018D" w:rsidRDefault="0036018D" w:rsidP="00F11BBB"/>
    <w:p w14:paraId="2FB81309" w14:textId="2971B8A0" w:rsidR="0036018D" w:rsidRPr="00795C97" w:rsidRDefault="0036018D" w:rsidP="00F11BBB">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r w:rsidR="008011E5" w:rsidRPr="008011E5">
        <w:t xml:space="preserve"> </w:t>
      </w:r>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07C2E296" w14:textId="77777777" w:rsidR="009C1CEB" w:rsidRDefault="009C1CEB" w:rsidP="00926BC1"/>
    <w:p w14:paraId="5117D641" w14:textId="14084577" w:rsidR="00832876" w:rsidRDefault="00832876" w:rsidP="00926BC1">
      <w:r>
        <w:rPr>
          <w:rFonts w:hint="eastAsia"/>
        </w:rPr>
        <w:t>【作者引</w:t>
      </w:r>
      <w:r>
        <w:rPr>
          <w:rFonts w:hint="eastAsia"/>
        </w:rPr>
        <w:t>arthur</w:t>
      </w:r>
      <w:r>
        <w:rPr>
          <w:rFonts w:hint="eastAsia"/>
        </w:rPr>
        <w:t>的話】</w:t>
      </w:r>
      <w:r w:rsidRPr="00430E8D">
        <w:rPr>
          <w:color w:val="EE0000"/>
        </w:rPr>
        <w:t>數位產品的近乎無限的重組已成為創新的新來源</w:t>
      </w:r>
      <w:r w:rsidRPr="00832876">
        <w:t>。</w:t>
      </w:r>
      <w:r w:rsidR="00430E8D" w:rsidRPr="00430E8D">
        <w:t xml:space="preserve">notes </w:t>
      </w:r>
      <w:r w:rsidR="00430E8D" w:rsidRPr="00430E8D">
        <w:lastRenderedPageBreak/>
        <w:t>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瑟</w:t>
      </w:r>
      <w:r w:rsidR="00980109" w:rsidRPr="00980109">
        <w:t>·WB </w:t>
      </w:r>
      <w:r w:rsidR="00980109" w:rsidRPr="00980109">
        <w:t>。</w:t>
      </w:r>
      <w:r w:rsidR="00980109" w:rsidRPr="00980109">
        <w:t xml:space="preserve"> </w:t>
      </w:r>
      <w:r w:rsidR="00980109" w:rsidRPr="00980109">
        <w:t>（</w:t>
      </w:r>
      <w:r w:rsidR="00980109" w:rsidRPr="00980109">
        <w:t> 2009 </w:t>
      </w:r>
      <w:r w:rsidR="00980109" w:rsidRPr="00980109">
        <w:t>）</w:t>
      </w:r>
      <w:r w:rsidR="00980109" w:rsidRPr="00980109">
        <w:t> </w:t>
      </w:r>
      <w:r w:rsidR="00980109" w:rsidRPr="00980109">
        <w:rPr>
          <w:i/>
          <w:iCs/>
        </w:rPr>
        <w:t>《科技的本質：它是什麼以及它如何演變》</w:t>
      </w:r>
      <w:r w:rsidR="00980109" w:rsidRPr="00980109">
        <w:t> </w:t>
      </w:r>
      <w:r w:rsidR="00980109" w:rsidRPr="00980109">
        <w:t>（紐約自由出版社）。</w:t>
      </w:r>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45CB36F8" w14:textId="77777777" w:rsidR="00430E8D" w:rsidRDefault="00430E8D" w:rsidP="00926BC1"/>
    <w:p w14:paraId="00409266" w14:textId="04FA7716" w:rsidR="00BA3794" w:rsidRDefault="00BA3794" w:rsidP="00926BC1">
      <w:r>
        <w:rPr>
          <w:rFonts w:hint="eastAsia"/>
        </w:rPr>
        <w:t>【作者舉鞋子與</w:t>
      </w:r>
      <w:r>
        <w:rPr>
          <w:rFonts w:hint="eastAsia"/>
        </w:rPr>
        <w:t>api</w:t>
      </w:r>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r w:rsidR="0045521C" w:rsidRPr="0045521C">
        <w:t>（來自《</w:t>
      </w:r>
      <w:r w:rsidR="0045521C" w:rsidRPr="0045521C">
        <w:t>Organizing for Innovation in the Digitized World</w:t>
      </w:r>
      <w:r w:rsidR="0045521C" w:rsidRPr="0045521C">
        <w:t>》，</w:t>
      </w:r>
      <w:r w:rsidR="0045521C" w:rsidRPr="0045521C">
        <w:t>Youngjin Yoo, Richard J. Boland, Jr.</w:t>
      </w:r>
      <w:r w:rsidR="0045521C" w:rsidRPr="0045521C">
        <w:t>，</w:t>
      </w:r>
      <w:r w:rsidR="0045521C" w:rsidRPr="0045521C">
        <w:t>2012</w:t>
      </w:r>
      <w:r w:rsidR="0045521C" w:rsidRPr="0045521C">
        <w:t>）</w:t>
      </w:r>
    </w:p>
    <w:p w14:paraId="052AEBA8" w14:textId="77777777" w:rsidR="00430E8D" w:rsidRDefault="00430E8D" w:rsidP="00926BC1"/>
    <w:p w14:paraId="40FE2376" w14:textId="418F89D4"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r w:rsidR="008B0D45" w:rsidRPr="008B0D45">
        <w:t>（來自《</w:t>
      </w:r>
      <w:r w:rsidR="008B0D45" w:rsidRPr="008B0D45">
        <w:t>Organizing for Innovation in the Digitized World</w:t>
      </w:r>
      <w:r w:rsidR="008B0D45" w:rsidRPr="008B0D45">
        <w:t>》，</w:t>
      </w:r>
      <w:r w:rsidR="008B0D45" w:rsidRPr="008B0D45">
        <w:t>Youngjin Yoo, Richard J. Boland, Jr.</w:t>
      </w:r>
      <w:r w:rsidR="008B0D45" w:rsidRPr="008B0D45">
        <w:t>，</w:t>
      </w:r>
      <w:r w:rsidR="008B0D45" w:rsidRPr="008B0D45">
        <w:t>2012</w:t>
      </w:r>
      <w:r w:rsidR="008B0D45" w:rsidRPr="008B0D45">
        <w:t>）</w:t>
      </w:r>
    </w:p>
    <w:p w14:paraId="249D5CD8" w14:textId="77777777" w:rsidR="003D67FC" w:rsidRDefault="003D67FC" w:rsidP="00926BC1"/>
    <w:p w14:paraId="3EFF1703" w14:textId="51835BDB" w:rsidR="003D67FC" w:rsidRDefault="003D67FC" w:rsidP="00926BC1">
      <w:r>
        <w:rPr>
          <w:rFonts w:hint="eastAsia"/>
        </w:rPr>
        <w:lastRenderedPageBreak/>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個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建構</w:t>
      </w:r>
      <w:r w:rsidR="00B97CBF" w:rsidRPr="00DB47DF">
        <w:rPr>
          <w:i/>
          <w:iCs/>
        </w:rPr>
        <w:t>受約束的偶然性</w:t>
      </w:r>
      <w:r w:rsidR="00B97CBF" w:rsidRPr="00DB47DF">
        <w:t>環境（</w:t>
      </w:r>
      <w:r w:rsidR="00B97CBF" w:rsidRPr="00DB47DF">
        <w:t> </w:t>
      </w:r>
      <w:hyperlink r:id="rId64"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5" w:anchor="B32" w:history="1">
        <w:r w:rsidR="00DB47DF" w:rsidRPr="00DB47DF">
          <w:rPr>
            <w:rStyle w:val="afd"/>
            <w:b/>
            <w:bCs/>
          </w:rPr>
          <w:t>Faraj et al. 2011</w:t>
        </w:r>
      </w:hyperlink>
      <w:r w:rsidR="00DB47DF" w:rsidRPr="00DB47DF">
        <w:t>) whereby emergent and serendipitous behavior is supported among distributed organizations. </w:t>
      </w:r>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3E2F7542" w14:textId="77777777" w:rsidR="00832876" w:rsidRDefault="00832876" w:rsidP="00926BC1"/>
    <w:p w14:paraId="54F36407" w14:textId="2DEBD91E"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r w:rsidR="00456B1E" w:rsidRPr="00456B1E">
        <w:t xml:space="preserve"> </w:t>
      </w:r>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6EFBD613" w14:textId="77777777" w:rsidR="00456B1E" w:rsidRDefault="00456B1E" w:rsidP="00926BC1"/>
    <w:p w14:paraId="52CAE7CC" w14:textId="21481764"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4ED75F04" w14:textId="77777777" w:rsidR="00636E04" w:rsidRDefault="00636E04" w:rsidP="00926BC1"/>
    <w:p w14:paraId="3A152CB7" w14:textId="7A2865AA"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r w:rsidR="00016853" w:rsidRPr="00016853">
        <w:t xml:space="preserve"> </w:t>
      </w:r>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7C105A5B" w14:textId="77777777" w:rsidR="00412DF4" w:rsidRDefault="00412DF4" w:rsidP="00926BC1"/>
    <w:p w14:paraId="08A66405" w14:textId="30F3B08C" w:rsidR="00412DF4" w:rsidRDefault="00412DF4" w:rsidP="00926BC1">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r w:rsidR="00016853" w:rsidRPr="00016853">
        <w:t xml:space="preserve"> </w:t>
      </w:r>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37F8B869" w14:textId="77777777" w:rsidR="00636E04" w:rsidRPr="00926BC1" w:rsidRDefault="00636E04" w:rsidP="00926BC1"/>
    <w:p w14:paraId="233A6FA2" w14:textId="5ECB7FCE" w:rsidR="00D91057" w:rsidRPr="00D91057" w:rsidRDefault="00752E74" w:rsidP="00A83A4D">
      <w:pPr>
        <w:pStyle w:val="2"/>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r w:rsidR="00F75E33" w:rsidRPr="00F75E33">
        <w:t>Hinings,</w:t>
      </w:r>
      <w:r w:rsidR="0033252C">
        <w:rPr>
          <w:rFonts w:hint="eastAsia"/>
        </w:rPr>
        <w:t xml:space="preserve"> </w:t>
      </w:r>
      <w:r w:rsidR="00F75E33" w:rsidRPr="00F75E33">
        <w:t>Thomas</w:t>
      </w:r>
      <w:r w:rsidR="0033252C">
        <w:rPr>
          <w:rFonts w:hint="eastAsia"/>
        </w:rPr>
        <w:t xml:space="preserve"> </w:t>
      </w:r>
      <w:r w:rsidR="00F75E33" w:rsidRPr="00F75E33">
        <w:t>Gegenhuber</w:t>
      </w:r>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091837C0" w:rsidR="00752E74" w:rsidRDefault="00A83A4D" w:rsidP="00752E74">
      <w:r>
        <w:rPr>
          <w:rFonts w:hint="eastAsia"/>
        </w:rPr>
        <w:t>【組織的視角是多元的，涵蓋數位創新與數位轉型】</w:t>
      </w:r>
      <w:r w:rsidRPr="00A83A4D">
        <w:t>we suggest that the institutional perspective is a prolific lens to study </w:t>
      </w:r>
      <w:hyperlink r:id="rId66"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hyperlink r:id="rId67" w:tooltip="Learn more about digital innovation from ScienceDirect's AI-generated Topic Pages" w:history="1">
        <w:r w:rsidR="00DE6578" w:rsidRPr="00DE6578">
          <w:rPr>
            <w:rStyle w:val="afd"/>
          </w:rPr>
          <w:t>數位創新</w:t>
        </w:r>
      </w:hyperlink>
      <w:r w:rsidR="00DE6578" w:rsidRPr="00DE6578">
        <w:t>和轉型的豐富視角。</w:t>
      </w:r>
      <w:r w:rsidR="006D2387" w:rsidRPr="006D2387">
        <w:t>（來自《</w:t>
      </w:r>
      <w:r w:rsidR="006D2387" w:rsidRPr="006D2387">
        <w:t>Digital Innovation and Transformation: An Institutional Perspective</w:t>
      </w:r>
      <w:r w:rsidR="006D2387" w:rsidRPr="006D2387">
        <w:t>》，</w:t>
      </w:r>
      <w:r w:rsidR="006D2387" w:rsidRPr="006D2387">
        <w:t>Bob Hinings, Thomas Gegenhuber, Royston Greenwood</w:t>
      </w:r>
      <w:r w:rsidR="006D2387" w:rsidRPr="006D2387">
        <w:t>，</w:t>
      </w:r>
      <w:r w:rsidR="006D2387" w:rsidRPr="006D2387">
        <w:t>2018</w:t>
      </w:r>
      <w:r w:rsidR="006D2387" w:rsidRPr="006D2387">
        <w:t>）</w:t>
      </w:r>
    </w:p>
    <w:p w14:paraId="1F730B85" w14:textId="77777777" w:rsidR="006D2387" w:rsidRDefault="006D2387" w:rsidP="00752E74"/>
    <w:p w14:paraId="7017B01F" w14:textId="3DF5E421"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r w:rsidR="006D2387" w:rsidRPr="006D2387">
        <w:t>（來自《</w:t>
      </w:r>
      <w:r w:rsidR="006D2387" w:rsidRPr="006D2387">
        <w:t>Digital Innovation and Transformation: An Institutional Perspective</w:t>
      </w:r>
      <w:r w:rsidR="006D2387" w:rsidRPr="006D2387">
        <w:t>》，</w:t>
      </w:r>
      <w:r w:rsidR="006D2387" w:rsidRPr="006D2387">
        <w:t>Bob Hinings, Thomas Gegenhuber, Royston Greenwood</w:t>
      </w:r>
      <w:r w:rsidR="006D2387" w:rsidRPr="006D2387">
        <w:t>，</w:t>
      </w:r>
      <w:r w:rsidR="006D2387" w:rsidRPr="006D2387">
        <w:t>2018</w:t>
      </w:r>
      <w:r w:rsidR="006D2387" w:rsidRPr="006D2387">
        <w:t>）</w:t>
      </w:r>
    </w:p>
    <w:p w14:paraId="14D9D9DE" w14:textId="77777777" w:rsidR="006D2387" w:rsidRDefault="006D2387" w:rsidP="00752E74"/>
    <w:p w14:paraId="29CDF28C" w14:textId="481A85F2" w:rsidR="007704E5" w:rsidRDefault="007704E5" w:rsidP="007704E5">
      <w:r>
        <w:rPr>
          <w:rFonts w:hint="eastAsia"/>
        </w:rPr>
        <w:t>【數位轉型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 xml:space="preserve">by digital transformation we mean the combined effects of several digital innovations bringing about novel actors (and actor constellations), structures, practices, values, and beliefs that change, </w:t>
      </w:r>
      <w:r w:rsidR="00750BA1" w:rsidRPr="00750BA1">
        <w:lastRenderedPageBreak/>
        <w:t>threaten, replace or complement existing rules of the game within organizations and fields.</w:t>
      </w:r>
      <w:r w:rsidR="00A34F9D" w:rsidRPr="00A34F9D">
        <w:rPr>
          <w:rFonts w:ascii="Georgia" w:hAnsi="Georgia"/>
          <w:color w:val="1F1F1F"/>
        </w:rPr>
        <w:t xml:space="preserve"> </w:t>
      </w:r>
      <w:r w:rsidR="00A34F9D" w:rsidRPr="00A34F9D">
        <w:t>（</w:t>
      </w:r>
      <w:commentRangeStart w:id="4"/>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r w:rsidR="001E453D" w:rsidRPr="001E453D">
        <w:t>（來自《</w:t>
      </w:r>
      <w:r w:rsidR="001E453D" w:rsidRPr="001E453D">
        <w:t>Digital Innovation and Transformation: An Institutional Perspective</w:t>
      </w:r>
      <w:r w:rsidR="001E453D" w:rsidRPr="001E453D">
        <w:t>》，</w:t>
      </w:r>
      <w:r w:rsidR="001E453D" w:rsidRPr="001E453D">
        <w:t>Bob Hinings, Thomas Gegenhuber, Royston Greenwood</w:t>
      </w:r>
      <w:r w:rsidR="001E453D" w:rsidRPr="001E453D">
        <w:t>，</w:t>
      </w:r>
      <w:r w:rsidR="001E453D" w:rsidRPr="001E453D">
        <w:t>2018</w:t>
      </w:r>
      <w:r w:rsidR="001E453D" w:rsidRPr="001E453D">
        <w:t>）</w:t>
      </w:r>
    </w:p>
    <w:p w14:paraId="3996D6FE" w14:textId="77777777" w:rsidR="00597C34" w:rsidRDefault="00597C34" w:rsidP="007704E5"/>
    <w:p w14:paraId="30A43202" w14:textId="3E49DC37"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是製度變革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r w:rsidR="00964911" w:rsidRPr="00964911">
        <w:t xml:space="preserve"> </w:t>
      </w:r>
      <w:r w:rsidR="00964911" w:rsidRPr="00964911">
        <w:t>（來自《</w:t>
      </w:r>
      <w:r w:rsidR="00964911" w:rsidRPr="00964911">
        <w:t>Digital Innovation and Transformation: An Institutional Perspective</w:t>
      </w:r>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1AB5F89A" w14:textId="77777777" w:rsidR="00C97037" w:rsidRPr="00A34F9D" w:rsidRDefault="00C97037" w:rsidP="007704E5"/>
    <w:p w14:paraId="4978C98B" w14:textId="621BD4BF"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r w:rsidR="007B3B65" w:rsidRPr="007B3B65">
        <w:rPr>
          <w:rStyle w:val="afd"/>
        </w:rPr>
        <w:t>（</w:t>
      </w:r>
      <w:r w:rsidR="007B3B65" w:rsidRPr="007B3B65">
        <w:rPr>
          <w:rStyle w:val="afd"/>
        </w:rPr>
        <w:t>2017</w:t>
      </w:r>
      <w:r w:rsidR="007B3B65" w:rsidRPr="007B3B65">
        <w:rPr>
          <w:rStyle w:val="afd"/>
        </w:rPr>
        <w:t>：</w:t>
      </w:r>
      <w:r w:rsidR="007B3B65" w:rsidRPr="007B3B65">
        <w:rPr>
          <w:rStyle w:val="afd"/>
        </w:rPr>
        <w:t>223</w:t>
      </w:r>
      <w:r w:rsidR="007B3B65" w:rsidRPr="007B3B65">
        <w:rPr>
          <w:rStyle w:val="afd"/>
        </w:rPr>
        <w:t>）</w:t>
      </w:r>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r w:rsidR="00964911" w:rsidRPr="00964911">
        <w:t>（來自《</w:t>
      </w:r>
      <w:r w:rsidR="00964911" w:rsidRPr="00964911">
        <w:t>Digital Innovation and Transformation: An Institutional Perspective</w:t>
      </w:r>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35FECC46" w14:textId="77777777" w:rsidR="00964911" w:rsidRDefault="00964911" w:rsidP="007704E5"/>
    <w:p w14:paraId="08E946A3" w14:textId="77777777" w:rsidR="00B51617" w:rsidRDefault="006E6589" w:rsidP="00B51617">
      <w:r w:rsidRPr="006E6589">
        <w:t>There is a critical need for novel theorizing on digital innovation management that does not rely on such assumptions and draws on the rich and rapidly emerging research on digital technologies.</w:t>
      </w:r>
      <w:r w:rsidR="00B51617">
        <w:rPr>
          <w:rFonts w:hint="eastAsia"/>
        </w:rPr>
        <w:t>(</w:t>
      </w:r>
      <w:r w:rsidR="00B51617">
        <w:rPr>
          <w:rFonts w:hint="eastAsia"/>
        </w:rPr>
        <w:t>這一段是來自</w:t>
      </w:r>
      <w:r w:rsidR="00B51617">
        <w:t>Nambisan et al., 2017</w:t>
      </w:r>
    </w:p>
    <w:p w14:paraId="5F0C98C8" w14:textId="2ED92850" w:rsidR="006E6589" w:rsidRDefault="00B51617" w:rsidP="00B51617">
      <w:r>
        <w:t>S. Nambisan, K. Lyytinen, A. Majchrzak, M. Song</w:t>
      </w:r>
      <w:r>
        <w:rPr>
          <w:rFonts w:hint="eastAsia"/>
        </w:rPr>
        <w:t xml:space="preserve"> </w:t>
      </w:r>
      <w:r>
        <w:t>Digital innovation management: Reinventing innovation management research in a digital world</w:t>
      </w:r>
      <w:r>
        <w:rPr>
          <w:rFonts w:hint="eastAsia"/>
        </w:rPr>
        <w:t xml:space="preserve"> </w:t>
      </w:r>
      <w:r>
        <w:rPr>
          <w:rFonts w:hint="eastAsia"/>
        </w:rPr>
        <w:t>的原文，在摘要</w:t>
      </w:r>
      <w:r>
        <w:rPr>
          <w:rFonts w:hint="eastAsia"/>
        </w:rPr>
        <w:lastRenderedPageBreak/>
        <w:t>裡面</w:t>
      </w:r>
      <w:r>
        <w:rPr>
          <w:rFonts w:hint="eastAsia"/>
        </w:rPr>
        <w:t>)</w:t>
      </w:r>
      <w:r w:rsidR="006109F3" w:rsidRPr="006109F3">
        <w:t xml:space="preserve"> </w:t>
      </w:r>
      <w:r w:rsidR="006109F3" w:rsidRPr="006109F3">
        <w:t>（來自《</w:t>
      </w:r>
      <w:r w:rsidR="006109F3" w:rsidRPr="006109F3">
        <w:t>Digital Innovation and Transformation: An Institutional Perspective</w:t>
      </w:r>
      <w:r w:rsidR="006109F3" w:rsidRPr="006109F3">
        <w:t>》，</w:t>
      </w:r>
      <w:r w:rsidR="006109F3" w:rsidRPr="006109F3">
        <w:t>Bob Hinings, Thomas Gegenhuber, Royston Greenwood</w:t>
      </w:r>
      <w:r w:rsidR="006109F3" w:rsidRPr="006109F3">
        <w:t>，</w:t>
      </w:r>
      <w:r w:rsidR="006109F3" w:rsidRPr="006109F3">
        <w:t>2018</w:t>
      </w:r>
      <w:r w:rsidR="006109F3" w:rsidRPr="006109F3">
        <w:t>）</w:t>
      </w:r>
    </w:p>
    <w:p w14:paraId="52D6E8B4" w14:textId="77777777" w:rsidR="007E10D9" w:rsidRDefault="007E10D9" w:rsidP="007704E5"/>
    <w:p w14:paraId="1112F189" w14:textId="4F022BAD"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r w:rsidR="00101977" w:rsidRPr="007B3B65">
        <w:rPr>
          <w:rStyle w:val="afd"/>
        </w:rPr>
        <w:t>（</w:t>
      </w:r>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r w:rsidR="00101977" w:rsidRPr="007B3B65">
        <w:rPr>
          <w:rStyle w:val="afd"/>
        </w:rPr>
        <w:t>）</w:t>
      </w:r>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8"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r w:rsidR="005C2D1E" w:rsidRPr="005C2D1E">
        <w:t>（來自《</w:t>
      </w:r>
      <w:r w:rsidR="005C2D1E" w:rsidRPr="005C2D1E">
        <w:t>Digital Innovation and Transformation: An Institutional Perspective</w:t>
      </w:r>
      <w:r w:rsidR="005C2D1E" w:rsidRPr="005C2D1E">
        <w:t>》，</w:t>
      </w:r>
      <w:r w:rsidR="005C2D1E" w:rsidRPr="005C2D1E">
        <w:t>Bob Hinings, Thomas Gegenhuber, Royston Greenwood</w:t>
      </w:r>
      <w:r w:rsidR="005C2D1E" w:rsidRPr="005C2D1E">
        <w:t>，</w:t>
      </w:r>
      <w:r w:rsidR="005C2D1E" w:rsidRPr="005C2D1E">
        <w:t>2018</w:t>
      </w:r>
      <w:r w:rsidR="005C2D1E" w:rsidRPr="005C2D1E">
        <w:t>）</w:t>
      </w:r>
    </w:p>
    <w:p w14:paraId="5EF21654" w14:textId="77777777" w:rsidR="005C2D1E" w:rsidRDefault="005C2D1E" w:rsidP="007704E5"/>
    <w:p w14:paraId="5F9BCF08" w14:textId="03F7E74D" w:rsidR="00C76CD0" w:rsidRDefault="00C76CD0" w:rsidP="007704E5">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r w:rsidR="0050020A" w:rsidRPr="0050020A">
        <w:t xml:space="preserve"> </w:t>
      </w:r>
      <w:r w:rsidR="0050020A" w:rsidRPr="0050020A">
        <w:t>（來自《</w:t>
      </w:r>
      <w:r w:rsidR="0050020A" w:rsidRPr="0050020A">
        <w:t>Digital Innovation and Transformation: An Institutional Perspective</w:t>
      </w:r>
      <w:r w:rsidR="0050020A" w:rsidRPr="0050020A">
        <w:t>》，</w:t>
      </w:r>
      <w:r w:rsidR="0050020A" w:rsidRPr="0050020A">
        <w:t>Bob Hinings, Thomas Gegenhuber, Royston Greenwood</w:t>
      </w:r>
      <w:r w:rsidR="0050020A" w:rsidRPr="0050020A">
        <w:t>，</w:t>
      </w:r>
      <w:r w:rsidR="0050020A" w:rsidRPr="0050020A">
        <w:t>2018</w:t>
      </w:r>
      <w:r w:rsidR="0050020A" w:rsidRPr="0050020A">
        <w:t>）</w:t>
      </w:r>
    </w:p>
    <w:p w14:paraId="31A66CC8" w14:textId="77777777" w:rsidR="007E10D9" w:rsidRPr="00752E74" w:rsidRDefault="007E10D9" w:rsidP="007704E5"/>
    <w:p w14:paraId="40F8F4A3" w14:textId="4AE80E2A"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r w:rsidRPr="00EF6E82">
        <w:rPr>
          <w:color w:val="EE0000"/>
          <w:highlight w:val="cyan"/>
        </w:rPr>
        <w:t>可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r w:rsidR="005D59BC" w:rsidRPr="005D59BC">
        <w:t>（來自《</w:t>
      </w:r>
      <w:r w:rsidR="005D59BC" w:rsidRPr="005D59BC">
        <w:t xml:space="preserve">Digital Innovation and Transformation: An Institutional </w:t>
      </w:r>
      <w:r w:rsidR="005D59BC" w:rsidRPr="005D59BC">
        <w:lastRenderedPageBreak/>
        <w:t>Perspective</w:t>
      </w:r>
      <w:r w:rsidR="005D59BC" w:rsidRPr="005D59BC">
        <w:t>》，</w:t>
      </w:r>
      <w:r w:rsidR="005D59BC" w:rsidRPr="005D59BC">
        <w:t>Bob Hinings, Thomas Gegenhuber, Royston Greenwood</w:t>
      </w:r>
      <w:r w:rsidR="005D59BC" w:rsidRPr="005D59BC">
        <w:t>，</w:t>
      </w:r>
      <w:r w:rsidR="005D59BC" w:rsidRPr="005D59BC">
        <w:t>2018</w:t>
      </w:r>
      <w:r w:rsidR="005D59BC" w:rsidRPr="005D59BC">
        <w:t>）</w:t>
      </w:r>
    </w:p>
    <w:p w14:paraId="52AA79A9" w14:textId="77777777" w:rsidR="00FC75F9" w:rsidRDefault="00FC75F9" w:rsidP="00752E74"/>
    <w:bookmarkEnd w:id="13"/>
    <w:p w14:paraId="6AB6BBD9" w14:textId="2545AF7C"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r w:rsidR="00FC75F9" w:rsidRPr="00FC75F9">
        <w:t>（來自《</w:t>
      </w:r>
      <w:r w:rsidR="00FC75F9" w:rsidRPr="00FC75F9">
        <w:t>Digital Innovation and Transformation: An Institutional Perspective</w:t>
      </w:r>
      <w:r w:rsidR="00FC75F9" w:rsidRPr="00FC75F9">
        <w:t>》，</w:t>
      </w:r>
      <w:r w:rsidR="00FC75F9" w:rsidRPr="00FC75F9">
        <w:t>Bob Hinings, Thomas Gegenhuber, Royston Greenwood</w:t>
      </w:r>
      <w:r w:rsidR="00FC75F9" w:rsidRPr="00FC75F9">
        <w:t>，</w:t>
      </w:r>
      <w:r w:rsidR="00FC75F9" w:rsidRPr="00FC75F9">
        <w:t>2018</w:t>
      </w:r>
      <w:r w:rsidR="00FC75F9" w:rsidRPr="00FC75F9">
        <w:t>）</w:t>
      </w:r>
    </w:p>
    <w:p w14:paraId="4EA86A11" w14:textId="77777777" w:rsidR="007C4F11" w:rsidRPr="00752E74" w:rsidRDefault="007C4F11" w:rsidP="00752E74"/>
    <w:p w14:paraId="69B1AB7C" w14:textId="4EA4473E"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r w:rsidR="006B37F8" w:rsidRPr="006B37F8">
        <w:t>（來自《</w:t>
      </w:r>
      <w:r w:rsidR="006B37F8" w:rsidRPr="006B37F8">
        <w:t>Digital Innovation and Transformation: An Institutional Perspective</w:t>
      </w:r>
      <w:r w:rsidR="006B37F8" w:rsidRPr="006B37F8">
        <w:t>》，</w:t>
      </w:r>
      <w:r w:rsidR="006B37F8" w:rsidRPr="006B37F8">
        <w:t>Bob Hinings, Thomas Gegenhuber, Royston Greenwood</w:t>
      </w:r>
      <w:r w:rsidR="006B37F8" w:rsidRPr="006B37F8">
        <w:t>，</w:t>
      </w:r>
      <w:r w:rsidR="006B37F8" w:rsidRPr="006B37F8">
        <w:t>2018</w:t>
      </w:r>
      <w:r w:rsidR="006B37F8" w:rsidRPr="006B37F8">
        <w:t>）</w:t>
      </w:r>
    </w:p>
    <w:p w14:paraId="5D77DB02" w14:textId="77777777" w:rsidR="00790CE0" w:rsidRDefault="00790CE0" w:rsidP="00790CE0"/>
    <w:p w14:paraId="4FA9A335" w14:textId="77777777" w:rsidR="00A96A4A" w:rsidRDefault="0027752C" w:rsidP="00F7614A">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r w:rsidR="00A96A4A" w:rsidRPr="00A96A4A">
        <w:t xml:space="preserve"> </w:t>
      </w:r>
      <w:r w:rsidR="00A96A4A" w:rsidRPr="00A96A4A">
        <w:t>（來自《</w:t>
      </w:r>
      <w:r w:rsidR="00A96A4A" w:rsidRPr="00A96A4A">
        <w:t xml:space="preserve">Digital Innovation and </w:t>
      </w:r>
      <w:r w:rsidR="00A96A4A" w:rsidRPr="00A96A4A">
        <w:lastRenderedPageBreak/>
        <w:t>Transformation: An Institutional Perspective</w:t>
      </w:r>
      <w:r w:rsidR="00A96A4A" w:rsidRPr="00A96A4A">
        <w:t>》，</w:t>
      </w:r>
      <w:r w:rsidR="00A96A4A" w:rsidRPr="00A96A4A">
        <w:t>Bob Hinings, Thomas Gegenhuber, Royston Greenwood</w:t>
      </w:r>
      <w:r w:rsidR="00A96A4A" w:rsidRPr="00A96A4A">
        <w:t>，</w:t>
      </w:r>
      <w:r w:rsidR="00A96A4A" w:rsidRPr="00A96A4A">
        <w:t>2018</w:t>
      </w:r>
      <w:r w:rsidR="00A96A4A" w:rsidRPr="00A96A4A">
        <w:t>）</w:t>
      </w:r>
    </w:p>
    <w:p w14:paraId="6C90582D" w14:textId="77777777" w:rsidR="00A96A4A" w:rsidRDefault="00A96A4A" w:rsidP="00F7614A"/>
    <w:p w14:paraId="464AD48B" w14:textId="47207745"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hyperlink r:id="rId69" w:tooltip="Learn more about digital innovation from ScienceDirect's AI-generated Topic Pages" w:history="1">
        <w:r w:rsidRPr="00D330AA">
          <w:rPr>
            <w:rStyle w:val="afd"/>
          </w:rPr>
          <w:t>數位創新</w:t>
        </w:r>
      </w:hyperlink>
      <w:r w:rsidRPr="00D330AA">
        <w:t>和轉型的研究具有重要意義。</w:t>
      </w:r>
      <w:r w:rsidR="00730B3C" w:rsidRPr="00730B3C">
        <w:t>How organizations are influenced by socio-cultural prescriptions, we suggest, has important implications for the study of </w:t>
      </w:r>
      <w:hyperlink r:id="rId70" w:tooltip="Learn more about digital innovation from ScienceDirect's AI-generated Topic Pages" w:history="1">
        <w:r w:rsidR="00730B3C" w:rsidRPr="00730B3C">
          <w:rPr>
            <w:rStyle w:val="afd"/>
          </w:rPr>
          <w:t>digital innovation</w:t>
        </w:r>
      </w:hyperlink>
      <w:r w:rsidR="00730B3C" w:rsidRPr="00730B3C">
        <w:t> and transformation.</w:t>
      </w:r>
      <w:r w:rsidR="00A96A4A" w:rsidRPr="00A96A4A">
        <w:t xml:space="preserve"> </w:t>
      </w:r>
      <w:r w:rsidR="00A96A4A" w:rsidRPr="00A96A4A">
        <w:t>（來自《</w:t>
      </w:r>
      <w:r w:rsidR="00A96A4A" w:rsidRPr="00A96A4A">
        <w:t>Digital Innovation and Transformation: An Institutional Perspective</w:t>
      </w:r>
      <w:r w:rsidR="00A96A4A" w:rsidRPr="00A96A4A">
        <w:t>》，</w:t>
      </w:r>
      <w:r w:rsidR="00A96A4A" w:rsidRPr="00A96A4A">
        <w:t>Bob Hinings, Thomas Gegenhuber, Royston Greenwood</w:t>
      </w:r>
      <w:r w:rsidR="00A96A4A" w:rsidRPr="00A96A4A">
        <w:t>，</w:t>
      </w:r>
      <w:r w:rsidR="00A96A4A" w:rsidRPr="00A96A4A">
        <w:t>2018</w:t>
      </w:r>
      <w:r w:rsidR="00A96A4A" w:rsidRPr="00A96A4A">
        <w:t>）</w:t>
      </w:r>
    </w:p>
    <w:p w14:paraId="0D1D7B12" w14:textId="77777777" w:rsidR="00904114" w:rsidRDefault="00904114" w:rsidP="00F7614A"/>
    <w:p w14:paraId="11AF4923" w14:textId="5BA4CB35"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或製度邏輯注入到基礎設施中</w:t>
      </w:r>
      <w:r w:rsidR="00E81423" w:rsidRPr="00BB67D1">
        <w:t>Creators of digital infrastructures seek to infuse their norms, values, or institutional logics, into the infrastructur</w:t>
      </w:r>
      <w:r w:rsidR="007A19FB" w:rsidRPr="007A19FB">
        <w:t>（</w:t>
      </w:r>
      <w:r w:rsidR="007A19FB" w:rsidRPr="007A19FB">
        <w:t> </w:t>
      </w:r>
      <w:bookmarkStart w:id="21" w:name="bbb0175"/>
      <w:commentRangeStart w:id="22"/>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r w:rsidR="007A19FB" w:rsidRPr="007A19FB">
        <w:rPr>
          <w:rStyle w:val="afd"/>
        </w:rPr>
        <w:t>Gawer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r w:rsidR="00643071" w:rsidRPr="00643071">
        <w:t>（來自《</w:t>
      </w:r>
      <w:r w:rsidR="00643071" w:rsidRPr="00643071">
        <w:t>Digital Innovation and Transformation: An Institutional Perspective</w:t>
      </w:r>
      <w:r w:rsidR="00643071" w:rsidRPr="00643071">
        <w:t>》，</w:t>
      </w:r>
      <w:r w:rsidR="00643071" w:rsidRPr="00643071">
        <w:t>Bob Hinings, Thomas Gegenhuber, Royston Greenwood</w:t>
      </w:r>
      <w:r w:rsidR="00643071" w:rsidRPr="00643071">
        <w:t>，</w:t>
      </w:r>
      <w:r w:rsidR="00643071" w:rsidRPr="00643071">
        <w:t>2018</w:t>
      </w:r>
      <w:r w:rsidR="00643071" w:rsidRPr="00643071">
        <w:t>）</w:t>
      </w:r>
    </w:p>
    <w:p w14:paraId="5C35AE0B" w14:textId="77777777" w:rsidR="00E81423" w:rsidRDefault="00E81423" w:rsidP="00F7614A"/>
    <w:p w14:paraId="6F8AA88D" w14:textId="3B216E61"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r w:rsidR="003E2BB6" w:rsidRPr="003E2BB6">
        <w:t>（來自《</w:t>
      </w:r>
      <w:r w:rsidR="003E2BB6" w:rsidRPr="003E2BB6">
        <w:t>Digital Innovation and Transformation: An Institutional Perspective</w:t>
      </w:r>
      <w:r w:rsidR="003E2BB6" w:rsidRPr="003E2BB6">
        <w:t>》，</w:t>
      </w:r>
      <w:r w:rsidR="003E2BB6" w:rsidRPr="003E2BB6">
        <w:t>Bob Hinings, Thomas Gegenhuber, Royston Greenwood</w:t>
      </w:r>
      <w:r w:rsidR="003E2BB6" w:rsidRPr="003E2BB6">
        <w:t>，</w:t>
      </w:r>
      <w:r w:rsidR="003E2BB6" w:rsidRPr="003E2BB6">
        <w:t>2018</w:t>
      </w:r>
      <w:r w:rsidR="003E2BB6" w:rsidRPr="003E2BB6">
        <w:t>）</w:t>
      </w:r>
    </w:p>
    <w:p w14:paraId="4061BCAC" w14:textId="77777777" w:rsidR="00080284" w:rsidRDefault="00080284" w:rsidP="00F7614A"/>
    <w:p w14:paraId="28F1E23E" w14:textId="3E70F163" w:rsidR="00121655"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 xml:space="preserve">Institutional </w:t>
      </w:r>
      <w:r w:rsidR="00382827" w:rsidRPr="00382827">
        <w:lastRenderedPageBreak/>
        <w:t>infrastructure links different actors and, critically, provides governance and regulation and establishes legitimate logics and courses of action. </w:t>
      </w:r>
      <w:r w:rsidR="00121655" w:rsidRPr="00121655">
        <w:t>數位創新對現有的領域層面的</w:t>
      </w:r>
      <w:r w:rsidR="00775E7D">
        <w:rPr>
          <w:rFonts w:hint="eastAsia"/>
        </w:rPr>
        <w:t>制度</w:t>
      </w:r>
      <w:r w:rsidR="00121655" w:rsidRPr="00121655">
        <w:t>安排提出了比其他創新更大的挑戰，</w:t>
      </w:r>
      <w:r w:rsidR="00121655" w:rsidRPr="00D45EE3">
        <w:rPr>
          <w:color w:val="EE0000"/>
        </w:rPr>
        <w:t>需要處理合法性和監管問題</w:t>
      </w:r>
      <w:r w:rsidR="00121655"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r w:rsidR="00AF5C93" w:rsidRPr="00AF5C93">
        <w:t>（來自《</w:t>
      </w:r>
      <w:r w:rsidR="00AF5C93" w:rsidRPr="00AF5C93">
        <w:t>Digital Innovation and Transformation: An Institutional Perspective</w:t>
      </w:r>
      <w:r w:rsidR="00AF5C93" w:rsidRPr="00AF5C93">
        <w:t>》，</w:t>
      </w:r>
      <w:r w:rsidR="00AF5C93" w:rsidRPr="00AF5C93">
        <w:t>Bob Hinings, Thomas Gegenhuber, Royston Greenwood</w:t>
      </w:r>
      <w:r w:rsidR="00AF5C93" w:rsidRPr="00AF5C93">
        <w:t>，</w:t>
      </w:r>
      <w:r w:rsidR="00AF5C93" w:rsidRPr="00AF5C93">
        <w:t>2018</w:t>
      </w:r>
      <w:r w:rsidR="00AF5C93" w:rsidRPr="00AF5C93">
        <w:t>）</w:t>
      </w:r>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lastRenderedPageBreak/>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19CFECD7"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r w:rsidR="00AF5C93" w:rsidRPr="00AF5C93">
        <w:t>（來自《</w:t>
      </w:r>
      <w:r w:rsidR="003A4613" w:rsidRPr="003A4613">
        <w:t>Digital innovation strategy: A framework for diagnosing and improving digital product and service innovation</w:t>
      </w:r>
      <w:r w:rsidR="00AF5C93" w:rsidRPr="00AF5C93">
        <w:t>》，</w:t>
      </w:r>
      <w:r w:rsidR="00AF5C93" w:rsidRPr="00AF5C93">
        <w:t>D. Nylén and J. Holmström</w:t>
      </w:r>
      <w:r w:rsidR="00AF5C93" w:rsidRPr="00AF5C93">
        <w:t>，</w:t>
      </w:r>
      <w:r w:rsidR="00AF5C93" w:rsidRPr="00AF5C93">
        <w:t>201</w:t>
      </w:r>
      <w:r w:rsidR="00814385">
        <w:rPr>
          <w:rFonts w:hint="eastAsia"/>
        </w:rPr>
        <w:t>5</w:t>
      </w:r>
      <w:r w:rsidR="00AF5C93" w:rsidRPr="00AF5C93">
        <w:t>）</w:t>
      </w:r>
    </w:p>
    <w:p w14:paraId="7FFCF9E6" w14:textId="77777777" w:rsidR="003E1EC4" w:rsidRDefault="003E1EC4" w:rsidP="00C54FA7"/>
    <w:p w14:paraId="62145101" w14:textId="6F15723D"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r w:rsidR="00511052" w:rsidRPr="00AF5C93">
        <w:t>（來自《</w:t>
      </w:r>
      <w:r w:rsidR="00511052" w:rsidRPr="003A4613">
        <w:t>Digital innovation strategy: A framework for diagnosing and improving digital product and service innovation</w:t>
      </w:r>
      <w:r w:rsidR="00511052" w:rsidRPr="00AF5C93">
        <w:t>》，</w:t>
      </w:r>
      <w:r w:rsidR="00511052" w:rsidRPr="00AF5C93">
        <w:t>D. Nylén and J. Holmström</w:t>
      </w:r>
      <w:r w:rsidR="00511052" w:rsidRPr="00AF5C93">
        <w:t>，</w:t>
      </w:r>
      <w:r w:rsidR="00511052" w:rsidRPr="00AF5C93">
        <w:t>201</w:t>
      </w:r>
      <w:r w:rsidR="00511052">
        <w:rPr>
          <w:rFonts w:hint="eastAsia"/>
        </w:rPr>
        <w:t>5</w:t>
      </w:r>
      <w:r w:rsidR="00511052" w:rsidRPr="00AF5C93">
        <w:t>）</w:t>
      </w:r>
    </w:p>
    <w:p w14:paraId="7FD51A15" w14:textId="77777777" w:rsidR="00511052" w:rsidRDefault="00511052" w:rsidP="00C54FA7"/>
    <w:p w14:paraId="6F319AF7" w14:textId="5B84D4BA" w:rsidR="00B9252E" w:rsidRDefault="00B9252E" w:rsidP="00B9252E">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r w:rsidR="0000405C" w:rsidRPr="0000405C">
        <w:t xml:space="preserve"> </w:t>
      </w:r>
      <w:r w:rsidR="0000405C" w:rsidRPr="00AF5C93">
        <w:t>（來自《</w:t>
      </w:r>
      <w:r w:rsidR="0000405C" w:rsidRPr="003A4613">
        <w:t>Digital innovation strategy: A framework for diagnosing and improving digital product and service innovation</w:t>
      </w:r>
      <w:r w:rsidR="0000405C" w:rsidRPr="00AF5C93">
        <w:t>》，</w:t>
      </w:r>
      <w:r w:rsidR="0000405C" w:rsidRPr="00AF5C93">
        <w:t>D. Nylén and J. Holmström</w:t>
      </w:r>
      <w:r w:rsidR="0000405C" w:rsidRPr="00AF5C93">
        <w:t>，</w:t>
      </w:r>
      <w:r w:rsidR="0000405C" w:rsidRPr="00AF5C93">
        <w:t>201</w:t>
      </w:r>
      <w:r w:rsidR="0000405C">
        <w:rPr>
          <w:rFonts w:hint="eastAsia"/>
        </w:rPr>
        <w:t>5</w:t>
      </w:r>
      <w:r w:rsidR="0000405C" w:rsidRPr="00AF5C93">
        <w:t>）</w:t>
      </w:r>
    </w:p>
    <w:p w14:paraId="7512D992" w14:textId="77777777" w:rsidR="00B9252E" w:rsidRDefault="00B9252E" w:rsidP="00C54FA7"/>
    <w:p w14:paraId="55B2EFCD" w14:textId="1E3CC367" w:rsidR="003B0336" w:rsidRPr="00B9252E" w:rsidRDefault="003B0336" w:rsidP="00C54FA7">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xml:space="preserve">. </w:t>
      </w:r>
      <w:r w:rsidR="00414991" w:rsidRPr="00414991">
        <w:lastRenderedPageBreak/>
        <w:t>To this end, new markets can emerge as users sometimes unexpectedly adopt a digital technology into a new use context.</w:t>
      </w:r>
      <w:r w:rsidR="0073062F" w:rsidRPr="0073062F">
        <w:t xml:space="preserve"> </w:t>
      </w:r>
      <w:r w:rsidR="0073062F" w:rsidRPr="00AF5C93">
        <w:t>（來自《</w:t>
      </w:r>
      <w:r w:rsidR="0073062F" w:rsidRPr="003A4613">
        <w:t>Digital innovation strategy: A framework for diagnosing and improving digital product and service innovation</w:t>
      </w:r>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bookmarkEnd w:id="26"/>
    <w:p w14:paraId="7E198DEB" w14:textId="77777777" w:rsidR="0067734B" w:rsidRDefault="0067734B" w:rsidP="00C54FA7"/>
    <w:p w14:paraId="691FBE07" w14:textId="132972F7"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71" w:tooltip="Learn more about digital innovation from ScienceDirect's AI-generated Topic Pages" w:history="1">
        <w:r w:rsidR="005D2B53" w:rsidRPr="005D2B53">
          <w:rPr>
            <w:rStyle w:val="afd"/>
          </w:rPr>
          <w:t>digital innovation</w:t>
        </w:r>
      </w:hyperlink>
      <w:r w:rsidR="005D2B53" w:rsidRPr="005D2B53">
        <w:t> efforts</w:t>
      </w:r>
      <w:r w:rsidR="0073062F" w:rsidRPr="00AF5C93">
        <w:t>（來自《</w:t>
      </w:r>
      <w:r w:rsidR="0073062F" w:rsidRPr="003A4613">
        <w:t>Digital innovation strategy: A framework for diagnosing and improving digital product and service innovation</w:t>
      </w:r>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72"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3"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4"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5"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6"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hyperlink r:id="rId77" w:tooltip="Learn more about mobile operating systems from ScienceDirect's AI-generated Topic Pages" w:history="1">
        <w:r w:rsidRPr="0011226D">
          <w:rPr>
            <w:rStyle w:val="afd"/>
            <w:color w:val="EE0000"/>
          </w:rPr>
          <w:t> </w:t>
        </w:r>
        <w:r w:rsidRPr="0011226D">
          <w:rPr>
            <w:rStyle w:val="afd"/>
            <w:color w:val="EE0000"/>
          </w:rPr>
          <w:t>行動作業系統</w:t>
        </w:r>
      </w:hyperlink>
      <w:r w:rsidRPr="0011226D">
        <w:rPr>
          <w:color w:val="EE0000"/>
        </w:rPr>
        <w:t>和社交媒體等</w:t>
      </w:r>
      <w:hyperlink r:id="rId78"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9"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lastRenderedPageBreak/>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and finally—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7651C959" w14:textId="77777777" w:rsidR="00011FF1" w:rsidRDefault="00011FF1" w:rsidP="00011FF1">
      <w:pPr>
        <w:pStyle w:val="a9"/>
        <w:ind w:left="960"/>
      </w:pPr>
    </w:p>
    <w:p w14:paraId="6C5AB1E4" w14:textId="34D5520F"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r w:rsidR="00CC20A3" w:rsidRPr="00CC20A3">
        <w:t xml:space="preserve"> </w:t>
      </w:r>
      <w:r w:rsidR="00CC20A3" w:rsidRPr="00AF5C93">
        <w:t>（來自《</w:t>
      </w:r>
      <w:r w:rsidR="00CC20A3" w:rsidRPr="003A4613">
        <w:t>Digital innovation strategy: A framework for diagnosing and improving digital product and service innovation</w:t>
      </w:r>
      <w:r w:rsidR="00CC20A3" w:rsidRPr="00AF5C93">
        <w:t>》，</w:t>
      </w:r>
      <w:r w:rsidR="00CC20A3" w:rsidRPr="00AF5C93">
        <w:t>D. Nylén and J. Holmström</w:t>
      </w:r>
      <w:r w:rsidR="00CC20A3" w:rsidRPr="00AF5C93">
        <w:t>，</w:t>
      </w:r>
      <w:r w:rsidR="00CC20A3" w:rsidRPr="00AF5C93">
        <w:t>201</w:t>
      </w:r>
      <w:r w:rsidR="00CC20A3">
        <w:rPr>
          <w:rFonts w:hint="eastAsia"/>
        </w:rPr>
        <w:t>5</w:t>
      </w:r>
      <w:r w:rsidR="00CC20A3" w:rsidRPr="00AF5C93">
        <w:t>）</w:t>
      </w:r>
    </w:p>
    <w:p w14:paraId="3E8EF68A" w14:textId="77777777" w:rsidR="00481F00" w:rsidRDefault="00481F00" w:rsidP="00545D33"/>
    <w:p w14:paraId="03E7B8C5" w14:textId="2FE22F11"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r w:rsidR="001B35F5" w:rsidRPr="00AF5C93">
        <w:t>（來自《</w:t>
      </w:r>
      <w:r w:rsidR="001B35F5" w:rsidRPr="003A4613">
        <w:t>Digital innovation strategy: A framework for diagnosing and improving digital product and service innovation</w:t>
      </w:r>
      <w:r w:rsidR="001B35F5" w:rsidRPr="00AF5C93">
        <w:t>》，</w:t>
      </w:r>
      <w:r w:rsidR="001B35F5" w:rsidRPr="00AF5C93">
        <w:t>D. Nylén and J. Holmström</w:t>
      </w:r>
      <w:r w:rsidR="001B35F5" w:rsidRPr="00AF5C93">
        <w:t>，</w:t>
      </w:r>
      <w:r w:rsidR="001B35F5" w:rsidRPr="00AF5C93">
        <w:t>201</w:t>
      </w:r>
      <w:r w:rsidR="001B35F5">
        <w:rPr>
          <w:rFonts w:hint="eastAsia"/>
        </w:rPr>
        <w:t>5</w:t>
      </w:r>
      <w:r w:rsidR="001B35F5" w:rsidRPr="00AF5C93">
        <w:t>）</w:t>
      </w:r>
    </w:p>
    <w:p w14:paraId="0615E963" w14:textId="77777777" w:rsidR="0007605F" w:rsidRDefault="0007605F" w:rsidP="00545D33"/>
    <w:p w14:paraId="1AB485BF" w14:textId="18CCEE7B" w:rsidR="00BE489B" w:rsidRDefault="0007605F" w:rsidP="00545D33">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r w:rsidR="00E935EE" w:rsidRPr="00E935EE">
        <w:t xml:space="preserve"> </w:t>
      </w:r>
      <w:r w:rsidR="00E935EE" w:rsidRPr="00AF5C93">
        <w:t>（來自《</w:t>
      </w:r>
      <w:r w:rsidR="00E935EE" w:rsidRPr="003A4613">
        <w:t>Digital innovation strategy: A framework for diagnosing and improving digital product and service innovation</w:t>
      </w:r>
      <w:r w:rsidR="00E935EE" w:rsidRPr="00AF5C93">
        <w:t>》，</w:t>
      </w:r>
      <w:r w:rsidR="00E935EE" w:rsidRPr="00AF5C93">
        <w:t>D. Nylén and J. Holmström</w:t>
      </w:r>
      <w:r w:rsidR="00E935EE" w:rsidRPr="00AF5C93">
        <w:t>，</w:t>
      </w:r>
      <w:r w:rsidR="00E935EE" w:rsidRPr="00AF5C93">
        <w:t>201</w:t>
      </w:r>
      <w:r w:rsidR="00E935EE">
        <w:rPr>
          <w:rFonts w:hint="eastAsia"/>
        </w:rPr>
        <w:t>5</w:t>
      </w:r>
      <w:r w:rsidR="00E935EE" w:rsidRPr="00AF5C93">
        <w:t>）</w:t>
      </w:r>
    </w:p>
    <w:p w14:paraId="3DEE0B93" w14:textId="77777777" w:rsidR="00E935EE" w:rsidRDefault="00E935EE" w:rsidP="00545D33"/>
    <w:p w14:paraId="50A23609" w14:textId="0C46960D"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r w:rsidRPr="00035E87">
        <w:t>——</w:t>
      </w:r>
      <w:r w:rsidRPr="00035E87">
        <w:t>最終</w:t>
      </w:r>
      <w:r w:rsidRPr="00822A2A">
        <w:rPr>
          <w:color w:val="EE0000"/>
        </w:rPr>
        <w:t>引發行業層面的根本性轉型</w:t>
      </w:r>
      <w:r w:rsidRPr="00035E87">
        <w:t>——</w:t>
      </w:r>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r w:rsidR="00D13C0B" w:rsidRPr="00D13C0B">
        <w:t xml:space="preserve"> </w:t>
      </w:r>
      <w:r w:rsidR="00D13C0B" w:rsidRPr="00AF5C93">
        <w:t>（來自《</w:t>
      </w:r>
      <w:r w:rsidR="00D13C0B" w:rsidRPr="003A4613">
        <w:t>Digital innovation strategy: A framework for diagnosing and improving digital product and service innovation</w:t>
      </w:r>
      <w:r w:rsidR="00D13C0B" w:rsidRPr="00AF5C93">
        <w:t>》，</w:t>
      </w:r>
      <w:r w:rsidR="00D13C0B" w:rsidRPr="00AF5C93">
        <w:t>D. Nylén and J. Holmström</w:t>
      </w:r>
      <w:r w:rsidR="00D13C0B" w:rsidRPr="00AF5C93">
        <w:t>，</w:t>
      </w:r>
      <w:r w:rsidR="00D13C0B" w:rsidRPr="00AF5C93">
        <w:t>201</w:t>
      </w:r>
      <w:r w:rsidR="00D13C0B">
        <w:rPr>
          <w:rFonts w:hint="eastAsia"/>
        </w:rPr>
        <w:t>5</w:t>
      </w:r>
      <w:r w:rsidR="00D13C0B" w:rsidRPr="00AF5C93">
        <w:t>）</w:t>
      </w:r>
    </w:p>
    <w:p w14:paraId="3E23919A" w14:textId="77777777" w:rsidR="00AD0473" w:rsidRDefault="00AD0473" w:rsidP="00545D33"/>
    <w:p w14:paraId="58C7203C" w14:textId="77777777" w:rsidR="004015FF" w:rsidRDefault="004015FF" w:rsidP="00545D33"/>
    <w:p w14:paraId="7108B373" w14:textId="7F34A6DB" w:rsidR="00710994" w:rsidRDefault="00EF6E82" w:rsidP="00545D33">
      <w:r>
        <w:rPr>
          <w:rFonts w:hint="eastAsia"/>
        </w:rPr>
        <w:t>【</w:t>
      </w:r>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w:t>
      </w:r>
      <w:r w:rsidRPr="00EF6E82">
        <w:lastRenderedPageBreak/>
        <w:t>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r w:rsidR="000F1197" w:rsidRPr="00AF5C93">
        <w:t>（來自《</w:t>
      </w:r>
      <w:r w:rsidR="000F1197" w:rsidRPr="003A4613">
        <w:t>Digital innovation strategy: A framework for diagnosing and improving digital product and service innovation</w:t>
      </w:r>
      <w:r w:rsidR="000F1197" w:rsidRPr="00AF5C93">
        <w:t>》，</w:t>
      </w:r>
      <w:r w:rsidR="000F1197" w:rsidRPr="00AF5C93">
        <w:t>D. Nylén and J. Holmström</w:t>
      </w:r>
      <w:r w:rsidR="000F1197" w:rsidRPr="00AF5C93">
        <w:t>，</w:t>
      </w:r>
      <w:r w:rsidR="000F1197" w:rsidRPr="00AF5C93">
        <w:t>201</w:t>
      </w:r>
      <w:r w:rsidR="000F1197">
        <w:rPr>
          <w:rFonts w:hint="eastAsia"/>
        </w:rPr>
        <w:t>5</w:t>
      </w:r>
      <w:r w:rsidR="000F1197" w:rsidRPr="00AF5C93">
        <w:t>）</w:t>
      </w:r>
    </w:p>
    <w:p w14:paraId="4FCCC753" w14:textId="77777777" w:rsidR="004015FF" w:rsidRDefault="004015FF" w:rsidP="00545D33"/>
    <w:p w14:paraId="5F27873F" w14:textId="7D00FF7D"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r w:rsidR="007E035F" w:rsidRPr="00AF5C93">
        <w:t>（來自《</w:t>
      </w:r>
      <w:r w:rsidR="007E035F" w:rsidRPr="003A4613">
        <w:t>Digital innovation strategy: A framework for diagnosing and improving digital product and service innovation</w:t>
      </w:r>
      <w:r w:rsidR="007E035F" w:rsidRPr="00AF5C93">
        <w:t>》，</w:t>
      </w:r>
      <w:r w:rsidR="007E035F" w:rsidRPr="00AF5C93">
        <w:t>D. Nylén and J. Holmström</w:t>
      </w:r>
      <w:r w:rsidR="007E035F" w:rsidRPr="00AF5C93">
        <w:t>，</w:t>
      </w:r>
      <w:r w:rsidR="007E035F" w:rsidRPr="00AF5C93">
        <w:t>201</w:t>
      </w:r>
      <w:r w:rsidR="007E035F">
        <w:rPr>
          <w:rFonts w:hint="eastAsia"/>
        </w:rPr>
        <w:t>5</w:t>
      </w:r>
      <w:r w:rsidR="007E035F" w:rsidRPr="00AF5C93">
        <w:t>）</w:t>
      </w:r>
    </w:p>
    <w:p w14:paraId="5FEDD212" w14:textId="77777777" w:rsidR="002531CD" w:rsidRDefault="002531CD" w:rsidP="00545D33"/>
    <w:p w14:paraId="00191B51" w14:textId="012A749C"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r w:rsidR="00A94BA7" w:rsidRPr="00AF5C93">
        <w:t>（來自《</w:t>
      </w:r>
      <w:r w:rsidR="00A94BA7" w:rsidRPr="003A4613">
        <w:t>Digital innovation strategy: A framework for diagnosing and improving digital product and service innovation</w:t>
      </w:r>
      <w:r w:rsidR="00A94BA7" w:rsidRPr="00AF5C93">
        <w:t>》，</w:t>
      </w:r>
      <w:r w:rsidR="00A94BA7" w:rsidRPr="00AF5C93">
        <w:t>D. Nylén and J. Holmström</w:t>
      </w:r>
      <w:r w:rsidR="00A94BA7" w:rsidRPr="00AF5C93">
        <w:t>，</w:t>
      </w:r>
      <w:r w:rsidR="00A94BA7" w:rsidRPr="00AF5C93">
        <w:t>201</w:t>
      </w:r>
      <w:r w:rsidR="00A94BA7">
        <w:rPr>
          <w:rFonts w:hint="eastAsia"/>
        </w:rPr>
        <w:t>5</w:t>
      </w:r>
      <w:r w:rsidR="00A94BA7" w:rsidRPr="00AF5C93">
        <w:t>）</w:t>
      </w:r>
    </w:p>
    <w:p w14:paraId="4F22BED6" w14:textId="77777777" w:rsidR="003552B8" w:rsidRDefault="003552B8" w:rsidP="00545D33"/>
    <w:p w14:paraId="0A86AE3D" w14:textId="0CE49BCF" w:rsidR="00634779" w:rsidRDefault="003552B8" w:rsidP="00545D33">
      <w:r>
        <w:rPr>
          <w:rFonts w:hint="eastAsia"/>
        </w:rPr>
        <w:t>【</w:t>
      </w:r>
      <w:bookmarkStart w:id="30" w:name="_Hlk199693274"/>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bookmarkEnd w:id="30"/>
      <w:r w:rsidR="00DA1D3E" w:rsidRPr="00AF5C93">
        <w:t>（來自《</w:t>
      </w:r>
      <w:r w:rsidR="00DA1D3E" w:rsidRPr="003A4613">
        <w:t>Digital innovation strategy: A framework for diagnosing and improving digital product and service innovation</w:t>
      </w:r>
      <w:r w:rsidR="00DA1D3E" w:rsidRPr="00AF5C93">
        <w:t>》，</w:t>
      </w:r>
      <w:r w:rsidR="00DA1D3E" w:rsidRPr="00AF5C93">
        <w:t>D. Nylén and J. Holmström</w:t>
      </w:r>
      <w:r w:rsidR="00DA1D3E" w:rsidRPr="00AF5C93">
        <w:t>，</w:t>
      </w:r>
      <w:r w:rsidR="00DA1D3E" w:rsidRPr="00AF5C93">
        <w:t>201</w:t>
      </w:r>
      <w:r w:rsidR="00DA1D3E">
        <w:rPr>
          <w:rFonts w:hint="eastAsia"/>
        </w:rPr>
        <w:t>5</w:t>
      </w:r>
      <w:r w:rsidR="00DA1D3E" w:rsidRPr="00AF5C93">
        <w:t>）</w:t>
      </w:r>
    </w:p>
    <w:p w14:paraId="2D64665D" w14:textId="77777777" w:rsidR="00DA1D3E" w:rsidRPr="00DA6514" w:rsidRDefault="00DA1D3E" w:rsidP="00545D33">
      <w:pPr>
        <w:rPr>
          <w:color w:val="EE0000"/>
        </w:rPr>
      </w:pPr>
    </w:p>
    <w:p w14:paraId="2A52F9CB" w14:textId="7404E3CC"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xml:space="preserve"> Firms are also </w:t>
      </w:r>
      <w:r w:rsidR="00FF580A" w:rsidRPr="00FF580A">
        <w:lastRenderedPageBreak/>
        <w:t>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r w:rsidR="00FF206C" w:rsidRPr="00AF5C93">
        <w:t>（來自《</w:t>
      </w:r>
      <w:r w:rsidR="00FF206C" w:rsidRPr="003A4613">
        <w:t>Digital innovation strategy: A framework for diagnosing and improving digital product and service innovation</w:t>
      </w:r>
      <w:r w:rsidR="00FF206C" w:rsidRPr="00AF5C93">
        <w:t>》，</w:t>
      </w:r>
      <w:r w:rsidR="00FF206C" w:rsidRPr="00AF5C93">
        <w:t>D. Nylén and J. Holmström</w:t>
      </w:r>
      <w:r w:rsidR="00FF206C" w:rsidRPr="00AF5C93">
        <w:t>，</w:t>
      </w:r>
      <w:r w:rsidR="00FF206C" w:rsidRPr="00AF5C93">
        <w:t>201</w:t>
      </w:r>
      <w:r w:rsidR="00FF206C">
        <w:rPr>
          <w:rFonts w:hint="eastAsia"/>
        </w:rPr>
        <w:t>5</w:t>
      </w:r>
      <w:r w:rsidR="00FF206C" w:rsidRPr="00AF5C93">
        <w:t>）</w:t>
      </w:r>
    </w:p>
    <w:p w14:paraId="395D66F3" w14:textId="77777777" w:rsidR="000B69D0" w:rsidRDefault="000B69D0" w:rsidP="00545D33"/>
    <w:p w14:paraId="62BE8BBF" w14:textId="2AAD6165" w:rsidR="000B69D0" w:rsidRDefault="000B69D0" w:rsidP="00545D33">
      <w:bookmarkStart w:id="31" w:name="_Hlk199693264"/>
      <w:r>
        <w:rPr>
          <w:rFonts w:hint="eastAsia"/>
        </w:rPr>
        <w:t>【</w:t>
      </w:r>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r>
        <w:rPr>
          <w:rFonts w:hint="eastAsia"/>
        </w:rPr>
        <w:t>】</w:t>
      </w:r>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2" w:name="bbib0040"/>
      <w:commentRangeStart w:id="33"/>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2"/>
      <w:commentRangeEnd w:id="33"/>
      <w:r w:rsidR="006A6420">
        <w:rPr>
          <w:rStyle w:val="ae"/>
          <w:rFonts w:ascii="Times New Roman" w:eastAsia="標楷體" w:hAnsi="Times New Roman"/>
        </w:rPr>
        <w:commentReference w:id="33"/>
      </w:r>
      <w:r w:rsidR="00965E95" w:rsidRPr="00965E95">
        <w:t>, p. 530).</w:t>
      </w:r>
      <w:r w:rsidR="00A256A1" w:rsidRPr="00A256A1">
        <w:t xml:space="preserve"> </w:t>
      </w:r>
      <w:r w:rsidR="00A256A1" w:rsidRPr="00AF5C93">
        <w:t>（來自《</w:t>
      </w:r>
      <w:r w:rsidR="00A256A1" w:rsidRPr="003A4613">
        <w:t>Digital innovation strategy: A framework for diagnosing and improving digital product and service innovation</w:t>
      </w:r>
      <w:r w:rsidR="00A256A1" w:rsidRPr="00AF5C93">
        <w:t>》，</w:t>
      </w:r>
      <w:r w:rsidR="00A256A1" w:rsidRPr="00AF5C93">
        <w:t>D. Nylén and J. Holmström</w:t>
      </w:r>
      <w:r w:rsidR="00A256A1" w:rsidRPr="00AF5C93">
        <w:t>，</w:t>
      </w:r>
      <w:r w:rsidR="00A256A1" w:rsidRPr="00AF5C93">
        <w:t>201</w:t>
      </w:r>
      <w:r w:rsidR="00A256A1">
        <w:rPr>
          <w:rFonts w:hint="eastAsia"/>
        </w:rPr>
        <w:t>5</w:t>
      </w:r>
      <w:r w:rsidR="00A256A1" w:rsidRPr="00AF5C93">
        <w:t>）</w:t>
      </w:r>
    </w:p>
    <w:bookmarkEnd w:id="31"/>
    <w:p w14:paraId="36D33B54" w14:textId="77777777" w:rsidR="008655B6" w:rsidRDefault="008655B6" w:rsidP="00545D33"/>
    <w:p w14:paraId="4D13C955" w14:textId="189C073A" w:rsidR="00C10D29" w:rsidRDefault="003B5DD2" w:rsidP="00C10D29">
      <w:bookmarkStart w:id="34" w:name="_Hlk19969325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r w:rsidR="00C9503F" w:rsidRPr="00C9503F">
        <w:t xml:space="preserve"> </w:t>
      </w:r>
      <w:r w:rsidR="00C9503F" w:rsidRPr="00AF5C93">
        <w:t>（來自《</w:t>
      </w:r>
      <w:r w:rsidR="00C9503F" w:rsidRPr="003A4613">
        <w:t>Digital innovation strategy: A framework for diagnosing and improving digital product and service innovation</w:t>
      </w:r>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bookmarkEnd w:id="34"/>
    <w:p w14:paraId="57D385EF" w14:textId="77777777" w:rsidR="00C10D29" w:rsidRDefault="00C10D29" w:rsidP="00C10D29"/>
    <w:p w14:paraId="6CFFBCD7" w14:textId="2C7C8023"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w:t>
      </w:r>
      <w:r w:rsidRPr="00C10D29">
        <w:lastRenderedPageBreak/>
        <w:t>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個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r w:rsidR="00C9503F" w:rsidRPr="00C9503F">
        <w:t xml:space="preserve"> </w:t>
      </w:r>
      <w:r w:rsidR="00C9503F" w:rsidRPr="00AF5C93">
        <w:t>（來自《</w:t>
      </w:r>
      <w:r w:rsidR="00C9503F" w:rsidRPr="003A4613">
        <w:t>Digital innovation strategy: A framework for diagnosing and improving digital product and service innovation</w:t>
      </w:r>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p w14:paraId="032C7D90" w14:textId="77777777" w:rsidR="00DB4152" w:rsidRDefault="00DB4152" w:rsidP="00C10D29"/>
    <w:p w14:paraId="28F8092F" w14:textId="16D20B5A" w:rsidR="00DB4152" w:rsidRDefault="00DB4152" w:rsidP="00DB4152">
      <w:pPr>
        <w:pStyle w:val="2"/>
      </w:pPr>
      <w:r w:rsidRPr="00DB4152">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80" w:history="1">
        <w:r w:rsidR="0028033B" w:rsidRPr="00797F0D">
          <w:t>Liang Li</w:t>
        </w:r>
      </w:hyperlink>
      <w:r w:rsidR="0028033B" w:rsidRPr="00797F0D">
        <w:t>, </w:t>
      </w:r>
      <w:hyperlink r:id="rId81" w:history="1">
        <w:r w:rsidR="0028033B" w:rsidRPr="00797F0D">
          <w:t>Fang Su</w:t>
        </w:r>
      </w:hyperlink>
      <w:r w:rsidR="0028033B" w:rsidRPr="00797F0D">
        <w:t>, </w:t>
      </w:r>
      <w:hyperlink r:id="rId82" w:history="1">
        <w:r w:rsidR="0028033B" w:rsidRPr="00797F0D">
          <w:t>Wei Zhang</w:t>
        </w:r>
      </w:hyperlink>
      <w:r w:rsidR="0028033B" w:rsidRPr="00797F0D">
        <w:t>, </w:t>
      </w:r>
      <w:hyperlink r:id="rId83"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5E54A4BA" w14:textId="1845EFFE" w:rsidR="00472E5E" w:rsidRDefault="003D4058" w:rsidP="00A9628F">
      <w:pPr>
        <w:pStyle w:val="2"/>
      </w:pPr>
      <w:bookmarkStart w:id="35" w:name="_Hlk199693308"/>
      <w:r w:rsidRPr="003D4058">
        <w:t>EMBRACING DIGITAL INNOVATION IN INCUMBENT FIRMS: HOW VOLVO CARS MANAGED COMPETING CONCERNS1</w:t>
      </w:r>
      <w:r>
        <w:rPr>
          <w:rFonts w:hint="eastAsia"/>
        </w:rPr>
        <w:t xml:space="preserve"> MISQ2017</w:t>
      </w:r>
      <w:r w:rsidR="00256AF4">
        <w:rPr>
          <w:rFonts w:hint="eastAsia"/>
        </w:rPr>
        <w:t xml:space="preserve"> by</w:t>
      </w:r>
      <w:r w:rsidR="00256AF4" w:rsidRPr="00256AF4">
        <w:t>Fredrik Svahn</w:t>
      </w:r>
      <w:r w:rsidR="00A7001A">
        <w:rPr>
          <w:rFonts w:hint="eastAsia"/>
        </w:rPr>
        <w:t>,</w:t>
      </w:r>
      <w:r w:rsidR="00A7001A" w:rsidRPr="00A7001A">
        <w:t xml:space="preserve"> Lars Mathiassen</w:t>
      </w:r>
      <w:r w:rsidR="000F7305">
        <w:rPr>
          <w:rFonts w:hint="eastAsia"/>
        </w:rPr>
        <w:t>,</w:t>
      </w:r>
      <w:r w:rsidR="000F7305" w:rsidRPr="000F7305">
        <w:t xml:space="preserve"> Rikard Lindgren</w:t>
      </w:r>
    </w:p>
    <w:p w14:paraId="4B4EAC12" w14:textId="131529EF" w:rsidR="00DF4839" w:rsidRDefault="00612718" w:rsidP="00DB4152">
      <w:bookmarkStart w:id="36" w:name="_Hlk199693336"/>
      <w:bookmarkEnd w:id="35"/>
      <w:r>
        <w:rPr>
          <w:rFonts w:hint="eastAsia"/>
        </w:rPr>
        <w:t>【</w:t>
      </w:r>
      <w:r w:rsidRPr="00F12226">
        <w:rPr>
          <w:rFonts w:hint="eastAsia"/>
          <w:b/>
          <w:bCs/>
          <w:color w:val="EE0000"/>
        </w:rPr>
        <w:t>能力、專注力、協作、治理</w:t>
      </w:r>
      <w:r>
        <w:rPr>
          <w:rFonts w:hint="eastAsia"/>
        </w:rPr>
        <w:t>】</w:t>
      </w:r>
      <w:r w:rsidR="00472E5E" w:rsidRPr="00472E5E">
        <w:rPr>
          <w:rFonts w:hint="eastAsia"/>
        </w:rPr>
        <w:t>現有企業面臨四個競爭性問題——</w:t>
      </w:r>
      <w:r w:rsidR="00472E5E" w:rsidRPr="00612718">
        <w:rPr>
          <w:rFonts w:hint="eastAsia"/>
          <w:color w:val="EE0000"/>
        </w:rPr>
        <w:t>能力（現有與必備）、專注力（產品與流程）、協作（內部與外部）以及治理（控制與靈活性）</w:t>
      </w:r>
      <w:r w:rsidR="00AD6231" w:rsidRPr="00AD6231">
        <w:t xml:space="preserve">Combining extant literature with insights from the case, we argue that </w:t>
      </w:r>
      <w:r w:rsidR="00AD6231" w:rsidRPr="00AD6231">
        <w:lastRenderedPageBreak/>
        <w:t>incumbent firms face four competing concerns—capability (existing versus requisite), focus (product versus process), collaboration (internal versus external), and governance (control versus flexibility)</w:t>
      </w:r>
      <w:r w:rsidR="00C9503F" w:rsidRPr="00C9503F">
        <w:t xml:space="preserve"> </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B8E0B0D" w14:textId="77777777" w:rsidR="00560D9E" w:rsidRDefault="00560D9E" w:rsidP="00DB4152"/>
    <w:p w14:paraId="2F9E7374" w14:textId="1CC3F199" w:rsidR="00A9628F" w:rsidRDefault="00612718" w:rsidP="00B737E9">
      <w:pPr>
        <w:rPr>
          <w:color w:val="EE0000"/>
        </w:rPr>
      </w:pPr>
      <w:bookmarkStart w:id="37" w:name="_Hlk199693421"/>
      <w:r>
        <w:rPr>
          <w:rFonts w:hint="eastAsia"/>
        </w:rPr>
        <w:t>【</w:t>
      </w:r>
      <w:r w:rsidR="00F12226" w:rsidRPr="00F12226">
        <w:t>Innovation capability</w:t>
      </w:r>
      <w:r w:rsidR="00F12226">
        <w:rPr>
          <w:rFonts w:hint="eastAsia"/>
        </w:rPr>
        <w:t>創新能力</w:t>
      </w:r>
      <w:r w:rsidR="00535EB0">
        <w:t>’</w:t>
      </w:r>
      <w:r w:rsidR="00535EB0" w:rsidRPr="00405EA8">
        <w:t>existing versus requisite</w:t>
      </w:r>
      <w:r w:rsidR="00535EB0">
        <w:t>’</w:t>
      </w:r>
      <w:r>
        <w:rPr>
          <w:rFonts w:hint="eastAsia"/>
        </w:rPr>
        <w:t>】</w:t>
      </w:r>
      <w:r w:rsidR="00FF5B02" w:rsidRPr="00FF5B02">
        <w:t>Firms must develop new capabilities without jeopardizing existing product innovation practices.</w:t>
      </w:r>
      <w:r w:rsidR="00B737E9" w:rsidRPr="00B737E9">
        <w:rPr>
          <w:rFonts w:hint="eastAsia"/>
        </w:rPr>
        <w:t xml:space="preserve"> </w:t>
      </w:r>
      <w:r w:rsidR="00B737E9">
        <w:rPr>
          <w:rFonts w:hint="eastAsia"/>
        </w:rPr>
        <w:t>企業必須</w:t>
      </w:r>
      <w:r w:rsidR="00B737E9" w:rsidRPr="0028254F">
        <w:rPr>
          <w:rFonts w:hint="eastAsia"/>
          <w:color w:val="EE0000"/>
        </w:rPr>
        <w:t>在不危及現有產品創新實踐的情況下開發新的能力</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6"/>
    <w:p w14:paraId="13047A7E" w14:textId="77777777" w:rsidR="0028254F" w:rsidRDefault="0028254F" w:rsidP="00B737E9">
      <w:pPr>
        <w:rPr>
          <w:color w:val="EE0000"/>
        </w:rPr>
      </w:pPr>
    </w:p>
    <w:p w14:paraId="69B0637F" w14:textId="731D9E79" w:rsidR="0028254F" w:rsidRDefault="00CB799B" w:rsidP="00B66D02">
      <w:r w:rsidRPr="00D25D59">
        <w:rPr>
          <w:rFonts w:hint="eastAsia"/>
        </w:rPr>
        <w:t>【</w:t>
      </w:r>
      <w:r w:rsidR="00904D3B" w:rsidRPr="00904D3B">
        <w:t>Innovation focus</w:t>
      </w:r>
      <w:r w:rsidR="00535EB0" w:rsidRPr="00535EB0">
        <w:rPr>
          <w:rFonts w:hint="eastAsia"/>
        </w:rPr>
        <w:t>創新重點</w:t>
      </w:r>
      <w:r w:rsidR="00F4091E">
        <w:rPr>
          <w:rFonts w:hint="eastAsia"/>
        </w:rPr>
        <w:t xml:space="preserve"> </w:t>
      </w:r>
      <w:r w:rsidR="00904D3B" w:rsidRPr="00904D3B">
        <w:t>product versus process</w:t>
      </w:r>
      <w:r w:rsidR="00F4091E" w:rsidRPr="00F4091E">
        <w:rPr>
          <w:rFonts w:hint="eastAsia"/>
        </w:rPr>
        <w:t>產品與流程</w:t>
      </w:r>
      <w:r w:rsidRPr="00D25D59">
        <w:rPr>
          <w:rFonts w:hint="eastAsia"/>
        </w:rPr>
        <w:t>】</w:t>
      </w:r>
      <w:r w:rsidR="00B66D02" w:rsidRPr="00B66D02">
        <w:t>Firms must strike a balance between developing new design and management processes and leveraging digital technology in products and services. For managers, this dilemma creates challenges such as conflicting time horizons and resource distribution across means–ends</w:t>
      </w:r>
      <w:r w:rsidR="007B136F" w:rsidRPr="007B136F">
        <w:rPr>
          <w:rFonts w:hint="eastAsia"/>
        </w:rPr>
        <w:t>企業必須在</w:t>
      </w:r>
      <w:r w:rsidR="007B136F" w:rsidRPr="004357AC">
        <w:rPr>
          <w:rFonts w:hint="eastAsia"/>
          <w:color w:val="EE0000"/>
          <w:highlight w:val="yellow"/>
        </w:rPr>
        <w:t>開發新的設計和管理流程</w:t>
      </w:r>
      <w:r w:rsidR="007B136F" w:rsidRPr="004357AC">
        <w:rPr>
          <w:rFonts w:hint="eastAsia"/>
          <w:highlight w:val="yellow"/>
        </w:rPr>
        <w:t>以及在</w:t>
      </w:r>
      <w:r w:rsidR="007B136F" w:rsidRPr="004357AC">
        <w:rPr>
          <w:rFonts w:hint="eastAsia"/>
          <w:color w:val="EE0000"/>
          <w:highlight w:val="yellow"/>
        </w:rPr>
        <w:t>產品和服務中運用數位技術</w:t>
      </w:r>
      <w:r w:rsidR="007B136F" w:rsidRPr="007B136F">
        <w:rPr>
          <w:rFonts w:hint="eastAsia"/>
        </w:rPr>
        <w:t>之間取得平衡。</w:t>
      </w:r>
      <w:r w:rsidR="00B66D02" w:rsidRPr="00B66D02">
        <w:rPr>
          <w:rFonts w:hint="eastAsia"/>
        </w:rPr>
        <w:t>困境帶來了諸如</w:t>
      </w:r>
      <w:r w:rsidR="00B66D02" w:rsidRPr="004357AC">
        <w:rPr>
          <w:rFonts w:hint="eastAsia"/>
          <w:color w:val="EE0000"/>
        </w:rPr>
        <w:t>時間範圍衝突</w:t>
      </w:r>
      <w:r w:rsidR="00B66D02" w:rsidRPr="00B66D02">
        <w:rPr>
          <w:rFonts w:hint="eastAsia"/>
        </w:rPr>
        <w:t>以及</w:t>
      </w:r>
      <w:r w:rsidR="00B66D02" w:rsidRPr="004357AC">
        <w:rPr>
          <w:rFonts w:hint="eastAsia"/>
          <w:color w:val="EE0000"/>
        </w:rPr>
        <w:t>資源分配不均</w:t>
      </w:r>
      <w:r w:rsidR="00B66D02" w:rsidRPr="00B66D02">
        <w:rPr>
          <w:rFonts w:hint="eastAsia"/>
        </w:rPr>
        <w:t>等挑戰</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86A41D5" w14:textId="77777777" w:rsidR="00B35A91" w:rsidRDefault="00B35A91" w:rsidP="00B66D02"/>
    <w:p w14:paraId="4BF83067" w14:textId="70B1872E" w:rsidR="00B35A91" w:rsidRDefault="00B35A91" w:rsidP="00B66D02">
      <w:r>
        <w:rPr>
          <w:rFonts w:hint="eastAsia"/>
        </w:rPr>
        <w:t>【</w:t>
      </w:r>
      <w:r w:rsidR="007431B1" w:rsidRPr="007431B1">
        <w:t>Innovation collaboration:  internal versus external.</w:t>
      </w:r>
      <w:r w:rsidR="007431B1" w:rsidRPr="007431B1">
        <w:rPr>
          <w:rFonts w:hint="eastAsia"/>
        </w:rPr>
        <w:t xml:space="preserve"> </w:t>
      </w:r>
      <w:r w:rsidR="007431B1" w:rsidRPr="007431B1">
        <w:rPr>
          <w:rFonts w:hint="eastAsia"/>
        </w:rPr>
        <w:t>創新協作：內部與外部</w:t>
      </w:r>
      <w:r>
        <w:rPr>
          <w:rFonts w:hint="eastAsia"/>
        </w:rPr>
        <w:t>】</w:t>
      </w:r>
      <w:r w:rsidR="00FB7893" w:rsidRPr="00FB7893">
        <w:rPr>
          <w:rFonts w:hint="eastAsia"/>
        </w:rPr>
        <w:t>公司必須</w:t>
      </w:r>
      <w:r w:rsidR="00FB7893" w:rsidRPr="00307993">
        <w:rPr>
          <w:rFonts w:hint="eastAsia"/>
          <w:color w:val="EE0000"/>
        </w:rPr>
        <w:t>培養在內部工作安排下運作的人員的技能和人際關係，同時也吸引外部合作夥伴和資源</w:t>
      </w:r>
      <w:r w:rsidR="000335D4" w:rsidRPr="000335D4">
        <w:t>Firms must develop the skills and relationships of the people operating within internal work arrangements while also engaging external partners and resources</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7"/>
    <w:p w14:paraId="0845FF63" w14:textId="77777777" w:rsidR="007B136F" w:rsidRDefault="007B136F" w:rsidP="00B737E9"/>
    <w:p w14:paraId="403547A6" w14:textId="5DA16F5A" w:rsidR="006E2B74" w:rsidRDefault="006E2B74" w:rsidP="00B737E9">
      <w:bookmarkStart w:id="38" w:name="_Hlk199693414"/>
      <w:r>
        <w:rPr>
          <w:rFonts w:hint="eastAsia"/>
        </w:rPr>
        <w:t>【</w:t>
      </w:r>
      <w:r w:rsidRPr="006E2B74">
        <w:t>Innovation governance: control versus flexibility.</w:t>
      </w:r>
      <w:r w:rsidR="001C5A22" w:rsidRPr="001C5A22">
        <w:rPr>
          <w:rFonts w:hint="eastAsia"/>
        </w:rPr>
        <w:t xml:space="preserve"> </w:t>
      </w:r>
      <w:r w:rsidR="001C5A22" w:rsidRPr="001C5A22">
        <w:rPr>
          <w:rFonts w:hint="eastAsia"/>
        </w:rPr>
        <w:t>創新治理：</w:t>
      </w:r>
      <w:r w:rsidR="001C5A22" w:rsidRPr="00307993">
        <w:rPr>
          <w:rFonts w:hint="eastAsia"/>
          <w:color w:val="EE0000"/>
        </w:rPr>
        <w:t>控制與彈性</w:t>
      </w:r>
      <w:r w:rsidR="001C5A22">
        <w:rPr>
          <w:rFonts w:hint="eastAsia"/>
        </w:rPr>
        <w:t>】</w:t>
      </w:r>
      <w:r w:rsidR="00963AE9" w:rsidRPr="00963AE9">
        <w:t>Firms must develop managerial practices and systems that recognize creativity and differentiation at the expense of prevailing authority structures and integration arrangements.</w:t>
      </w:r>
      <w:r w:rsidR="007D32EB" w:rsidRPr="007D32EB">
        <w:rPr>
          <w:rFonts w:hint="eastAsia"/>
        </w:rPr>
        <w:t xml:space="preserve"> </w:t>
      </w:r>
      <w:r w:rsidR="007D32EB" w:rsidRPr="007D32EB">
        <w:rPr>
          <w:rFonts w:hint="eastAsia"/>
        </w:rPr>
        <w:t>公司必須</w:t>
      </w:r>
      <w:r w:rsidR="007D32EB" w:rsidRPr="00307993">
        <w:rPr>
          <w:rFonts w:hint="eastAsia"/>
          <w:color w:val="EE0000"/>
        </w:rPr>
        <w:t>發展管理實踐和系統</w:t>
      </w:r>
      <w:r w:rsidR="007D32EB" w:rsidRPr="007D32EB">
        <w:rPr>
          <w:rFonts w:hint="eastAsia"/>
        </w:rPr>
        <w:t>，以</w:t>
      </w:r>
      <w:r w:rsidR="007D32EB" w:rsidRPr="00307993">
        <w:rPr>
          <w:rFonts w:hint="eastAsia"/>
          <w:color w:val="EE0000"/>
        </w:rPr>
        <w:t>犧牲現有的權力結構和整合安排為代價</w:t>
      </w:r>
      <w:r w:rsidR="007D32EB" w:rsidRPr="007D32EB">
        <w:rPr>
          <w:rFonts w:hint="eastAsia"/>
        </w:rPr>
        <w:t>，認可創造力和差異化。</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8"/>
    <w:p w14:paraId="05ED42F9" w14:textId="77777777" w:rsidR="00691DB4" w:rsidRDefault="00691DB4" w:rsidP="00B737E9"/>
    <w:p w14:paraId="75F360F6" w14:textId="28AFB746" w:rsidR="00691DB4" w:rsidRDefault="00691DB4" w:rsidP="00B737E9">
      <w:r>
        <w:rPr>
          <w:rFonts w:hint="eastAsia"/>
        </w:rPr>
        <w:t>【</w:t>
      </w:r>
      <w:r w:rsidRPr="00443832">
        <w:rPr>
          <w:rFonts w:hint="eastAsia"/>
          <w:color w:val="EE0000"/>
        </w:rPr>
        <w:t>雲端靈活性</w:t>
      </w:r>
      <w:r>
        <w:rPr>
          <w:rFonts w:hint="eastAsia"/>
        </w:rPr>
        <w:t>】</w:t>
      </w:r>
      <w:r w:rsidRPr="00691DB4">
        <w:rPr>
          <w:rFonts w:hint="eastAsia"/>
        </w:rPr>
        <w:t>「雲端」提供了極大的靈活性，可以根據最終用戶的需求調整容量和內容的本地呈現。</w:t>
      </w:r>
      <w:r w:rsidR="001A3A97" w:rsidRPr="001A3A97">
        <w:t>All in all, the ‘cloud’ offers great flexibility to adjust capacity and local presence of content based on end user demands.</w:t>
      </w:r>
      <w:r w:rsidR="00C9503F" w:rsidRPr="00C9503F">
        <w:t xml:space="preserve"> </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65A83C23" w14:textId="77777777" w:rsidR="00443832" w:rsidRDefault="00443832" w:rsidP="00B737E9"/>
    <w:p w14:paraId="6F030F91" w14:textId="73432744" w:rsidR="00443832" w:rsidRDefault="00443832" w:rsidP="00443832">
      <w:r>
        <w:rPr>
          <w:rFonts w:hint="eastAsia"/>
        </w:rPr>
        <w:t>【創新的限制與機會】與預定義的車載功能進行運行時集成，但這</w:t>
      </w:r>
      <w:r w:rsidRPr="00AB138B">
        <w:rPr>
          <w:rFonts w:hint="eastAsia"/>
          <w:color w:val="EE0000"/>
        </w:rPr>
        <w:t>也為汽車打開了一扇危險的後門</w:t>
      </w:r>
      <w:r>
        <w:rPr>
          <w:rFonts w:hint="eastAsia"/>
        </w:rPr>
        <w:t>。</w:t>
      </w:r>
      <w:r w:rsidRPr="001457A7">
        <w:rPr>
          <w:rFonts w:hint="eastAsia"/>
          <w:color w:val="EE0000"/>
        </w:rPr>
        <w:t>由於不清楚誰是守門人</w:t>
      </w:r>
      <w:r w:rsidR="001457A7">
        <w:rPr>
          <w:rFonts w:hint="eastAsia"/>
        </w:rPr>
        <w:t>(</w:t>
      </w:r>
      <w:r w:rsidR="001457A7">
        <w:rPr>
          <w:rFonts w:hint="eastAsia"/>
        </w:rPr>
        <w:t>外部入侵者</w:t>
      </w:r>
      <w:r w:rsidR="001457A7">
        <w:rPr>
          <w:rFonts w:hint="eastAsia"/>
        </w:rPr>
        <w:t>)</w:t>
      </w:r>
      <w:r>
        <w:rPr>
          <w:rFonts w:hint="eastAsia"/>
        </w:rPr>
        <w:t>，為外部創新者設計雲端解決方案非常複雜。</w:t>
      </w:r>
      <w:r w:rsidR="00AB138B" w:rsidRPr="00AB138B">
        <w:t>It enabled rapid design and deployment of cloud based functions for run-time integration with predefined in car functionality, but it also opened up a dangerous backdoor to the car. Because who to trust as a gatekeeper was unclear, designing the cloud solution for external innovators was complicated.</w:t>
      </w:r>
      <w:r w:rsidR="00C9503F" w:rsidRPr="00C9503F">
        <w:t xml:space="preserve"> </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5CF59527" w14:textId="77777777" w:rsidR="00C4430F" w:rsidRDefault="00C4430F" w:rsidP="00443832"/>
    <w:p w14:paraId="2DC08948" w14:textId="416BA23E" w:rsidR="00C4430F" w:rsidRDefault="00C4430F" w:rsidP="00443832">
      <w:bookmarkStart w:id="39" w:name="_Hlk199693374"/>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003B4705" w:rsidRPr="003B4705">
        <w:t>Digital innovation is largely about recombining existing resources and knowledge to spur new ideas (</w:t>
      </w:r>
      <w:commentRangeStart w:id="40"/>
      <w:r w:rsidR="003B4705" w:rsidRPr="003B4705">
        <w:t xml:space="preserve">Avital and Te’eni 2009; Tilson et al. </w:t>
      </w:r>
      <w:r w:rsidR="003B4705" w:rsidRPr="003B4705">
        <w:lastRenderedPageBreak/>
        <w:t>2010; Yoo et al. 2012</w:t>
      </w:r>
      <w:commentRangeEnd w:id="40"/>
      <w:r w:rsidR="008D0F59">
        <w:rPr>
          <w:rStyle w:val="ae"/>
          <w:rFonts w:ascii="Times New Roman" w:eastAsia="標楷體" w:hAnsi="Times New Roman"/>
        </w:rPr>
        <w:commentReference w:id="40"/>
      </w:r>
      <w:r w:rsidR="003B4705" w:rsidRPr="003B4705">
        <w:t>).</w:t>
      </w:r>
      <w:r w:rsidR="007A7F99" w:rsidRPr="007A7F99">
        <w:t xml:space="preserve"> </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3BEE9D6" w14:textId="77777777" w:rsidR="007A7F99" w:rsidRDefault="007A7F99" w:rsidP="00443832"/>
    <w:p w14:paraId="564965A5" w14:textId="25AAA14B" w:rsidR="00B41866" w:rsidRDefault="00B41866" w:rsidP="00443832">
      <w:bookmarkStart w:id="41" w:name="_Hlk199693386"/>
      <w:bookmarkEnd w:id="39"/>
      <w:r>
        <w:rPr>
          <w:rFonts w:hint="eastAsia"/>
        </w:rPr>
        <w:t>【創新過程與結果要分開】</w:t>
      </w:r>
      <w:r w:rsidRPr="00B41866">
        <w:rPr>
          <w:rFonts w:hint="eastAsia"/>
        </w:rPr>
        <w:t>現有企業必須學會關注創新過程——將其與結果區分開來——才能擁抱數位化創新。</w:t>
      </w:r>
      <w:r w:rsidRPr="00B41866">
        <w:t>incumbent firms must therefore learn to focus on the process of innovation— separate it from its outcome—to embrace digital innovation</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1"/>
    <w:p w14:paraId="171C88E5" w14:textId="77777777" w:rsidR="002013C0" w:rsidRDefault="002013C0" w:rsidP="00443832"/>
    <w:p w14:paraId="26BDE9F9" w14:textId="31EEB1EE" w:rsidR="002013C0" w:rsidRPr="00A07E04" w:rsidRDefault="002013C0" w:rsidP="00443832">
      <w:r>
        <w:rPr>
          <w:rFonts w:hint="eastAsia"/>
        </w:rPr>
        <w:t>【創新協作】</w:t>
      </w:r>
      <w:r w:rsidRPr="002013C0">
        <w:rPr>
          <w:rFonts w:hint="eastAsia"/>
        </w:rPr>
        <w:t>現有企業在擁抱數位創新時，</w:t>
      </w:r>
      <w:r w:rsidRPr="00A07E04">
        <w:rPr>
          <w:rFonts w:hint="eastAsia"/>
          <w:color w:val="EE0000"/>
        </w:rPr>
        <w:t>必須接觸外部生態系統</w:t>
      </w:r>
      <w:r w:rsidR="009B551D" w:rsidRPr="008F66A5">
        <w:t>As incumbent firms embrace digital innovation, they must reach out to external ecosystems</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57640C5A" w14:textId="77777777" w:rsidR="00B41866" w:rsidRDefault="00B41866" w:rsidP="00443832"/>
    <w:p w14:paraId="294316D7" w14:textId="1657433F" w:rsidR="00B5283E" w:rsidRDefault="00B5283E" w:rsidP="00443832">
      <w:bookmarkStart w:id="42" w:name="_Hlk199693391"/>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00FF7EF6" w:rsidRPr="00FF7EF6">
        <w:t>In doing so, they provide generative products to stimulate development of “new configurations and possibilities” through an ongoing trans formative process (</w:t>
      </w:r>
      <w:commentRangeStart w:id="43"/>
      <w:r w:rsidR="00FF7EF6" w:rsidRPr="00FF7EF6">
        <w:t>Avital and Te’eni 2009, p. 349)</w:t>
      </w:r>
      <w:commentRangeEnd w:id="43"/>
      <w:r w:rsidR="002D714F">
        <w:rPr>
          <w:rStyle w:val="ae"/>
          <w:rFonts w:ascii="Times New Roman" w:eastAsia="標楷體" w:hAnsi="Times New Roman"/>
        </w:rPr>
        <w:commentReference w:id="43"/>
      </w:r>
      <w:r w:rsidR="00FF7EF6" w:rsidRPr="00FF7EF6">
        <w:t>.</w:t>
      </w:r>
      <w:r w:rsidR="002D714F">
        <w:rPr>
          <w:rFonts w:hint="eastAsia"/>
        </w:rPr>
        <w:t>by</w:t>
      </w:r>
      <w:r w:rsidR="002D714F" w:rsidRPr="002D714F">
        <w:t xml:space="preserve"> </w:t>
      </w:r>
      <w:r w:rsidR="002D714F" w:rsidRPr="008D0F59">
        <w:t>From Generative Fit to Generative Capacity: Exploring an Emerging Dimension of Information Systems Design and Task Performance</w:t>
      </w:r>
      <w:hyperlink r:id="rId84" w:history="1">
        <w:r w:rsidR="002D714F" w:rsidRPr="008D0F59">
          <w:rPr>
            <w:rStyle w:val="afd"/>
          </w:rPr>
          <w:t>M Avital</w:t>
        </w:r>
      </w:hyperlink>
      <w:r w:rsidR="002D714F" w:rsidRPr="008D0F59">
        <w:t>, </w:t>
      </w:r>
      <w:hyperlink r:id="rId85" w:history="1">
        <w:r w:rsidR="002D714F" w:rsidRPr="008D0F59">
          <w:rPr>
            <w:rStyle w:val="afd"/>
          </w:rPr>
          <w:t>D Te'Eni</w:t>
        </w:r>
      </w:hyperlink>
      <w:r w:rsidR="002D714F">
        <w:rPr>
          <w:rFonts w:hint="eastAsia"/>
        </w:rPr>
        <w:t>2009</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2"/>
    <w:p w14:paraId="07EE2AB4" w14:textId="77777777" w:rsidR="00161496" w:rsidRDefault="00161496" w:rsidP="00443832"/>
    <w:p w14:paraId="3ED626B4" w14:textId="7AE9BB4C" w:rsidR="00161496" w:rsidRDefault="00161496" w:rsidP="00443832">
      <w:pPr>
        <w:rPr>
          <w:b/>
          <w:bCs/>
        </w:rPr>
      </w:pPr>
      <w:r>
        <w:rPr>
          <w:rFonts w:hint="eastAsia"/>
        </w:rPr>
        <w:t>【</w:t>
      </w:r>
      <w:r w:rsidR="00A81E2C">
        <w:rPr>
          <w:rFonts w:hint="eastAsia"/>
        </w:rPr>
        <w:t>作者引用</w:t>
      </w:r>
      <w:r w:rsidR="002E7EEB" w:rsidRPr="00A81E2C">
        <w:rPr>
          <w:b/>
          <w:bCs/>
        </w:rPr>
        <w:t>Wareham</w:t>
      </w:r>
      <w:r w:rsidR="002E7EEB">
        <w:rPr>
          <w:rFonts w:hint="eastAsia"/>
          <w:b/>
          <w:bCs/>
        </w:rPr>
        <w:t>2014</w:t>
      </w:r>
      <w:r w:rsidR="00A81E2C">
        <w:rPr>
          <w:rFonts w:hint="eastAsia"/>
        </w:rPr>
        <w:t>說的話</w:t>
      </w:r>
      <w:r w:rsidR="00A81E2C">
        <w:rPr>
          <w:rFonts w:hint="eastAsia"/>
        </w:rPr>
        <w:t>-</w:t>
      </w:r>
      <w:r>
        <w:rPr>
          <w:rFonts w:hint="eastAsia"/>
        </w:rPr>
        <w:t>創新治理】</w:t>
      </w:r>
      <w:r w:rsidR="00B334C8" w:rsidRPr="00B334C8">
        <w:t>科技生態系的治理機制設計並非一項簡單的任務；挑戰在於建立治理機制，適當地約束參與者的行為，但又不過度限制所需的生成水準</w:t>
      </w:r>
      <w:r w:rsidR="00380829" w:rsidRPr="00380829">
        <w:t xml:space="preserve">So the design of governance mechanisms for </w:t>
      </w:r>
      <w:r w:rsidR="00380829" w:rsidRPr="00380829">
        <w:lastRenderedPageBreak/>
        <w:t>technology ecosystems is not a trivial task; the challenge is to establish governance mechanisms that appropriately bound participant behaviour without excessively constraining the desired level of generativity</w:t>
      </w:r>
      <w:commentRangeStart w:id="44"/>
      <w:r w:rsidR="00380829" w:rsidRPr="00380829">
        <w:t>. </w:t>
      </w:r>
      <w:r w:rsidR="00A66267">
        <w:rPr>
          <w:rFonts w:hint="eastAsia"/>
        </w:rPr>
        <w:t>by</w:t>
      </w:r>
      <w:r w:rsidR="00A66267" w:rsidRPr="00A66267">
        <w:rPr>
          <w:rFonts w:ascii="Roboto" w:eastAsia="新細明體" w:hAnsi="Roboto" w:cs="新細明體"/>
          <w:b/>
          <w:bCs/>
          <w:color w:val="202225"/>
          <w:kern w:val="36"/>
          <w14:ligatures w14:val="none"/>
        </w:rPr>
        <w:t xml:space="preserve"> </w:t>
      </w:r>
      <w:r w:rsidR="00A66267" w:rsidRPr="00A66267">
        <w:rPr>
          <w:b/>
          <w:bCs/>
        </w:rPr>
        <w:t>Technology Ecosystem Governance</w:t>
      </w:r>
      <w:r w:rsidR="00A81E2C" w:rsidRPr="00A81E2C">
        <w:t xml:space="preserve"> </w:t>
      </w:r>
      <w:r w:rsidR="00A81E2C" w:rsidRPr="00A81E2C">
        <w:rPr>
          <w:b/>
          <w:bCs/>
        </w:rPr>
        <w:t>Jonathan Wareham, Paul B. Fox, Josep Lluís Cano Giner</w:t>
      </w:r>
      <w:r w:rsidR="00A81E2C">
        <w:rPr>
          <w:rFonts w:hint="eastAsia"/>
          <w:b/>
          <w:bCs/>
        </w:rPr>
        <w:t>2014</w:t>
      </w:r>
      <w:commentRangeEnd w:id="44"/>
      <w:r w:rsidR="00A81E2C">
        <w:rPr>
          <w:rStyle w:val="ae"/>
          <w:rFonts w:ascii="Times New Roman" w:eastAsia="標楷體" w:hAnsi="Times New Roman"/>
        </w:rPr>
        <w:commentReference w:id="44"/>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1D09368" w14:textId="77777777" w:rsidR="007C6691" w:rsidRDefault="007C6691" w:rsidP="00443832">
      <w:pPr>
        <w:rPr>
          <w:b/>
          <w:bCs/>
        </w:rPr>
      </w:pPr>
    </w:p>
    <w:p w14:paraId="3D3E687F" w14:textId="2C647057" w:rsidR="007C6691" w:rsidRDefault="004302EC" w:rsidP="00443832">
      <w:bookmarkStart w:id="45" w:name="_Hlk199693399"/>
      <w:r w:rsidRPr="00686C13">
        <w:rPr>
          <w:rFonts w:hint="eastAsia"/>
        </w:rPr>
        <w:t>【</w:t>
      </w:r>
      <w:r w:rsidR="00151149">
        <w:rPr>
          <w:rFonts w:hint="eastAsia"/>
        </w:rPr>
        <w:t>四重點</w:t>
      </w:r>
      <w:r w:rsidR="00151149">
        <w:rPr>
          <w:rFonts w:hint="eastAsia"/>
        </w:rPr>
        <w:t>-</w:t>
      </w:r>
      <w:r w:rsidR="00151149">
        <w:rPr>
          <w:rFonts w:hint="eastAsia"/>
        </w:rPr>
        <w:t>創新能力、創新焦點、創新協作、創新治理</w:t>
      </w:r>
      <w:r w:rsidRPr="00686C13">
        <w:rPr>
          <w:rFonts w:hint="eastAsia"/>
        </w:rPr>
        <w:t>】管理者必須有意識地將這些焦點有機地整合在一起，才能擁抱數位創新。</w:t>
      </w:r>
      <w:r w:rsidR="00E67753" w:rsidRPr="00686C13">
        <w:t>we argued that managers must deliberately manage these concerns cohesively to embrace digital innovation.</w:t>
      </w:r>
      <w:r w:rsidR="007A7F99" w:rsidRPr="007A7F99">
        <w:t xml:space="preserve"> </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5"/>
    <w:p w14:paraId="23A98B0E" w14:textId="77777777" w:rsidR="00151149" w:rsidRDefault="00151149" w:rsidP="00443832"/>
    <w:p w14:paraId="4A2EC43E" w14:textId="0337F6D0" w:rsidR="006A0CA1" w:rsidRDefault="00151149" w:rsidP="00EA2BB8">
      <w:pPr>
        <w:pStyle w:val="2"/>
      </w:pPr>
      <w:bookmarkStart w:id="46" w:name="_Hlk199694155"/>
      <w:r w:rsidRPr="00151149">
        <w:t>DIGITAL INNOVATION MANAGEMENT: REINVENTING INNOVATION MANAGEMENT RESEARCH IN A DIGITAL WORLD</w:t>
      </w:r>
      <w:r w:rsidR="003A1801">
        <w:rPr>
          <w:rFonts w:hint="eastAsia"/>
        </w:rPr>
        <w:t xml:space="preserve"> (2017)by</w:t>
      </w:r>
      <w:r w:rsidR="003A1801" w:rsidRPr="003A1801">
        <w:t xml:space="preserve"> Satish Nambisan</w:t>
      </w:r>
      <w:r w:rsidR="00D67432">
        <w:rPr>
          <w:rFonts w:hint="eastAsia"/>
        </w:rPr>
        <w:t>,</w:t>
      </w:r>
      <w:r w:rsidR="00D67432" w:rsidRPr="00D67432">
        <w:t xml:space="preserve"> Kalle Lyytinen</w:t>
      </w:r>
      <w:r w:rsidR="007552E4">
        <w:rPr>
          <w:rFonts w:hint="eastAsia"/>
        </w:rPr>
        <w:t>,</w:t>
      </w:r>
      <w:r w:rsidR="007552E4" w:rsidRPr="007552E4">
        <w:t xml:space="preserve"> Ann Majchrzak</w:t>
      </w:r>
      <w:r w:rsidR="00934DE1">
        <w:rPr>
          <w:rFonts w:hint="eastAsia"/>
        </w:rPr>
        <w:t>,</w:t>
      </w:r>
      <w:r w:rsidR="00934DE1" w:rsidRPr="00934DE1">
        <w:t xml:space="preserve"> Michael Song</w:t>
      </w:r>
      <w:r w:rsidR="00934DE1">
        <w:rPr>
          <w:rFonts w:hint="eastAsia"/>
        </w:rPr>
        <w:t>)</w:t>
      </w:r>
      <w:r w:rsidR="002C3954">
        <w:rPr>
          <w:rFonts w:hint="eastAsia"/>
        </w:rPr>
        <w:t>MISQ</w:t>
      </w:r>
    </w:p>
    <w:bookmarkEnd w:id="46"/>
    <w:p w14:paraId="67CC9F8A" w14:textId="77777777" w:rsidR="00FF56F0" w:rsidRPr="00FF56F0" w:rsidRDefault="00FF56F0" w:rsidP="00FF56F0"/>
    <w:p w14:paraId="36F3DD39" w14:textId="22030FA8" w:rsidR="009530E8" w:rsidRDefault="003F29A8" w:rsidP="009530E8">
      <w:bookmarkStart w:id="47" w:name="_Hlk199694174"/>
      <w:r>
        <w:rPr>
          <w:rFonts w:hint="eastAsia"/>
        </w:rPr>
        <w:t>【摘要】</w:t>
      </w:r>
      <w:r w:rsidR="00E543C7" w:rsidRPr="00E543C7">
        <w:rPr>
          <w:rFonts w:hint="eastAsia"/>
        </w:rPr>
        <w:t>我們迫切需要一種新的數位創新管理理論，這種理論不依賴這些假設，而是藉鑒豐富且快速湧現的數位技術研究。</w:t>
      </w:r>
      <w:r w:rsidR="009530E8" w:rsidRPr="009530E8">
        <w:t>There is a critical need for novel theorizing on digital innovation management that does not rely on such assumptions and draws on the rich and rapidly emerging research on digital technologies.</w:t>
      </w:r>
      <w:r w:rsidR="007A7F99" w:rsidRPr="007A7F99">
        <w:t xml:space="preserve"> </w:t>
      </w:r>
      <w:r w:rsidR="007A7F99" w:rsidRPr="00AF5C93">
        <w:t>（來自《</w:t>
      </w:r>
      <w:r w:rsidR="007A7F99" w:rsidRPr="007A7F99">
        <w:t>DIGITAL INNOVATION MANAGEMENT: REINVENTING INNOVATION MANAGEMENT RESEARCH IN A DIGITAL WORLD</w:t>
      </w:r>
      <w:r w:rsidR="007A7F99" w:rsidRPr="00AF5C93">
        <w:t>》，</w:t>
      </w:r>
      <w:r w:rsidR="007A7F99" w:rsidRPr="007A7F99">
        <w:t xml:space="preserve">Satish </w:t>
      </w:r>
      <w:r w:rsidR="007A7F99" w:rsidRPr="007A7F99">
        <w:lastRenderedPageBreak/>
        <w:t>Nambisan, Kalle Lyytinen, Ann Majchrzak, Michael Song</w:t>
      </w:r>
      <w:r w:rsidR="007A7F99" w:rsidRPr="00AF5C93">
        <w:t>，</w:t>
      </w:r>
      <w:r w:rsidR="007A7F99" w:rsidRPr="00AF5C93">
        <w:t>201</w:t>
      </w:r>
      <w:r w:rsidR="007A7F99">
        <w:rPr>
          <w:rFonts w:hint="eastAsia"/>
        </w:rPr>
        <w:t>7</w:t>
      </w:r>
      <w:r w:rsidR="007A7F99" w:rsidRPr="00AF5C93">
        <w:t>）</w:t>
      </w:r>
    </w:p>
    <w:p w14:paraId="11B63532" w14:textId="77777777" w:rsidR="007A7F99" w:rsidRDefault="007A7F99" w:rsidP="009530E8"/>
    <w:p w14:paraId="2597A8E3" w14:textId="3E8DC54A" w:rsidR="009A5A7F" w:rsidRDefault="00652CD7" w:rsidP="009A5A7F">
      <w:bookmarkStart w:id="48" w:name="_Hlk199694198"/>
      <w:bookmarkEnd w:id="47"/>
      <w:r>
        <w:rPr>
          <w:rFonts w:hint="eastAsia"/>
        </w:rPr>
        <w:t>【</w:t>
      </w:r>
      <w:r w:rsidR="0009453B">
        <w:rPr>
          <w:rFonts w:hint="eastAsia"/>
        </w:rPr>
        <w:t>作者認為數位創新是</w:t>
      </w:r>
      <w:r>
        <w:rPr>
          <w:rFonts w:hint="eastAsia"/>
        </w:rPr>
        <w:t>】</w:t>
      </w:r>
      <w:r w:rsidR="00D43296" w:rsidRPr="00D43296">
        <w:rPr>
          <w:rFonts w:hint="eastAsia"/>
        </w:rPr>
        <w:t>數位創新是指在創新過程中運用數位技術。</w:t>
      </w:r>
      <w:r w:rsidR="000C5114" w:rsidRPr="000C5114">
        <w:t>Digital innovation is the use of digital technology during the process of innovating</w:t>
      </w:r>
      <w:r w:rsidR="00E23341" w:rsidRPr="00E23341">
        <w:rPr>
          <w:rFonts w:hint="eastAsia"/>
        </w:rPr>
        <w:t>在數位創新中，</w:t>
      </w:r>
      <w:r w:rsidR="00E23341" w:rsidRPr="00E23341">
        <w:rPr>
          <w:rFonts w:hint="eastAsia"/>
          <w:color w:val="EE0000"/>
          <w:highlight w:val="yellow"/>
        </w:rPr>
        <w:t>數位技術和相關的數位化流程</w:t>
      </w:r>
      <w:r w:rsidR="00E23341" w:rsidRPr="00E23341">
        <w:rPr>
          <w:rFonts w:hint="eastAsia"/>
          <w:color w:val="EE0000"/>
        </w:rPr>
        <w:t>構成了新理念及其發展、傳播或吸收的內在組成</w:t>
      </w:r>
      <w:r w:rsidR="00E23341" w:rsidRPr="00E23341">
        <w:rPr>
          <w:rFonts w:hint="eastAsia"/>
        </w:rPr>
        <w:t>部分。</w:t>
      </w:r>
      <w:r w:rsidR="000A709E" w:rsidRPr="000A709E">
        <w:t>in digital innovation, digital technologies and associated digi tizing processes form an innate part of the new idea and/or its development, diffusion, or assimilation.</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6550CC4" w14:textId="4636C76F" w:rsidR="00652CD7" w:rsidRPr="009A5A7F" w:rsidRDefault="00652CD7" w:rsidP="009530E8"/>
    <w:p w14:paraId="7D92333B" w14:textId="77777777" w:rsidR="0009453B" w:rsidRDefault="0009453B" w:rsidP="009530E8"/>
    <w:p w14:paraId="03E57A8B" w14:textId="70C2D5F6" w:rsidR="009A5A7F" w:rsidRDefault="0009453B" w:rsidP="009A5A7F">
      <w:r>
        <w:rPr>
          <w:rFonts w:hint="eastAsia"/>
        </w:rPr>
        <w:t>【作者對數位創新的定義】</w:t>
      </w:r>
      <w:r w:rsidR="00765D36" w:rsidRPr="00765D36">
        <w:rPr>
          <w:rFonts w:hint="eastAsia"/>
        </w:rPr>
        <w:t>將</w:t>
      </w:r>
      <w:r w:rsidR="00765D36" w:rsidRPr="00056C77">
        <w:rPr>
          <w:rFonts w:hint="eastAsia"/>
          <w:color w:val="EE0000"/>
        </w:rPr>
        <w:t>數位創新概念化為</w:t>
      </w:r>
      <w:r w:rsidR="00765D36" w:rsidRPr="00765D36">
        <w:rPr>
          <w:rFonts w:hint="eastAsia"/>
        </w:rPr>
        <w:t>：利</w:t>
      </w:r>
      <w:r w:rsidR="00765D36" w:rsidRPr="00056C77">
        <w:rPr>
          <w:rFonts w:hint="eastAsia"/>
          <w:color w:val="EE0000"/>
        </w:rPr>
        <w:t>用數位技術創造（並隨之改變）市場產品、業務流程或模式</w:t>
      </w:r>
      <w:r w:rsidR="00765D36" w:rsidRPr="00765D36">
        <w:rPr>
          <w:rFonts w:hint="eastAsia"/>
        </w:rPr>
        <w:t>。</w:t>
      </w:r>
      <w:r w:rsidR="000246E2" w:rsidRPr="000246E2">
        <w:t>We conceptualize digital innovation as the creation of (and consequent change in) market offerings, business processes, or models that result from the use of digital technology.</w:t>
      </w:r>
      <w:r w:rsidR="00D106A1" w:rsidRPr="00D106A1">
        <w:rPr>
          <w:rFonts w:hint="eastAsia"/>
        </w:rPr>
        <w:t xml:space="preserve"> </w:t>
      </w:r>
      <w:r w:rsidR="00D106A1" w:rsidRPr="00A2408C">
        <w:rPr>
          <w:rFonts w:hint="eastAsia"/>
          <w:color w:val="EE0000"/>
        </w:rPr>
        <w:t>包括一系列創新成果</w:t>
      </w:r>
      <w:r w:rsidR="00D106A1" w:rsidRPr="00D106A1">
        <w:rPr>
          <w:rFonts w:hint="eastAsia"/>
        </w:rPr>
        <w:t>，例如</w:t>
      </w:r>
      <w:r w:rsidR="00D106A1" w:rsidRPr="00B97609">
        <w:rPr>
          <w:rFonts w:hint="eastAsia"/>
          <w:color w:val="EE0000"/>
        </w:rPr>
        <w:t>新產品、平台和服務，以及新的客戶體驗和其他價值路徑</w:t>
      </w:r>
      <w:r w:rsidR="00D106A1" w:rsidRPr="00D106A1">
        <w:rPr>
          <w:rFonts w:hint="eastAsia"/>
        </w:rPr>
        <w:t>；只要這些成果是透過使用數位技術和數位化流程來實現的，那麼</w:t>
      </w:r>
      <w:r w:rsidR="00D106A1" w:rsidRPr="00B97609">
        <w:rPr>
          <w:rFonts w:hint="eastAsia"/>
          <w:color w:val="EE0000"/>
        </w:rPr>
        <w:t>成果本身就不必是數位化</w:t>
      </w:r>
      <w:r w:rsidR="00D106A1" w:rsidRPr="00D106A1">
        <w:rPr>
          <w:rFonts w:hint="eastAsia"/>
        </w:rPr>
        <w:t>的</w:t>
      </w:r>
      <w:r w:rsidR="00736431" w:rsidRPr="00736431">
        <w:t>First, our defini tion of digital innovation includes a range of innovation outcomes, such as new products, platforms, and services as well as new customer experiences and other value pathways; as long as these outcomes are made possible through the use of digital technologies and digitized processes, the outcomes themselves do not need to be digital.</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71D7E612" w14:textId="159ADAA6" w:rsidR="00CD250B" w:rsidRPr="009A5A7F" w:rsidRDefault="00CD250B" w:rsidP="009530E8"/>
    <w:p w14:paraId="598BC0D8" w14:textId="77777777" w:rsidR="00605C2E" w:rsidRDefault="00605C2E" w:rsidP="009530E8"/>
    <w:p w14:paraId="096A24D9" w14:textId="4DA66589" w:rsidR="009A5A7F" w:rsidRDefault="00605C2E" w:rsidP="009A5A7F">
      <w:r>
        <w:rPr>
          <w:rFonts w:hint="eastAsia"/>
        </w:rPr>
        <w:t>【數位創新涵蓋】</w:t>
      </w:r>
      <w:r w:rsidRPr="00605C2E">
        <w:rPr>
          <w:rFonts w:hint="eastAsia"/>
        </w:rPr>
        <w:t>涵蓋了一系列</w:t>
      </w:r>
      <w:r w:rsidRPr="00E81C77">
        <w:rPr>
          <w:rFonts w:hint="eastAsia"/>
          <w:color w:val="EE0000"/>
        </w:rPr>
        <w:t>實現創新的數位工具和基礎設施</w:t>
      </w:r>
      <w:r w:rsidR="00A245F8">
        <w:rPr>
          <w:rFonts w:hint="eastAsia"/>
          <w:color w:val="EE0000"/>
        </w:rPr>
        <w:t>、</w:t>
      </w:r>
      <w:r w:rsidR="00A245F8" w:rsidRPr="00A245F8">
        <w:rPr>
          <w:rFonts w:hint="eastAsia"/>
          <w:color w:val="EE0000"/>
        </w:rPr>
        <w:t>涵蓋了創新成果可能被傳播、吸收或適應特定使用環境的可能性</w:t>
      </w:r>
      <w:r w:rsidR="007A5AC0">
        <w:rPr>
          <w:rFonts w:hint="eastAsia"/>
          <w:color w:val="EE0000"/>
        </w:rPr>
        <w:t>，</w:t>
      </w:r>
      <w:r w:rsidR="007A5AC0" w:rsidRPr="007A5AC0">
        <w:rPr>
          <w:rFonts w:hint="eastAsia"/>
          <w:color w:val="EE0000"/>
        </w:rPr>
        <w:t>諸如數位平台通常遇到</w:t>
      </w:r>
      <w:r w:rsidR="007A5AC0" w:rsidRPr="007A5AC0">
        <w:rPr>
          <w:rFonts w:hint="eastAsia"/>
          <w:color w:val="EE0000"/>
        </w:rPr>
        <w:lastRenderedPageBreak/>
        <w:t>的問題</w:t>
      </w:r>
      <w:r w:rsidR="00A245F8" w:rsidRPr="00A245F8">
        <w:rPr>
          <w:rFonts w:hint="eastAsia"/>
          <w:color w:val="EE0000"/>
        </w:rPr>
        <w:t>。</w:t>
      </w:r>
      <w:r w:rsidR="00B345BA" w:rsidRPr="00DC3288">
        <w:t>our definition of digital innovation includes a broad swath of digital tools and infrastructure (e.g., 3D printing, data analytics, mobile computing, etc.) for making innovation possible. Third, our definition includes the possibility that the outcomes may be diffused, assimilated, or adapted to specific use contexts such as typically experienced with digital platform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6EB6E4B1" w14:textId="48144BA2" w:rsidR="00605C2E" w:rsidRPr="009A5A7F" w:rsidRDefault="00605C2E" w:rsidP="009530E8"/>
    <w:p w14:paraId="1E201F54" w14:textId="77777777" w:rsidR="00C513F4" w:rsidRPr="00B345BA" w:rsidRDefault="00C513F4" w:rsidP="009530E8"/>
    <w:p w14:paraId="7CA224E6" w14:textId="7230EC04" w:rsidR="009A5A7F" w:rsidRDefault="00CD250B" w:rsidP="009A5A7F">
      <w:r>
        <w:rPr>
          <w:rFonts w:hint="eastAsia"/>
        </w:rPr>
        <w:t>【</w:t>
      </w:r>
      <w:r w:rsidR="00FA59B1">
        <w:rPr>
          <w:rFonts w:hint="eastAsia"/>
        </w:rPr>
        <w:t>數位創新管理</w:t>
      </w:r>
      <w:r>
        <w:rPr>
          <w:rFonts w:hint="eastAsia"/>
        </w:rPr>
        <w:t>】</w:t>
      </w:r>
      <w:r w:rsidR="00FA59B1" w:rsidRPr="00FA59B1">
        <w:rPr>
          <w:rFonts w:hint="eastAsia"/>
        </w:rPr>
        <w:t>數位創新管理指的是</w:t>
      </w:r>
      <w:r w:rsidR="00FA59B1" w:rsidRPr="00AC7E35">
        <w:rPr>
          <w:rFonts w:hint="eastAsia"/>
          <w:color w:val="EE0000"/>
        </w:rPr>
        <w:t>有效協調數位創新所依據的</w:t>
      </w:r>
      <w:r w:rsidR="00FA59B1" w:rsidRPr="00AC7E35">
        <w:rPr>
          <w:rFonts w:hint="eastAsia"/>
          <w:b/>
          <w:bCs/>
          <w:color w:val="EE0000"/>
        </w:rPr>
        <w:t>實踐、流程和原則</w:t>
      </w:r>
      <w:r w:rsidR="00FA59B1" w:rsidRPr="00FA59B1">
        <w:rPr>
          <w:rFonts w:hint="eastAsia"/>
        </w:rPr>
        <w:t>。</w:t>
      </w:r>
      <w:r w:rsidR="00776E4B" w:rsidRPr="00776E4B">
        <w:t>digital innovation management refers to the practices, processes, and principles that underlie the effective orchestration of digital innovation.</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25D6E7FB" w14:textId="736E86A9" w:rsidR="00CD250B" w:rsidRPr="009A5A7F" w:rsidRDefault="00CD250B" w:rsidP="009530E8"/>
    <w:p w14:paraId="72360173" w14:textId="77777777" w:rsidR="00E33EF2" w:rsidRDefault="00E33EF2" w:rsidP="009530E8"/>
    <w:p w14:paraId="6BC49973" w14:textId="5713AF0A" w:rsidR="009A5A7F" w:rsidRDefault="00E33EF2" w:rsidP="009A5A7F">
      <w:r>
        <w:rPr>
          <w:rFonts w:hint="eastAsia"/>
        </w:rPr>
        <w:t>【數位創新帶來的改變</w:t>
      </w:r>
      <w:r w:rsidR="004B58A7">
        <w:rPr>
          <w:rFonts w:hint="eastAsia"/>
        </w:rPr>
        <w:t xml:space="preserve"> </w:t>
      </w:r>
      <w:r w:rsidR="004B58A7">
        <w:rPr>
          <w:rFonts w:hint="eastAsia"/>
        </w:rPr>
        <w:t>產品、服務、價值創造途徑</w:t>
      </w:r>
      <w:r>
        <w:rPr>
          <w:rFonts w:hint="eastAsia"/>
        </w:rPr>
        <w:t>】</w:t>
      </w:r>
      <w:r w:rsidRPr="00E33EF2">
        <w:rPr>
          <w:rFonts w:hint="eastAsia"/>
        </w:rPr>
        <w:t>數位創新徹底</w:t>
      </w:r>
      <w:r w:rsidRPr="002954E8">
        <w:rPr>
          <w:rFonts w:hint="eastAsia"/>
          <w:color w:val="EE0000"/>
        </w:rPr>
        <w:t>改變了新產品和服務的性質和結構，催生了新的價值創造和價值獲取途徑</w:t>
      </w:r>
      <w:r w:rsidR="002E1200" w:rsidRPr="002E1200">
        <w:t>Digital innovation has radically changed the nature and structure of new products and services, spawned novel value creation and value appropriation pathway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D2D5A42" w14:textId="703FB51B" w:rsidR="00E33EF2" w:rsidRPr="009A5A7F" w:rsidRDefault="00E33EF2" w:rsidP="009530E8"/>
    <w:p w14:paraId="6DE72266" w14:textId="77777777" w:rsidR="00207949" w:rsidRDefault="00207949" w:rsidP="00207949"/>
    <w:p w14:paraId="2DE25F09" w14:textId="12B98133" w:rsidR="009A5A7F" w:rsidRDefault="00D160A4" w:rsidP="009A5A7F">
      <w:r>
        <w:rPr>
          <w:rFonts w:hint="eastAsia"/>
        </w:rPr>
        <w:t>【創新過程與結果不同】</w:t>
      </w:r>
      <w:r w:rsidRPr="00AD2D99">
        <w:rPr>
          <w:rFonts w:hint="eastAsia"/>
          <w:color w:val="EE0000"/>
        </w:rPr>
        <w:t>創新過程和結果是截然不同的現象</w:t>
      </w:r>
      <w:r w:rsidRPr="00D160A4">
        <w:rPr>
          <w:rFonts w:hint="eastAsia"/>
        </w:rPr>
        <w:t>，因此，創新的性質和組織之間存在相互作用，可以進行明確的理論化</w:t>
      </w:r>
      <w:r w:rsidR="00F8365A" w:rsidRPr="00F8365A">
        <w:t xml:space="preserve">Innovation processes and outcomes are distinctly dif ferent phenomenon, and therefore there is </w:t>
      </w:r>
      <w:r w:rsidR="00F8365A" w:rsidRPr="00F8365A">
        <w:lastRenderedPageBreak/>
        <w:t>interaction between the nature and organization of innovation that can be explicitly theorized</w:t>
      </w:r>
      <w:r w:rsidR="00AD2D99">
        <w:rPr>
          <w:rFonts w:hint="eastAsia"/>
        </w:rPr>
        <w:t>，但又會因為後面</w:t>
      </w:r>
      <w:r w:rsidR="00AA2966">
        <w:rPr>
          <w:rFonts w:hint="eastAsia"/>
        </w:rPr>
        <w:t>提到的</w:t>
      </w:r>
      <w:r w:rsidR="00E70D83">
        <w:rPr>
          <w:rFonts w:hint="eastAsia"/>
        </w:rPr>
        <w:t>【</w:t>
      </w:r>
      <w:r w:rsidR="00AD2D99" w:rsidRPr="00AA2966">
        <w:rPr>
          <w:rFonts w:hint="eastAsia"/>
          <w:color w:val="EE0000"/>
          <w:highlight w:val="yellow"/>
        </w:rPr>
        <w:t>創新的持續性</w:t>
      </w:r>
      <w:r w:rsidR="00E70D83">
        <w:rPr>
          <w:rFonts w:hint="eastAsia"/>
          <w:color w:val="EE0000"/>
          <w:highlight w:val="yellow"/>
        </w:rPr>
        <w:t>】</w:t>
      </w:r>
      <w:r w:rsidR="00AD2D99">
        <w:rPr>
          <w:rFonts w:hint="eastAsia"/>
        </w:rPr>
        <w:t>所以很難界定到底是創新的過程還是創新結果</w:t>
      </w:r>
      <w:r w:rsidR="00757CEA">
        <w:rPr>
          <w:rFonts w:hint="eastAsia"/>
        </w:rPr>
        <w:t>，使開始和結果變的不明確</w:t>
      </w:r>
      <w:r w:rsidR="00267B77">
        <w:rPr>
          <w:rFonts w:hint="eastAsia"/>
        </w:rPr>
        <w:t>，作者舉例</w:t>
      </w:r>
      <w:r w:rsidR="00A92638">
        <w:rPr>
          <w:rFonts w:hint="eastAsia"/>
        </w:rPr>
        <w:t>：</w:t>
      </w:r>
      <w:r w:rsidR="00267B77">
        <w:rPr>
          <w:rFonts w:hint="eastAsia"/>
        </w:rPr>
        <w:t>數位基礎建</w:t>
      </w:r>
      <w:r w:rsidR="00267B77" w:rsidRPr="00267B77">
        <w:rPr>
          <w:rFonts w:hint="eastAsia"/>
        </w:rPr>
        <w:t>（例如雲端運算）促進了產品實施計劃的快速擴展（或縮減）</w:t>
      </w:r>
      <w:r w:rsidR="001F6761">
        <w:rPr>
          <w:rFonts w:hint="eastAsia"/>
        </w:rPr>
        <w:t>，</w:t>
      </w:r>
      <w:r w:rsidR="00E0163F" w:rsidRPr="00E0163F">
        <w:rPr>
          <w:rFonts w:hint="eastAsia"/>
        </w:rPr>
        <w:t>使得產品創意能夠透過反覆的實驗和實施循環快速形成、實施、修改和重新實施（</w:t>
      </w:r>
      <w:r w:rsidR="00E0163F" w:rsidRPr="00E0163F">
        <w:rPr>
          <w:rFonts w:hint="eastAsia"/>
        </w:rPr>
        <w:t>Ries 2011</w:t>
      </w:r>
      <w:r w:rsidR="00E0163F" w:rsidRPr="00E0163F">
        <w:rPr>
          <w:rFonts w:hint="eastAsia"/>
        </w:rPr>
        <w:t>），這使得特定創新過程階段的開始和</w:t>
      </w:r>
      <w:r w:rsidR="00E0163F" w:rsidRPr="00E0163F">
        <w:rPr>
          <w:rFonts w:hint="eastAsia"/>
        </w:rPr>
        <w:t>/</w:t>
      </w:r>
      <w:r w:rsidR="00E0163F" w:rsidRPr="00E0163F">
        <w:rPr>
          <w:rFonts w:hint="eastAsia"/>
        </w:rPr>
        <w:t>或結束變得不那麼明確</w:t>
      </w:r>
      <w:r w:rsidR="00AC316A" w:rsidRPr="00AC316A">
        <w:t>new digital infrastructures (e.g., 3D printing, digital makerspaces, etc.) enable product ideas to be quickly formed, enacted, modified, and reenacted through repeated cycles of experimentation and implementation (Ries 2011), making it less clear as to when a particular innovation process phase starts and/or ends. Similarly, digital infrastructures (e.g., cloud computing) facili tate rapid scaling up (or down) of product implementation plan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FF7D19A" w14:textId="6064B67B" w:rsidR="00267B77" w:rsidRPr="009A5A7F" w:rsidRDefault="00267B77" w:rsidP="005D06D6"/>
    <w:p w14:paraId="63744DB4" w14:textId="77777777" w:rsidR="00267B77" w:rsidRDefault="00267B77" w:rsidP="005D06D6"/>
    <w:p w14:paraId="5D8DBF88" w14:textId="036623F7" w:rsidR="009A5A7F" w:rsidRDefault="00267B77" w:rsidP="009A5A7F">
      <w:r>
        <w:rPr>
          <w:rFonts w:hint="eastAsia"/>
        </w:rPr>
        <w:t>【創新持續】</w:t>
      </w:r>
      <w:r w:rsidRPr="007B6D49">
        <w:rPr>
          <w:rFonts w:hint="eastAsia"/>
        </w:rPr>
        <w:t>即使在</w:t>
      </w:r>
      <w:r w:rsidRPr="009A226B">
        <w:rPr>
          <w:rFonts w:hint="eastAsia"/>
          <w:color w:val="EE0000"/>
        </w:rPr>
        <w:t>創新推出或實施之後，數位化產品的範圍、特徵和價值仍可能持續演進</w:t>
      </w:r>
      <w:r w:rsidRPr="00170B05">
        <w:t>The scope, features and value of digital offerings can continue to evolve even after the innovation has been launched or implemented.</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4B0FCA2" w14:textId="21F9B374" w:rsidR="00267B77" w:rsidRPr="009A5A7F" w:rsidRDefault="00267B77" w:rsidP="00267B77"/>
    <w:p w14:paraId="0D1342D2" w14:textId="77777777" w:rsidR="005D06D6" w:rsidRDefault="005D06D6" w:rsidP="005D06D6"/>
    <w:p w14:paraId="7F0BF6A1" w14:textId="1AED0C76" w:rsidR="009A5A7F" w:rsidRDefault="005D06D6" w:rsidP="009A5A7F">
      <w:r>
        <w:rPr>
          <w:rFonts w:hint="eastAsia"/>
        </w:rPr>
        <w:t>【</w:t>
      </w:r>
      <w:r w:rsidRPr="006628A6">
        <w:rPr>
          <w:rFonts w:hint="eastAsia"/>
          <w:color w:val="EE0000"/>
        </w:rPr>
        <w:t>數位產品特性</w:t>
      </w:r>
      <w:r>
        <w:rPr>
          <w:rFonts w:hint="eastAsia"/>
        </w:rPr>
        <w:t>】</w:t>
      </w:r>
      <w:r w:rsidRPr="005D06D6">
        <w:rPr>
          <w:rFonts w:hint="eastAsia"/>
        </w:rPr>
        <w:t>數位化產品的獨特特性－它們具有</w:t>
      </w:r>
      <w:r w:rsidRPr="006628A6">
        <w:rPr>
          <w:rFonts w:hint="eastAsia"/>
          <w:color w:val="EE0000"/>
        </w:rPr>
        <w:t>可塑性</w:t>
      </w:r>
      <w:r w:rsidR="0011482A" w:rsidRPr="00F776AB">
        <w:t>malleable</w:t>
      </w:r>
      <w:r w:rsidRPr="006628A6">
        <w:rPr>
          <w:rFonts w:hint="eastAsia"/>
          <w:color w:val="EE0000"/>
        </w:rPr>
        <w:t>、可編輯性</w:t>
      </w:r>
      <w:r w:rsidR="0011482A" w:rsidRPr="00F776AB">
        <w:t>edit able</w:t>
      </w:r>
      <w:r w:rsidRPr="006628A6">
        <w:rPr>
          <w:rFonts w:hint="eastAsia"/>
          <w:color w:val="EE0000"/>
        </w:rPr>
        <w:t>、開放性</w:t>
      </w:r>
      <w:r w:rsidR="0011482A" w:rsidRPr="00F776AB">
        <w:t>open</w:t>
      </w:r>
      <w:r w:rsidRPr="006628A6">
        <w:rPr>
          <w:rFonts w:hint="eastAsia"/>
          <w:color w:val="EE0000"/>
        </w:rPr>
        <w:t>、可轉移性</w:t>
      </w:r>
      <w:r w:rsidR="0011482A" w:rsidRPr="00F776AB">
        <w:t>transferable</w:t>
      </w:r>
      <w:r w:rsidRPr="005D06D6">
        <w:rPr>
          <w:rFonts w:hint="eastAsia"/>
        </w:rPr>
        <w:t>等</w:t>
      </w:r>
      <w:r w:rsidR="00F776AB" w:rsidRPr="00F776AB">
        <w:t>Unique characteristics of digital artifacts—they are malleable, edit able, open, transferable, etc.</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93856D3" w14:textId="090188E2" w:rsidR="005D06D6" w:rsidRPr="009A5A7F" w:rsidRDefault="005D06D6" w:rsidP="005D06D6"/>
    <w:bookmarkEnd w:id="48"/>
    <w:p w14:paraId="433CB8B1" w14:textId="77777777" w:rsidR="005D06D6" w:rsidRDefault="005D06D6" w:rsidP="005D06D6"/>
    <w:p w14:paraId="2F04C4B5" w14:textId="0ED262C7" w:rsidR="009A5A7F" w:rsidRDefault="00435D66" w:rsidP="009A5A7F">
      <w:bookmarkStart w:id="49" w:name="_Hlk199694218"/>
      <w:r>
        <w:rPr>
          <w:rFonts w:hint="eastAsia"/>
        </w:rPr>
        <w:t>【同樣提到</w:t>
      </w:r>
      <w:r w:rsidRPr="00E7541C">
        <w:rPr>
          <w:rFonts w:hint="eastAsia"/>
          <w:color w:val="EE0000"/>
        </w:rPr>
        <w:t>分散式創新</w:t>
      </w:r>
      <w:r w:rsidR="00CB158A">
        <w:rPr>
          <w:rFonts w:hint="eastAsia"/>
          <w:color w:val="EE0000"/>
        </w:rPr>
        <w:t>，以及作者給他定義</w:t>
      </w:r>
      <w:r>
        <w:rPr>
          <w:rFonts w:hint="eastAsia"/>
        </w:rPr>
        <w:t>】</w:t>
      </w:r>
      <w:r w:rsidR="00163745" w:rsidRPr="00163745">
        <w:rPr>
          <w:rFonts w:hint="eastAsia"/>
        </w:rPr>
        <w:t>創新主體正</w:t>
      </w:r>
      <w:r w:rsidR="00163745" w:rsidRPr="00BE7DC3">
        <w:rPr>
          <w:rFonts w:hint="eastAsia"/>
          <w:color w:val="EE0000"/>
        </w:rPr>
        <w:t>朝著更少預先定義、更分散的方向轉變，尤其是在技術密集型行業</w:t>
      </w:r>
      <w:r w:rsidR="00163745" w:rsidRPr="00163745">
        <w:rPr>
          <w:rFonts w:hint="eastAsia"/>
        </w:rPr>
        <w:t>；這種轉變被稱為</w:t>
      </w:r>
      <w:r w:rsidR="00163745" w:rsidRPr="0043647F">
        <w:rPr>
          <w:rFonts w:hint="eastAsia"/>
          <w:color w:val="EE0000"/>
        </w:rPr>
        <w:t>分散式創新</w:t>
      </w:r>
      <w:r w:rsidR="00946D78" w:rsidRPr="00946D78">
        <w:t>With digital innovation, there is a shift toward less predefined and more distributed innovation agency, particularly in technology intensive industries; this shift has been referred to as distributed innovation</w:t>
      </w:r>
      <w:r w:rsidR="006831FC" w:rsidRPr="00066C7D">
        <w:t>(e.g., Lakhani and Panetta 2007; Sawhney and Prandelli 2000)</w:t>
      </w:r>
      <w:r w:rsidR="0043647F">
        <w:rPr>
          <w:rFonts w:hint="eastAsia"/>
        </w:rPr>
        <w:t>，其他同樣有提到開放式創新跟網路中心</w:t>
      </w:r>
      <w:r w:rsidR="00A32AA6">
        <w:rPr>
          <w:rFonts w:hint="eastAsia"/>
        </w:rPr>
        <w:t>式創新</w:t>
      </w:r>
      <w:r w:rsidR="00066C7D" w:rsidRPr="00066C7D">
        <w:t>, open innovation (Chesbrough 2003), and network-centric innovation (Nambisan and Sawhney 2007) among other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44A5956" w14:textId="64FB1145" w:rsidR="00BC1E89" w:rsidRPr="009A5A7F" w:rsidRDefault="00BC1E89" w:rsidP="005D06D6"/>
    <w:p w14:paraId="49139924" w14:textId="77777777" w:rsidR="00435D66" w:rsidRDefault="00435D66" w:rsidP="005D06D6"/>
    <w:p w14:paraId="7393F181" w14:textId="09BAF557" w:rsidR="009A5A7F" w:rsidRDefault="00C6491F" w:rsidP="009A5A7F">
      <w:r>
        <w:rPr>
          <w:rFonts w:hint="eastAsia"/>
        </w:rPr>
        <w:t>【</w:t>
      </w:r>
      <w:r w:rsidRPr="00C6491F">
        <w:rPr>
          <w:rFonts w:hint="eastAsia"/>
          <w:color w:val="EE0000"/>
        </w:rPr>
        <w:t>分散式創新</w:t>
      </w:r>
      <w:r>
        <w:rPr>
          <w:rFonts w:hint="eastAsia"/>
        </w:rPr>
        <w:t>是由</w:t>
      </w:r>
      <w:r w:rsidRPr="00C6491F">
        <w:rPr>
          <w:rFonts w:hint="eastAsia"/>
          <w:color w:val="EE0000"/>
        </w:rPr>
        <w:t>異構參與者</w:t>
      </w:r>
      <w:r>
        <w:rPr>
          <w:rFonts w:hint="eastAsia"/>
        </w:rPr>
        <w:t>組成的，帶同時又有</w:t>
      </w:r>
      <w:r w:rsidRPr="00C6491F">
        <w:rPr>
          <w:rFonts w:hint="eastAsia"/>
          <w:color w:val="EE0000"/>
        </w:rPr>
        <w:t>高度動態性</w:t>
      </w:r>
      <w:r>
        <w:rPr>
          <w:rFonts w:hint="eastAsia"/>
        </w:rPr>
        <w:t>，因為參與者隨時可能發生變化】</w:t>
      </w:r>
      <w:r w:rsidR="009F3E4B" w:rsidRPr="009F3E4B">
        <w:rPr>
          <w:rFonts w:hint="eastAsia"/>
        </w:rPr>
        <w:t>異質</w:t>
      </w:r>
      <w:r w:rsidR="00F150EA" w:rsidRPr="00C6491F">
        <w:t>heterogeneous</w:t>
      </w:r>
      <w:r w:rsidR="009F3E4B" w:rsidRPr="009F3E4B">
        <w:rPr>
          <w:rFonts w:hint="eastAsia"/>
        </w:rPr>
        <w:t>的參與者群體作為一個整體，通常構成了成功創新所必需的主體。重要的是，這樣的集體也具有高度的動態性，因為參與者（個人、組織等）可以根據目標的變化、新能力的需要、動機的轉變、互補能力的獲得、新的限制因素和機會的出現，或不同貢獻的獲得認可而選擇加入或退出</w:t>
      </w:r>
      <w:r w:rsidR="009F3E4B" w:rsidRPr="009F3E4B">
        <w:rPr>
          <w:rFonts w:hint="eastAsia"/>
        </w:rPr>
        <w:t xml:space="preserve"> (</w:t>
      </w:r>
      <w:r w:rsidR="00990441">
        <w:rPr>
          <w:rFonts w:hint="eastAsia"/>
        </w:rPr>
        <w:t xml:space="preserve">by </w:t>
      </w:r>
      <w:r w:rsidR="00AE4D92" w:rsidRPr="00AE4D92">
        <w:t>Service innovation</w:t>
      </w:r>
      <w:r w:rsidR="00AE4D92">
        <w:rPr>
          <w:rFonts w:hint="eastAsia"/>
        </w:rPr>
        <w:t xml:space="preserve">, </w:t>
      </w:r>
      <w:r w:rsidR="009F3E4B" w:rsidRPr="009F3E4B">
        <w:rPr>
          <w:rFonts w:hint="eastAsia"/>
        </w:rPr>
        <w:t xml:space="preserve">Lusch </w:t>
      </w:r>
      <w:r w:rsidR="009F3E4B" w:rsidRPr="009F3E4B">
        <w:rPr>
          <w:rFonts w:hint="eastAsia"/>
        </w:rPr>
        <w:t>和</w:t>
      </w:r>
      <w:r w:rsidR="009F3E4B" w:rsidRPr="009F3E4B">
        <w:rPr>
          <w:rFonts w:hint="eastAsia"/>
        </w:rPr>
        <w:t xml:space="preserve"> Nambisan 2015)</w:t>
      </w:r>
      <w:r w:rsidRPr="00C6491F">
        <w:t xml:space="preserve"> This heterogeneous constellation of actors as a whole often constitutes the agency necessary to innovate successfully. Importantly, such collectives are also highly dynamic in that actors (individuals, organizations, etc.) can opt in and out while their goals change, new competencies are needed, motivations shifts, complementary capabilities need to be garnered, new constraints and opportunities emerge, or varying contributions become recognized (Lusch and Nambisan 2015).</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0A715125" w14:textId="0DA4E391" w:rsidR="00AD2D99" w:rsidRPr="007D0830" w:rsidRDefault="00AD2D99" w:rsidP="005D06D6"/>
    <w:bookmarkEnd w:id="49"/>
    <w:p w14:paraId="3F35AD45" w14:textId="77777777" w:rsidR="00F150EA" w:rsidRDefault="00F150EA" w:rsidP="005D06D6"/>
    <w:p w14:paraId="52E844C5" w14:textId="12182F5D" w:rsidR="007D0830" w:rsidRDefault="00F150EA" w:rsidP="007D0830">
      <w:bookmarkStart w:id="50" w:name="_Hlk199694233"/>
      <w:r>
        <w:rPr>
          <w:rFonts w:hint="eastAsia"/>
        </w:rPr>
        <w:t>【</w:t>
      </w:r>
      <w:r w:rsidR="003D7388">
        <w:rPr>
          <w:rFonts w:hint="eastAsia"/>
        </w:rPr>
        <w:t>集體協作得益於知識分享和共享平台</w:t>
      </w:r>
      <w:r>
        <w:rPr>
          <w:rFonts w:hint="eastAsia"/>
        </w:rPr>
        <w:t>】</w:t>
      </w:r>
      <w:r w:rsidR="003D7388" w:rsidRPr="003D7388">
        <w:rPr>
          <w:rFonts w:hint="eastAsia"/>
        </w:rPr>
        <w:t>對於創新流程而言，</w:t>
      </w:r>
      <w:r w:rsidR="003D7388" w:rsidRPr="000F2998">
        <w:rPr>
          <w:rFonts w:hint="eastAsia"/>
          <w:color w:val="EE0000"/>
        </w:rPr>
        <w:t>集體之間的協作得益於知識共享和工作執行平台（例如</w:t>
      </w:r>
      <w:r w:rsidR="003D7388" w:rsidRPr="000F2998">
        <w:rPr>
          <w:rFonts w:hint="eastAsia"/>
          <w:color w:val="EE0000"/>
        </w:rPr>
        <w:t xml:space="preserve"> GitHub</w:t>
      </w:r>
      <w:r w:rsidR="003D7388" w:rsidRPr="000F2998">
        <w:rPr>
          <w:rFonts w:hint="eastAsia"/>
          <w:color w:val="EE0000"/>
        </w:rPr>
        <w:t>）</w:t>
      </w:r>
      <w:r w:rsidR="003D7388" w:rsidRPr="003D7388">
        <w:rPr>
          <w:rFonts w:hint="eastAsia"/>
        </w:rPr>
        <w:t>、眾包（例如</w:t>
      </w:r>
      <w:r w:rsidR="003D7388" w:rsidRPr="003D7388">
        <w:rPr>
          <w:rFonts w:hint="eastAsia"/>
        </w:rPr>
        <w:t xml:space="preserve"> Top Coder</w:t>
      </w:r>
      <w:r w:rsidR="003D7388" w:rsidRPr="003D7388">
        <w:rPr>
          <w:rFonts w:hint="eastAsia"/>
        </w:rPr>
        <w:t>）、眾籌（例如</w:t>
      </w:r>
      <w:r w:rsidR="003D7388" w:rsidRPr="003D7388">
        <w:rPr>
          <w:rFonts w:hint="eastAsia"/>
        </w:rPr>
        <w:t xml:space="preserve"> Kickstarter</w:t>
      </w:r>
      <w:r w:rsidR="003D7388" w:rsidRPr="003D7388">
        <w:rPr>
          <w:rFonts w:hint="eastAsia"/>
        </w:rPr>
        <w:t>）、虛擬世界（例如</w:t>
      </w:r>
      <w:r w:rsidR="003D7388" w:rsidRPr="003D7388">
        <w:rPr>
          <w:rFonts w:hint="eastAsia"/>
        </w:rPr>
        <w:t xml:space="preserve"> Second Life</w:t>
      </w:r>
      <w:r w:rsidR="003D7388" w:rsidRPr="003D7388">
        <w:rPr>
          <w:rFonts w:hint="eastAsia"/>
        </w:rPr>
        <w:t>）、數位創客空間和專用社交媒體（例如</w:t>
      </w:r>
      <w:r w:rsidR="003D7388" w:rsidRPr="003D7388">
        <w:rPr>
          <w:rFonts w:hint="eastAsia"/>
        </w:rPr>
        <w:t xml:space="preserve"> OpenStack</w:t>
      </w:r>
      <w:r w:rsidR="003D7388" w:rsidRPr="003D7388">
        <w:rPr>
          <w:rFonts w:hint="eastAsia"/>
        </w:rPr>
        <w:t>）等數位基礎設施能力</w:t>
      </w:r>
      <w:r w:rsidR="00435EBA" w:rsidRPr="00435EBA">
        <w:t>For innovation processes, col laboration among collectives is enabled by such digital infra structural capabilities as knowledge sharing and work execution platforms (e.g., GitHub), crowdsourcing (e.g., Top Coder), crowdfunding (e.g., Kickstarter), virtual worlds (e.g., Second Life), digital makerspaces, and dedicated social media (e.g., OpenStack).</w:t>
      </w:r>
      <w:r w:rsidR="007D0830" w:rsidRPr="007D0830">
        <w:t xml:space="preserve"> </w:t>
      </w:r>
      <w:r w:rsidR="007D0830" w:rsidRPr="00AF5C93">
        <w:t>（來自《</w:t>
      </w:r>
      <w:r w:rsidR="007D0830" w:rsidRPr="007A7F99">
        <w:t>DIGITAL INNOVATION MANAGEMENT: REINVENTING INNOVATION MANAGEMENT RESEARCH IN A DIGITAL WORLD</w:t>
      </w:r>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372CCB61" w14:textId="33A312E2" w:rsidR="00F150EA" w:rsidRPr="007D0830" w:rsidRDefault="00F150EA" w:rsidP="005D06D6"/>
    <w:bookmarkEnd w:id="50"/>
    <w:p w14:paraId="120B8739" w14:textId="77777777" w:rsidR="00FF64CF" w:rsidRDefault="00FF64CF" w:rsidP="005D06D6"/>
    <w:p w14:paraId="35C2D4AE" w14:textId="74EC3346" w:rsidR="007D0830" w:rsidRDefault="00FF64CF" w:rsidP="007D0830">
      <w:bookmarkStart w:id="51" w:name="_Hlk199694225"/>
      <w:r>
        <w:rPr>
          <w:rFonts w:hint="eastAsia"/>
        </w:rPr>
        <w:t>【</w:t>
      </w:r>
      <w:r w:rsidRPr="00B61ED8">
        <w:rPr>
          <w:rFonts w:hint="eastAsia"/>
          <w:color w:val="EE0000"/>
        </w:rPr>
        <w:t>異構參與者協作的特性使得組織應該如何管理、發展組織創新</w:t>
      </w:r>
      <w:r>
        <w:rPr>
          <w:rFonts w:hint="eastAsia"/>
        </w:rPr>
        <w:t>?</w:t>
      </w:r>
      <w:r>
        <w:rPr>
          <w:rFonts w:hint="eastAsia"/>
        </w:rPr>
        <w:t>】當合作夥伴及其貢獻多元、未知或定義不明確時，企業如何組織創新？創新集體如何形成、發展並為共享創新議程做出貢獻？</w:t>
      </w:r>
      <w:r w:rsidRPr="00FF64CF">
        <w:t>How does a firm organize for innovation when its part ners and their contributions are diverse, unknown or ill defined? • How do innovation collectives form, evolve, and con tribute to a shared innovation agenda?</w:t>
      </w:r>
      <w:r w:rsidR="007D0830" w:rsidRPr="007D0830">
        <w:t xml:space="preserve"> </w:t>
      </w:r>
      <w:r w:rsidR="007D0830" w:rsidRPr="00AF5C93">
        <w:t>（來自《</w:t>
      </w:r>
      <w:r w:rsidR="007D0830" w:rsidRPr="007A7F99">
        <w:t>DIGITAL INNOVATION MANAGEMENT: REINVENTING INNOVATION MANAGEMENT RESEARCH IN A DIGITAL WORLD</w:t>
      </w:r>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6ED5236A" w14:textId="0E65DD6C" w:rsidR="00B61ED8" w:rsidRPr="007638AD" w:rsidRDefault="00B61ED8" w:rsidP="00FF64CF"/>
    <w:bookmarkEnd w:id="51"/>
    <w:p w14:paraId="26C11B12" w14:textId="77777777" w:rsidR="00D67000" w:rsidRDefault="00D67000" w:rsidP="00FF64CF"/>
    <w:p w14:paraId="133E6583" w14:textId="77777777" w:rsidR="007638AD" w:rsidRDefault="00D67000" w:rsidP="007638AD">
      <w:r>
        <w:rPr>
          <w:rFonts w:hint="eastAsia"/>
        </w:rPr>
        <w:t>【數位</w:t>
      </w:r>
      <w:r w:rsidR="00FA4E6B" w:rsidRPr="00FA4E6B">
        <w:rPr>
          <w:rFonts w:hint="eastAsia"/>
          <w:color w:val="EE0000"/>
        </w:rPr>
        <w:t>創新既依賴路徑，又具有突破性</w:t>
      </w:r>
      <w:r>
        <w:rPr>
          <w:rFonts w:hint="eastAsia"/>
        </w:rPr>
        <w:t>】</w:t>
      </w:r>
      <w:r w:rsidRPr="00D67000">
        <w:rPr>
          <w:rFonts w:hint="eastAsia"/>
        </w:rPr>
        <w:t>解決方案對也</w:t>
      </w:r>
      <w:r w:rsidRPr="00CE2762">
        <w:rPr>
          <w:rFonts w:hint="eastAsia"/>
          <w:color w:val="EE0000"/>
        </w:rPr>
        <w:t>可以被賦予記憶</w:t>
      </w:r>
      <w:r w:rsidRPr="00D67000">
        <w:rPr>
          <w:rFonts w:hint="eastAsia"/>
        </w:rPr>
        <w:t>，例如對先前耦合的記憶。這使得</w:t>
      </w:r>
      <w:r w:rsidRPr="00FA4E6B">
        <w:rPr>
          <w:rFonts w:hint="eastAsia"/>
          <w:color w:val="EE0000"/>
        </w:rPr>
        <w:t>創新既依賴路徑，又具有突破性</w:t>
      </w:r>
      <w:r w:rsidRPr="00D67000">
        <w:rPr>
          <w:rFonts w:hint="eastAsia"/>
        </w:rPr>
        <w:t>。例如，開發人員可以使用</w:t>
      </w:r>
      <w:r w:rsidR="00CE2762">
        <w:rPr>
          <w:rFonts w:hint="eastAsia"/>
        </w:rPr>
        <w:t>google map</w:t>
      </w:r>
      <w:r w:rsidRPr="00D67000">
        <w:rPr>
          <w:rFonts w:hint="eastAsia"/>
        </w:rPr>
        <w:t>API</w:t>
      </w:r>
      <w:r w:rsidRPr="00D67000">
        <w:rPr>
          <w:rFonts w:hint="eastAsia"/>
        </w:rPr>
        <w:t>在網站上插入一個提供行車路線的地圖鏈接，以解決導航問題。新的開發人員可能</w:t>
      </w:r>
      <w:r w:rsidRPr="00CF0D49">
        <w:rPr>
          <w:rFonts w:hint="eastAsia"/>
          <w:color w:val="EE0000"/>
        </w:rPr>
        <w:t>會在同一個應用程式中添加新功能，例如警察目擊資訊或施工警告，以解決不同的問題（例如避開超速陷阱）。每一次演進都將對過去的記憶與新的獨特的問題</w:t>
      </w:r>
      <w:r w:rsidRPr="00CF0D49">
        <w:rPr>
          <w:rFonts w:hint="eastAsia"/>
          <w:color w:val="EE0000"/>
        </w:rPr>
        <w:t>-</w:t>
      </w:r>
      <w:r w:rsidRPr="00CF0D49">
        <w:rPr>
          <w:rFonts w:hint="eastAsia"/>
          <w:color w:val="EE0000"/>
        </w:rPr>
        <w:t>解決方案對融合在一起</w:t>
      </w:r>
      <w:r w:rsidRPr="00D67000">
        <w:rPr>
          <w:rFonts w:hint="eastAsia"/>
        </w:rPr>
        <w:t>。</w:t>
      </w:r>
      <w:r w:rsidR="00135076" w:rsidRPr="00135076">
        <w:t xml:space="preserve">solution pairs can </w:t>
      </w:r>
      <w:r w:rsidR="00135076" w:rsidRPr="00135076">
        <w:lastRenderedPageBreak/>
        <w:t>also be imbued with memory, such as memory of earlier couplings. This allows innovation to be simultaneously path dependent and path breaking. For example, a developer can use a Google Maps API to insert a link to a map providing driving directions on a website to solve the problem of navigation. A new developer may take the same app and add new features such as police sightings or construction warnings to address a different problem (of avoiding speed traps). Each evolution incorporates the memory of what has gone before with a new distinct problem solution pair</w:t>
      </w:r>
      <w:r w:rsidR="007638AD" w:rsidRPr="00AF5C93">
        <w:t>（來自《</w:t>
      </w:r>
      <w:r w:rsidR="007638AD" w:rsidRPr="007A7F99">
        <w:t>DIGITAL INNOVATION MANAGEMENT: REINVENTING INNOVATION MANAGEMENT RESEARCH IN A DIGITAL WORLD</w:t>
      </w:r>
      <w:r w:rsidR="007638AD" w:rsidRPr="00AF5C93">
        <w:t>》，</w:t>
      </w:r>
      <w:r w:rsidR="007638AD" w:rsidRPr="007A7F99">
        <w:t>Satish Nambisan, Kalle Lyytinen, Ann Majchrzak, Michael Song</w:t>
      </w:r>
      <w:r w:rsidR="007638AD" w:rsidRPr="00AF5C93">
        <w:t>，</w:t>
      </w:r>
      <w:r w:rsidR="007638AD" w:rsidRPr="00AF5C93">
        <w:t>201</w:t>
      </w:r>
      <w:r w:rsidR="007638AD">
        <w:rPr>
          <w:rFonts w:hint="eastAsia"/>
        </w:rPr>
        <w:t>7</w:t>
      </w:r>
      <w:r w:rsidR="007638AD" w:rsidRPr="00AF5C93">
        <w:t>）</w:t>
      </w:r>
    </w:p>
    <w:p w14:paraId="5FB50553" w14:textId="5BC91234" w:rsidR="00D67000" w:rsidRPr="007638AD" w:rsidRDefault="00D67000" w:rsidP="00FF64CF"/>
    <w:p w14:paraId="4D5AE01C" w14:textId="77777777" w:rsidR="00E744CB" w:rsidRDefault="00E744CB" w:rsidP="00FF64CF"/>
    <w:p w14:paraId="3DE58B45" w14:textId="279B3FB7" w:rsidR="00A45241" w:rsidRDefault="00E744CB" w:rsidP="00A45241">
      <w:r>
        <w:rPr>
          <w:rFonts w:hint="eastAsia"/>
        </w:rPr>
        <w:t>【數位創新管理重點之一是科技如何與人互動，來促進創新的社會認知意義建構】</w:t>
      </w:r>
      <w:r w:rsidRPr="00E744CB">
        <w:rPr>
          <w:rFonts w:hint="eastAsia"/>
        </w:rPr>
        <w:t>建構數位創新管理理論的</w:t>
      </w:r>
      <w:r w:rsidRPr="00927E9B">
        <w:rPr>
          <w:rFonts w:hint="eastAsia"/>
          <w:color w:val="EE0000"/>
        </w:rPr>
        <w:t>關鍵要素是數位科技（產品、平台等）如何與創新主體（無論是組織或個人）互動，以促進創新的社會認知意義建構</w:t>
      </w:r>
      <w:r w:rsidRPr="00E744CB">
        <w:rPr>
          <w:rFonts w:hint="eastAsia"/>
        </w:rPr>
        <w:t>。</w:t>
      </w:r>
      <w:r w:rsidR="00927E9B" w:rsidRPr="00927E9B">
        <w:t>Here we suggest that a critical element of theo rizing about digital innovation management is how digital technologies (artifacts, platforms, etc.) interact with innova tion agents (be they organizations or individuals) to foster innovative socio-cognitive sensemaking.</w:t>
      </w:r>
      <w:r w:rsidR="00A45241" w:rsidRPr="00A45241">
        <w:t xml:space="preserve"> </w:t>
      </w:r>
      <w:r w:rsidR="00A45241" w:rsidRPr="00AF5C93">
        <w:t>（來自《</w:t>
      </w:r>
      <w:r w:rsidR="00A45241" w:rsidRPr="007A7F99">
        <w:t>DIGITAL INNOVATION MANAGEMENT: REINVENTING INNOVATION MANAGEMENT RESEARCH IN A DIGITAL WORLD</w:t>
      </w:r>
      <w:r w:rsidR="00A45241" w:rsidRPr="00AF5C93">
        <w:t>》，</w:t>
      </w:r>
      <w:r w:rsidR="00A45241" w:rsidRPr="007A7F99">
        <w:t>Satish Nambisan, Kalle Lyytinen, Ann Majchrzak, Michael Song</w:t>
      </w:r>
      <w:r w:rsidR="00A45241" w:rsidRPr="00AF5C93">
        <w:t>，</w:t>
      </w:r>
      <w:r w:rsidR="00A45241" w:rsidRPr="00AF5C93">
        <w:t>201</w:t>
      </w:r>
      <w:r w:rsidR="00A45241">
        <w:rPr>
          <w:rFonts w:hint="eastAsia"/>
        </w:rPr>
        <w:t>7</w:t>
      </w:r>
      <w:r w:rsidR="00A45241" w:rsidRPr="00AF5C93">
        <w:t>）</w:t>
      </w:r>
    </w:p>
    <w:p w14:paraId="6BF9FE2C" w14:textId="2A1CA2B8" w:rsidR="00E744CB" w:rsidRDefault="00E744CB" w:rsidP="00FF64CF"/>
    <w:p w14:paraId="2881AE8E" w14:textId="77777777" w:rsidR="00A45241" w:rsidRPr="00A45241" w:rsidRDefault="00A45241" w:rsidP="00FF64CF"/>
    <w:p w14:paraId="6F8C7F88" w14:textId="77368F06" w:rsidR="00FA3F0F" w:rsidRDefault="00002692" w:rsidP="00FA3F0F">
      <w:r>
        <w:rPr>
          <w:rFonts w:hint="eastAsia"/>
        </w:rPr>
        <w:t>【定義社會認知意義建構】</w:t>
      </w:r>
      <w:r w:rsidR="00F712F4" w:rsidRPr="0046065C">
        <w:rPr>
          <w:rFonts w:hint="eastAsia"/>
          <w:color w:val="EE0000"/>
        </w:rPr>
        <w:t>科技</w:t>
      </w:r>
      <w:r w:rsidR="00F712F4" w:rsidRPr="00F712F4">
        <w:rPr>
          <w:rFonts w:hint="eastAsia"/>
        </w:rPr>
        <w:t>在</w:t>
      </w:r>
      <w:r w:rsidR="00F712F4" w:rsidRPr="0046065C">
        <w:rPr>
          <w:rFonts w:hint="eastAsia"/>
          <w:highlight w:val="yellow"/>
        </w:rPr>
        <w:t>創新者個體</w:t>
      </w:r>
      <w:r w:rsidR="00F712F4" w:rsidRPr="00F712F4">
        <w:rPr>
          <w:rFonts w:hint="eastAsia"/>
        </w:rPr>
        <w:t>認知和</w:t>
      </w:r>
      <w:r w:rsidR="00F712F4" w:rsidRPr="0046065C">
        <w:rPr>
          <w:rFonts w:hint="eastAsia"/>
          <w:highlight w:val="yellow"/>
        </w:rPr>
        <w:t>創新者由組織和個人組成的集體社會體系</w:t>
      </w:r>
      <w:r w:rsidR="00F712F4" w:rsidRPr="00F712F4">
        <w:rPr>
          <w:rFonts w:hint="eastAsia"/>
        </w:rPr>
        <w:t>中</w:t>
      </w:r>
      <w:r w:rsidR="00F712F4" w:rsidRPr="0046065C">
        <w:rPr>
          <w:rFonts w:hint="eastAsia"/>
          <w:color w:val="EE0000"/>
        </w:rPr>
        <w:t>同時被理解</w:t>
      </w:r>
      <w:r w:rsidR="006F6958" w:rsidRPr="006F6958">
        <w:t>By socio-cognitive sensemaking, we mean that the technology is being made sense of simultaneously in an individual innovator’s cognition and the innovator’s social system of collectives of organiza tions and individuals.</w:t>
      </w:r>
      <w:r w:rsidR="00FA3F0F" w:rsidRPr="00FA3F0F">
        <w:t xml:space="preserve"> </w:t>
      </w:r>
      <w:r w:rsidR="00FA3F0F" w:rsidRPr="00AF5C93">
        <w:t>（來自《</w:t>
      </w:r>
      <w:r w:rsidR="00FA3F0F" w:rsidRPr="007A7F99">
        <w:t>DIGITAL INNOVATION MANAGEMENT: REINVENTING INNOVATION MANAGEMENT RESEARCH IN A DIGITAL WORLD</w:t>
      </w:r>
      <w:r w:rsidR="00FA3F0F" w:rsidRPr="00AF5C93">
        <w:t>》，</w:t>
      </w:r>
      <w:r w:rsidR="00FA3F0F" w:rsidRPr="007A7F99">
        <w:t>Satish Nambisan, Kalle Lyytinen, Ann Majchrzak, Michael Song</w:t>
      </w:r>
      <w:r w:rsidR="00FA3F0F" w:rsidRPr="00AF5C93">
        <w:t>，</w:t>
      </w:r>
      <w:r w:rsidR="00FA3F0F" w:rsidRPr="00AF5C93">
        <w:t>201</w:t>
      </w:r>
      <w:r w:rsidR="00FA3F0F">
        <w:rPr>
          <w:rFonts w:hint="eastAsia"/>
        </w:rPr>
        <w:t>7</w:t>
      </w:r>
      <w:r w:rsidR="00FA3F0F" w:rsidRPr="00AF5C93">
        <w:t>）</w:t>
      </w:r>
    </w:p>
    <w:p w14:paraId="7D640EB0" w14:textId="77777777" w:rsidR="00096A80" w:rsidRDefault="00096A80" w:rsidP="00FF64CF"/>
    <w:p w14:paraId="0C2D6BB9" w14:textId="77777777" w:rsidR="005F08F7" w:rsidRDefault="00096A80" w:rsidP="005F08F7">
      <w:r>
        <w:rPr>
          <w:rFonts w:hint="eastAsia"/>
        </w:rPr>
        <w:t>【</w:t>
      </w:r>
      <w:r w:rsidR="00223040">
        <w:rPr>
          <w:rFonts w:hint="eastAsia"/>
        </w:rPr>
        <w:t>因為社會意義建構，所以</w:t>
      </w:r>
      <w:r w:rsidR="00FE7516">
        <w:rPr>
          <w:rFonts w:hint="eastAsia"/>
        </w:rPr>
        <w:t>作者認為</w:t>
      </w:r>
      <w:r>
        <w:rPr>
          <w:rFonts w:hint="eastAsia"/>
        </w:rPr>
        <w:t>成功的數位創新是</w:t>
      </w:r>
      <w:r w:rsidRPr="00223040">
        <w:rPr>
          <w:rFonts w:hint="eastAsia"/>
          <w:color w:val="EE0000"/>
        </w:rPr>
        <w:t>去框架化和重構的過程</w:t>
      </w:r>
      <w:r>
        <w:rPr>
          <w:rFonts w:hint="eastAsia"/>
        </w:rPr>
        <w:t>】成功的數位創新</w:t>
      </w:r>
      <w:r w:rsidRPr="00E9608C">
        <w:rPr>
          <w:rFonts w:hint="eastAsia"/>
          <w:color w:val="EE0000"/>
        </w:rPr>
        <w:t>取決於行為主體如何理解、與他人分享，並隨後修改他們對創新成果、流程和相關市場的理解</w:t>
      </w:r>
      <w:r w:rsidR="00E9608C">
        <w:rPr>
          <w:rFonts w:hint="eastAsia"/>
          <w:color w:val="EE0000"/>
        </w:rPr>
        <w:t>(</w:t>
      </w:r>
      <w:r w:rsidR="00E9608C">
        <w:rPr>
          <w:rFonts w:hint="eastAsia"/>
          <w:color w:val="EE0000"/>
        </w:rPr>
        <w:t>去框架化與重構</w:t>
      </w:r>
      <w:r w:rsidR="00E9608C">
        <w:rPr>
          <w:rFonts w:hint="eastAsia"/>
          <w:color w:val="EE0000"/>
        </w:rPr>
        <w:t>)</w:t>
      </w:r>
      <w:r>
        <w:rPr>
          <w:rFonts w:hint="eastAsia"/>
        </w:rPr>
        <w:t>。因此，成功的數位創新需要在社會過程的影響下，對</w:t>
      </w:r>
      <w:r w:rsidRPr="00223040">
        <w:rPr>
          <w:rFonts w:hint="eastAsia"/>
          <w:color w:val="EE0000"/>
        </w:rPr>
        <w:t>創新成果和過程進行持續不斷的去框架化和重構</w:t>
      </w:r>
      <w:r>
        <w:rPr>
          <w:rFonts w:hint="eastAsia"/>
        </w:rPr>
        <w:t>。</w:t>
      </w:r>
      <w:r w:rsidR="00E647EA" w:rsidRPr="00E647EA">
        <w:t>Successful digital innovation thus depends on how actors come to understand, share with others, and then modify their understandings of innovation outcomes, processes, and related markets. Successful digital innovation, then, calls for relentless deframing and reframing of innovation outcomes and processes, influenced by a social process</w:t>
      </w:r>
      <w:r w:rsidR="005F08F7" w:rsidRPr="00AF5C93">
        <w:t>（來自《</w:t>
      </w:r>
      <w:r w:rsidR="005F08F7" w:rsidRPr="007A7F99">
        <w:t>DIGITAL INNOVATION MANAGEMENT: REINVENTING INNOVATION MANAGEMENT RESEARCH IN A DIGITAL WORLD</w:t>
      </w:r>
      <w:r w:rsidR="005F08F7" w:rsidRPr="00AF5C93">
        <w:t>》，</w:t>
      </w:r>
      <w:r w:rsidR="005F08F7" w:rsidRPr="007A7F99">
        <w:t>Satish Nambisan, Kalle Lyytinen, Ann Majchrzak, Michael Song</w:t>
      </w:r>
      <w:r w:rsidR="005F08F7" w:rsidRPr="00AF5C93">
        <w:t>，</w:t>
      </w:r>
      <w:r w:rsidR="005F08F7" w:rsidRPr="00AF5C93">
        <w:t>201</w:t>
      </w:r>
      <w:r w:rsidR="005F08F7">
        <w:rPr>
          <w:rFonts w:hint="eastAsia"/>
        </w:rPr>
        <w:t>7</w:t>
      </w:r>
      <w:r w:rsidR="005F08F7" w:rsidRPr="00AF5C93">
        <w:t>）</w:t>
      </w:r>
    </w:p>
    <w:p w14:paraId="16A73C41" w14:textId="458A4983" w:rsidR="00096A80" w:rsidRPr="005F08F7" w:rsidRDefault="00096A80" w:rsidP="00096A80"/>
    <w:p w14:paraId="3D6B6182" w14:textId="77777777" w:rsidR="00D67000" w:rsidRDefault="00D67000" w:rsidP="00FF64CF"/>
    <w:p w14:paraId="0F66094F" w14:textId="3A726090" w:rsidR="004F38E3" w:rsidRDefault="00245649" w:rsidP="004F38E3">
      <w:r>
        <w:rPr>
          <w:rFonts w:hint="eastAsia"/>
        </w:rPr>
        <w:t>【作者引用別人說的協同概念】</w:t>
      </w:r>
      <w:r w:rsidRPr="00245649">
        <w:rPr>
          <w:rFonts w:hint="eastAsia"/>
        </w:rPr>
        <w:t>「協同」的概念，即一個或多個企業（或實體）承擔協調價值共創和價值分配的責任</w:t>
      </w:r>
      <w:r w:rsidR="000C4D9E" w:rsidRPr="000C4D9E">
        <w:t>Prior studies on innovation networks and ecosystems have suggested the concept of orchestration, wherein one or more firms (or entities) assume the responsi bility for coordinating value cocreation and value appro priation (e.g., Dhanaraj and Parkhe 2006; Nambisan and Sawhney 2007, 2011; Wind et al. 2009</w:t>
      </w:r>
      <w:r w:rsidR="00A71561">
        <w:rPr>
          <w:rFonts w:hint="eastAsia"/>
        </w:rPr>
        <w:t>，我還沒去找，</w:t>
      </w:r>
      <w:r w:rsidR="00A71561" w:rsidRPr="00CF73E0">
        <w:rPr>
          <w:rFonts w:hint="eastAsia"/>
          <w:color w:val="EE0000"/>
        </w:rPr>
        <w:t>如果要用再去放在</w:t>
      </w:r>
      <w:r w:rsidR="00A71561" w:rsidRPr="00CF73E0">
        <w:rPr>
          <w:rFonts w:hint="eastAsia"/>
          <w:color w:val="EE0000"/>
        </w:rPr>
        <w:t>endnote</w:t>
      </w:r>
      <w:r w:rsidR="000C4D9E" w:rsidRPr="000C4D9E">
        <w:t>).</w:t>
      </w:r>
      <w:r w:rsidR="004F38E3" w:rsidRPr="004F38E3">
        <w:t xml:space="preserve"> </w:t>
      </w:r>
      <w:r w:rsidR="004F38E3" w:rsidRPr="00AF5C93">
        <w:t>（來自《</w:t>
      </w:r>
      <w:r w:rsidR="004F38E3" w:rsidRPr="007A7F99">
        <w:t>DIGITAL INNOVATION MANAGEMENT: REINVENTING INNOVATION MANAGEMENT RESEARCH IN A DIGITAL WORLD</w:t>
      </w:r>
      <w:r w:rsidR="004F38E3" w:rsidRPr="00AF5C93">
        <w:t>》，</w:t>
      </w:r>
      <w:r w:rsidR="004F38E3" w:rsidRPr="007A7F99">
        <w:t>Satish Nambisan, Kalle Lyytinen, Ann Majchrzak, Michael Song</w:t>
      </w:r>
      <w:r w:rsidR="004F38E3" w:rsidRPr="00AF5C93">
        <w:t>，</w:t>
      </w:r>
      <w:r w:rsidR="004F38E3" w:rsidRPr="00AF5C93">
        <w:t>201</w:t>
      </w:r>
      <w:r w:rsidR="004F38E3">
        <w:rPr>
          <w:rFonts w:hint="eastAsia"/>
        </w:rPr>
        <w:t>7</w:t>
      </w:r>
      <w:r w:rsidR="004F38E3" w:rsidRPr="00AF5C93">
        <w:t>）</w:t>
      </w:r>
    </w:p>
    <w:p w14:paraId="637F901C" w14:textId="587FD099" w:rsidR="00245649" w:rsidRPr="004F38E3" w:rsidRDefault="00245649" w:rsidP="00FF64CF"/>
    <w:p w14:paraId="4CC1F13B" w14:textId="77777777" w:rsidR="004C5BF4" w:rsidRDefault="004C5BF4" w:rsidP="00FF64CF"/>
    <w:p w14:paraId="210DCF4E" w14:textId="286FFAB8" w:rsidR="00CF73E0" w:rsidRDefault="00F12AED" w:rsidP="00CF73E0">
      <w:r>
        <w:rPr>
          <w:rFonts w:hint="eastAsia"/>
        </w:rPr>
        <w:t>【作者認為協作是】因此，在問題解決型組織中，</w:t>
      </w:r>
      <w:r w:rsidRPr="00007D03">
        <w:rPr>
          <w:rFonts w:hint="eastAsia"/>
          <w:color w:val="EE0000"/>
        </w:rPr>
        <w:t>一群鬆散的連結「貢獻者」可以被數位技術或人員識別和動員起來</w:t>
      </w:r>
      <w:r>
        <w:rPr>
          <w:rFonts w:hint="eastAsia"/>
        </w:rPr>
        <w:t>——無論是</w:t>
      </w:r>
      <w:r w:rsidRPr="00007D03">
        <w:rPr>
          <w:rFonts w:hint="eastAsia"/>
          <w:color w:val="EE0000"/>
        </w:rPr>
        <w:t>臨時的還是更長期</w:t>
      </w:r>
      <w:r>
        <w:rPr>
          <w:rFonts w:hint="eastAsia"/>
        </w:rPr>
        <w:t>的——來協調這群人。這種</w:t>
      </w:r>
      <w:r w:rsidRPr="006B281F">
        <w:rPr>
          <w:rFonts w:hint="eastAsia"/>
          <w:color w:val="EE0000"/>
          <w:highlight w:val="yellow"/>
        </w:rPr>
        <w:t>協調涉及等待合適的問題進入階段</w:t>
      </w:r>
      <w:r w:rsidR="006B281F">
        <w:rPr>
          <w:rFonts w:hint="eastAsia"/>
          <w:color w:val="EE0000"/>
          <w:highlight w:val="yellow"/>
        </w:rPr>
        <w:t>(</w:t>
      </w:r>
      <w:r w:rsidR="006B281F">
        <w:rPr>
          <w:rFonts w:hint="eastAsia"/>
          <w:color w:val="EE0000"/>
          <w:highlight w:val="yellow"/>
        </w:rPr>
        <w:t>可以解決甚麼問題</w:t>
      </w:r>
      <w:r w:rsidR="006B281F">
        <w:rPr>
          <w:rFonts w:hint="eastAsia"/>
          <w:color w:val="EE0000"/>
          <w:highlight w:val="yellow"/>
        </w:rPr>
        <w:t>)</w:t>
      </w:r>
      <w:r>
        <w:rPr>
          <w:rFonts w:hint="eastAsia"/>
        </w:rPr>
        <w:t>，以便</w:t>
      </w:r>
      <w:r w:rsidRPr="0073037F">
        <w:rPr>
          <w:rFonts w:hint="eastAsia"/>
          <w:color w:val="EE0000"/>
        </w:rPr>
        <w:t>與可用或新的潛在解決方案相匹配，或協助協調貢獻者提出的解決方案</w:t>
      </w:r>
      <w:r>
        <w:rPr>
          <w:rFonts w:hint="eastAsia"/>
        </w:rPr>
        <w:t>，以解</w:t>
      </w:r>
      <w:r>
        <w:rPr>
          <w:rFonts w:hint="eastAsia"/>
        </w:rPr>
        <w:lastRenderedPageBreak/>
        <w:t>決合理的問題或機會。因此，從本質上講，協調可以從</w:t>
      </w:r>
      <w:r w:rsidRPr="008B4171">
        <w:rPr>
          <w:rFonts w:hint="eastAsia"/>
          <w:color w:val="EE0000"/>
        </w:rPr>
        <w:t>問題和需求與潛在解決方案的</w:t>
      </w:r>
      <w:r w:rsidR="002A00DC" w:rsidRPr="008B4171">
        <w:rPr>
          <w:rFonts w:hint="eastAsia"/>
          <w:color w:val="EE0000"/>
        </w:rPr>
        <w:t>配對</w:t>
      </w:r>
      <w:r>
        <w:rPr>
          <w:rFonts w:hint="eastAsia"/>
        </w:rPr>
        <w:t>角度來看待。</w:t>
      </w:r>
      <w:r w:rsidR="00266996" w:rsidRPr="00266996">
        <w:t>Thus, in problem-solving organizations, a loosely connected crowd of “contributors” can be identified and mobilized by a digital technology or person serving—either temporarily or more permanently—to orchestrate the crowd. This orchestra tion involves waiting for the right problem to enter the stage to match with an available or new potential solution, or helps brokering solutions generated by contributors to plausible problems or opportunities. Thus, in essence, orchestration can be viewed in terms of the matching of problems and needs with potential solutions.</w:t>
      </w:r>
      <w:r w:rsidR="00E11B0A" w:rsidRPr="00E11B0A">
        <w:rPr>
          <w:rFonts w:hint="eastAsia"/>
        </w:rPr>
        <w:t xml:space="preserve"> </w:t>
      </w:r>
      <w:r w:rsidR="00E11B0A" w:rsidRPr="00E11B0A">
        <w:rPr>
          <w:rFonts w:hint="eastAsia"/>
        </w:rPr>
        <w:t>但越來越明顯的是，</w:t>
      </w:r>
      <w:r w:rsidR="00E11B0A" w:rsidRPr="0010342F">
        <w:rPr>
          <w:rFonts w:hint="eastAsia"/>
          <w:color w:val="EE0000"/>
        </w:rPr>
        <w:t>數位技術具有將問題（或需求）與解決方案相匹配，從而發揮協調者作用的潛力</w:t>
      </w:r>
      <w:r w:rsidR="00E11B0A" w:rsidRPr="00E11B0A">
        <w:rPr>
          <w:rFonts w:hint="eastAsia"/>
        </w:rPr>
        <w:t>。</w:t>
      </w:r>
      <w:r w:rsidR="00C96793" w:rsidRPr="00C96793">
        <w:t>it is increasingly becoming evident that digital technologies have the potential to match problems (or needs) with solutions and thereby to serve as the orchestrator.</w:t>
      </w:r>
      <w:r w:rsidR="00CF73E0" w:rsidRPr="00CF73E0">
        <w:t xml:space="preserve"> </w:t>
      </w:r>
      <w:r w:rsidR="00CF73E0" w:rsidRPr="00AF5C93">
        <w:t>（來自《</w:t>
      </w:r>
      <w:r w:rsidR="00CF73E0" w:rsidRPr="007A7F99">
        <w:t>DIGITAL INNOVATION MANAGEMENT: REINVENTING INNOVATION MANAGEMENT RESEARCH IN A DIGITAL WORLD</w:t>
      </w:r>
      <w:r w:rsidR="00CF73E0" w:rsidRPr="00AF5C93">
        <w:t>》，</w:t>
      </w:r>
      <w:r w:rsidR="00CF73E0" w:rsidRPr="007A7F99">
        <w:t>Satish Nambisan, Kalle Lyytinen, Ann Majchrzak, Michael Song</w:t>
      </w:r>
      <w:r w:rsidR="00CF73E0" w:rsidRPr="00AF5C93">
        <w:t>，</w:t>
      </w:r>
      <w:r w:rsidR="00CF73E0" w:rsidRPr="00AF5C93">
        <w:t>201</w:t>
      </w:r>
      <w:r w:rsidR="00CF73E0">
        <w:rPr>
          <w:rFonts w:hint="eastAsia"/>
        </w:rPr>
        <w:t>7</w:t>
      </w:r>
      <w:r w:rsidR="00CF73E0" w:rsidRPr="00AF5C93">
        <w:t>）</w:t>
      </w:r>
    </w:p>
    <w:p w14:paraId="6FDA6AC3" w14:textId="29D6971D" w:rsidR="00F12AED" w:rsidRPr="00CF73E0" w:rsidRDefault="00F12AED" w:rsidP="00F12AED"/>
    <w:p w14:paraId="4FF43C02" w14:textId="77777777" w:rsidR="00EB5E0A" w:rsidRDefault="00EB5E0A" w:rsidP="00F12AED"/>
    <w:p w14:paraId="4B678DB1" w14:textId="294EFF8A" w:rsidR="003C4975" w:rsidRDefault="00EB5E0A" w:rsidP="003C4975">
      <w:r>
        <w:rPr>
          <w:rFonts w:hint="eastAsia"/>
        </w:rPr>
        <w:t>【配置分析</w:t>
      </w:r>
      <w:r w:rsidR="00FE2D90" w:rsidRPr="00FE2D90">
        <w:t>Configurational Analysis</w:t>
      </w:r>
      <w:r>
        <w:rPr>
          <w:rFonts w:hint="eastAsia"/>
        </w:rPr>
        <w:t>】</w:t>
      </w:r>
      <w:r w:rsidR="00EF23B6">
        <w:rPr>
          <w:rFonts w:hint="eastAsia"/>
        </w:rPr>
        <w:t>作者認為</w:t>
      </w:r>
      <w:r w:rsidR="00EF23B6" w:rsidRPr="007778C4">
        <w:rPr>
          <w:rFonts w:hint="eastAsia"/>
          <w:color w:val="EE0000"/>
        </w:rPr>
        <w:t>數位創新</w:t>
      </w:r>
      <w:r w:rsidR="00A00913" w:rsidRPr="007778C4">
        <w:rPr>
          <w:rFonts w:hint="eastAsia"/>
          <w:color w:val="EE0000"/>
        </w:rPr>
        <w:t>辨識</w:t>
      </w:r>
      <w:r w:rsidR="00EF23B6" w:rsidRPr="007778C4">
        <w:rPr>
          <w:rFonts w:hint="eastAsia"/>
          <w:color w:val="EE0000"/>
        </w:rPr>
        <w:t>問題、解決方案、技術可供性配對起來解決問題</w:t>
      </w:r>
      <w:r w:rsidR="00EF23B6">
        <w:rPr>
          <w:rFonts w:hint="eastAsia"/>
        </w:rPr>
        <w:t>很重要</w:t>
      </w:r>
      <w:r w:rsidR="007306E7">
        <w:rPr>
          <w:rFonts w:hint="eastAsia"/>
        </w:rPr>
        <w:t>。</w:t>
      </w:r>
      <w:r w:rsidR="007778C4" w:rsidRPr="007A107A">
        <w:rPr>
          <w:rFonts w:hint="eastAsia"/>
          <w:color w:val="EE0000"/>
        </w:rPr>
        <w:t>識別問題</w:t>
      </w:r>
      <w:r w:rsidR="007778C4" w:rsidRPr="007A107A">
        <w:rPr>
          <w:rFonts w:hint="eastAsia"/>
          <w:color w:val="EE0000"/>
        </w:rPr>
        <w:t>-</w:t>
      </w:r>
      <w:r w:rsidR="007778C4" w:rsidRPr="007A107A">
        <w:rPr>
          <w:rFonts w:hint="eastAsia"/>
          <w:color w:val="EE0000"/>
        </w:rPr>
        <w:t>解決方案對和技術可供性研究</w:t>
      </w:r>
      <w:r w:rsidR="007778C4" w:rsidRPr="007778C4">
        <w:rPr>
          <w:rFonts w:hint="eastAsia"/>
        </w:rPr>
        <w:t>需要一種專注於將特定條件與特定結果相匹配，而不是解釋差異的方法。</w:t>
      </w:r>
      <w:r w:rsidR="007A107A" w:rsidRPr="007A107A">
        <w:t>Identifying problem–solution pairs and technology affordance research creates a need for methodologies that focus on matching specific conditions for specific outcomes rather than variance explanation.</w:t>
      </w:r>
      <w:r w:rsidR="003C4975" w:rsidRPr="003C4975">
        <w:t xml:space="preserve"> </w:t>
      </w:r>
      <w:r w:rsidR="003C4975" w:rsidRPr="00AF5C93">
        <w:t>（來自《</w:t>
      </w:r>
      <w:r w:rsidR="003C4975" w:rsidRPr="007A7F99">
        <w:t>DIGITAL INNOVATION MANAGEMENT: REINVENTING INNOVATION MANAGEMENT RESEARCH IN A DIGITAL WORLD</w:t>
      </w:r>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3DBEF4CC" w14:textId="5EB38DAD" w:rsidR="00EB5E0A" w:rsidRPr="003C4975" w:rsidRDefault="00EB5E0A" w:rsidP="00F12AED"/>
    <w:p w14:paraId="47412652" w14:textId="77777777" w:rsidR="00FE4FEA" w:rsidRDefault="00FE4FEA" w:rsidP="00F12AED"/>
    <w:p w14:paraId="548351D0" w14:textId="77777777" w:rsidR="003C4975" w:rsidRDefault="00FE4FEA" w:rsidP="003C4975">
      <w:r>
        <w:rPr>
          <w:rFonts w:hint="eastAsia"/>
        </w:rPr>
        <w:t>【這篇裡面提到一些過去的他覺得有意義的研究</w:t>
      </w:r>
      <w:r w:rsidR="0035741C">
        <w:rPr>
          <w:rFonts w:hint="eastAsia"/>
        </w:rPr>
        <w:t>，主要在講平台的公開以及限制程度對創新的影響，以及相關的管理機制</w:t>
      </w:r>
      <w:r>
        <w:rPr>
          <w:rFonts w:hint="eastAsia"/>
        </w:rPr>
        <w:t>】</w:t>
      </w:r>
      <w:r w:rsidRPr="00FE4FEA">
        <w:rPr>
          <w:rFonts w:hint="eastAsia"/>
        </w:rPr>
        <w:t>Geoffrey Parker</w:t>
      </w:r>
      <w:r w:rsidRPr="00FE4FEA">
        <w:rPr>
          <w:rFonts w:hint="eastAsia"/>
        </w:rPr>
        <w:t>、</w:t>
      </w:r>
      <w:r w:rsidRPr="00FE4FEA">
        <w:rPr>
          <w:rFonts w:hint="eastAsia"/>
        </w:rPr>
        <w:t xml:space="preserve">Marshall Van Alstyne </w:t>
      </w:r>
      <w:r w:rsidRPr="00FE4FEA">
        <w:rPr>
          <w:rFonts w:hint="eastAsia"/>
        </w:rPr>
        <w:t>和</w:t>
      </w:r>
      <w:r w:rsidRPr="00FE4FEA">
        <w:rPr>
          <w:rFonts w:hint="eastAsia"/>
        </w:rPr>
        <w:t xml:space="preserve"> Xiaoyue Jiang </w:t>
      </w:r>
      <w:r w:rsidRPr="00FE4FEA">
        <w:rPr>
          <w:rFonts w:hint="eastAsia"/>
        </w:rPr>
        <w:t>分別研究了</w:t>
      </w:r>
      <w:r w:rsidRPr="0035741C">
        <w:rPr>
          <w:rFonts w:hint="eastAsia"/>
          <w:color w:val="EE0000"/>
        </w:rPr>
        <w:t>平台領導者在開放核心平台多少內容（以</w:t>
      </w:r>
      <w:r w:rsidRPr="0035741C">
        <w:rPr>
          <w:rFonts w:hint="eastAsia"/>
          <w:color w:val="EE0000"/>
        </w:rPr>
        <w:lastRenderedPageBreak/>
        <w:t>刺激外部開發者創新）以及保護外部開發者創新多長時間</w:t>
      </w:r>
      <w:r w:rsidRPr="00FE4FEA">
        <w:rPr>
          <w:rFonts w:hint="eastAsia"/>
        </w:rPr>
        <w:t>（在將這些創新吸收到核心平台之前）方面的決策。基於一個分析模型，作者表明，一旦外部開發者數量達到一定門檻，企業將優先選擇使用開放的外部合約進行創新，而不是封閉的垂直整合或分包。</w:t>
      </w:r>
      <w:r w:rsidR="003C4975" w:rsidRPr="00AF5C93">
        <w:t>（來自《</w:t>
      </w:r>
      <w:r w:rsidR="003C4975" w:rsidRPr="007A7F99">
        <w:t>DIGITAL INNOVATION MANAGEMENT: REINVENTING INNOVATION MANAGEMENT RESEARCH IN A DIGITAL WORLD</w:t>
      </w:r>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1365A265" w14:textId="4CE676E6" w:rsidR="00FE4FEA" w:rsidRPr="003C4975" w:rsidRDefault="00FE4FEA" w:rsidP="00F12AED"/>
    <w:p w14:paraId="55276783" w14:textId="77777777" w:rsidR="00ED586E" w:rsidRDefault="00ED586E" w:rsidP="00F12AED"/>
    <w:p w14:paraId="3D4034EE" w14:textId="114611C1" w:rsidR="007E7F2C" w:rsidRDefault="00ED586E" w:rsidP="00745150">
      <w:r>
        <w:rPr>
          <w:rFonts w:hint="eastAsia"/>
        </w:rPr>
        <w:t>作者引用</w:t>
      </w:r>
      <w:r w:rsidR="00187EEC">
        <w:rPr>
          <w:rFonts w:hint="eastAsia"/>
        </w:rPr>
        <w:t>(</w:t>
      </w:r>
      <w:r w:rsidR="00187EEC">
        <w:rPr>
          <w:rFonts w:hint="eastAsia"/>
        </w:rPr>
        <w:t>我放到</w:t>
      </w:r>
      <w:r w:rsidR="00187EEC">
        <w:rPr>
          <w:rFonts w:hint="eastAsia"/>
        </w:rPr>
        <w:t>endnote</w:t>
      </w:r>
      <w:r w:rsidR="00187EEC">
        <w:rPr>
          <w:rFonts w:hint="eastAsia"/>
        </w:rPr>
        <w:t>裡面啦</w:t>
      </w:r>
      <w:r w:rsidR="00187EEC">
        <w:rPr>
          <w:rFonts w:hint="eastAsia"/>
        </w:rPr>
        <w:t>)</w:t>
      </w:r>
      <w:r w:rsidRPr="00ED586E">
        <w:t>Saldanha, Terence JV, Sunil Mithas, and Mayuram S. Krishnan. "Leveraging customer involvement for fueling innovation." </w:t>
      </w:r>
      <w:r w:rsidRPr="00ED586E">
        <w:rPr>
          <w:i/>
          <w:iCs/>
        </w:rPr>
        <w:t>MIS quarterly</w:t>
      </w:r>
      <w:r w:rsidRPr="00ED586E">
        <w:t> 41.1 (2017): 267-286.</w:t>
      </w:r>
      <w:r w:rsidR="0047671E" w:rsidRPr="0047671E">
        <w:rPr>
          <w:rFonts w:hint="eastAsia"/>
        </w:rPr>
        <w:t xml:space="preserve"> </w:t>
      </w:r>
      <w:r w:rsidR="0047671E" w:rsidRPr="009E39F2">
        <w:rPr>
          <w:rFonts w:hint="eastAsia"/>
          <w:color w:val="EE0000"/>
        </w:rPr>
        <w:t>特定類型的客戶參與與特定的</w:t>
      </w:r>
      <w:r w:rsidR="0047671E" w:rsidRPr="009E39F2">
        <w:rPr>
          <w:rFonts w:hint="eastAsia"/>
          <w:color w:val="EE0000"/>
        </w:rPr>
        <w:t xml:space="preserve"> IT </w:t>
      </w:r>
      <w:r w:rsidR="0047671E" w:rsidRPr="009E39F2">
        <w:rPr>
          <w:rFonts w:hint="eastAsia"/>
          <w:color w:val="EE0000"/>
        </w:rPr>
        <w:t>支援能力之間的互補性如何增強公司創新</w:t>
      </w:r>
      <w:r w:rsidR="0047671E">
        <w:rPr>
          <w:rFonts w:hint="eastAsia"/>
        </w:rPr>
        <w:t>。具體而言，他們認為關係資訊處理能力和分析資訊處理能力可以補充以產品為中心的客戶參與和資訊密集型客戶參與實踐。</w:t>
      </w:r>
      <w:r w:rsidR="007E7F2C">
        <w:rPr>
          <w:rFonts w:hint="eastAsia"/>
        </w:rPr>
        <w:t>當特定配置的</w:t>
      </w:r>
      <w:r w:rsidR="007E7F2C">
        <w:rPr>
          <w:rFonts w:hint="eastAsia"/>
        </w:rPr>
        <w:t xml:space="preserve"> IT </w:t>
      </w:r>
      <w:r w:rsidR="007E7F2C">
        <w:rPr>
          <w:rFonts w:hint="eastAsia"/>
        </w:rPr>
        <w:t>支援能力與特定類型的客戶參與相結合時，企業可以受益更多</w:t>
      </w:r>
      <w:r w:rsidR="00745150">
        <w:rPr>
          <w:rFonts w:hint="eastAsia"/>
        </w:rPr>
        <w:t>更廣泛地說，他們的研究結果表明，</w:t>
      </w:r>
      <w:r w:rsidR="00745150" w:rsidRPr="00A80832">
        <w:rPr>
          <w:rFonts w:hint="eastAsia"/>
          <w:color w:val="EE0000"/>
        </w:rPr>
        <w:t>新的數位基礎設施（及其相關能力）企業與分散式創新機構相關的實踐（例如，與客戶或更廣泛的外部合作夥伴生態系統合作）可以進行關鍵補充，從而促進企業創新</w:t>
      </w:r>
      <w:r w:rsidR="00253F38" w:rsidRPr="00253F38">
        <w:t>Their empirical findings show that firms can benefit more when specific configurations of IT-enabled capabilities are leveraged in unison with specific types of customer involvement. More broadly, their findings suggest new digital infrastructures (and their associated capabilities) can critically complement a firm’s practices related to distributed innovation agency (for example, collaboration with customers or a broader ecosystem of external partners) and thus advance firm innovation.</w:t>
      </w:r>
    </w:p>
    <w:p w14:paraId="17B332C5" w14:textId="065D0D9D" w:rsidR="00ED586E" w:rsidRPr="003C4975" w:rsidRDefault="007A3BC1" w:rsidP="004D7443">
      <w:r>
        <w:rPr>
          <w:rFonts w:hint="eastAsia"/>
        </w:rPr>
        <w:t>【</w:t>
      </w:r>
      <w:r w:rsidR="00731143">
        <w:rPr>
          <w:rFonts w:hint="eastAsia"/>
        </w:rPr>
        <w:t>下面是</w:t>
      </w:r>
      <w:r>
        <w:rPr>
          <w:rFonts w:hint="eastAsia"/>
        </w:rPr>
        <w:t>原文中的摘錄</w:t>
      </w:r>
      <w:r>
        <w:rPr>
          <w:rFonts w:hint="eastAsia"/>
        </w:rPr>
        <w:t xml:space="preserve"> </w:t>
      </w:r>
      <w:r>
        <w:rPr>
          <w:rFonts w:hint="eastAsia"/>
        </w:rPr>
        <w:t>結論】</w:t>
      </w:r>
      <w:r w:rsidR="00333C89">
        <w:rPr>
          <w:rFonts w:hint="eastAsia"/>
        </w:rPr>
        <w:t>本研究</w:t>
      </w:r>
      <w:r w:rsidRPr="007A3BC1">
        <w:rPr>
          <w:rFonts w:hint="eastAsia"/>
        </w:rPr>
        <w:t>指出了資訊科技在開發無形資產方面的突出作用及其在利用客戶參與方面的中間能力</w:t>
      </w:r>
      <w:r w:rsidR="003132CE">
        <w:t>We extend the limited but</w:t>
      </w:r>
      <w:r w:rsidR="00DA3B76">
        <w:rPr>
          <w:rFonts w:hint="eastAsia"/>
        </w:rPr>
        <w:t xml:space="preserve"> </w:t>
      </w:r>
      <w:r w:rsidR="003132CE">
        <w:t>growing literature on IT and innovation by pointing to the</w:t>
      </w:r>
      <w:r w:rsidR="00DA3B76">
        <w:rPr>
          <w:rFonts w:hint="eastAsia"/>
        </w:rPr>
        <w:t xml:space="preserve"> </w:t>
      </w:r>
      <w:r w:rsidR="003132CE">
        <w:t>salient role of IT in developing intangibles and its inter-mediate capabilities with respect to leveraging customer</w:t>
      </w:r>
      <w:r w:rsidR="003714B7" w:rsidRPr="003714B7">
        <w:t xml:space="preserve"> </w:t>
      </w:r>
      <w:r w:rsidR="003714B7">
        <w:t>involvement</w:t>
      </w:r>
      <w:r w:rsidR="004D7443">
        <w:rPr>
          <w:rFonts w:hint="eastAsia"/>
        </w:rPr>
        <w:t>研究結果增強了對</w:t>
      </w:r>
      <w:r w:rsidR="004D7443">
        <w:rPr>
          <w:rFonts w:hint="eastAsia"/>
        </w:rPr>
        <w:t xml:space="preserve"> IT </w:t>
      </w:r>
      <w:r w:rsidR="004D7443">
        <w:rPr>
          <w:rFonts w:hint="eastAsia"/>
        </w:rPr>
        <w:t>支援能力在客戶參與</w:t>
      </w:r>
      <w:r w:rsidR="004D7443">
        <w:rPr>
          <w:rFonts w:hint="eastAsia"/>
        </w:rPr>
        <w:t>-</w:t>
      </w:r>
      <w:r w:rsidR="004D7443">
        <w:rPr>
          <w:rFonts w:hint="eastAsia"/>
        </w:rPr>
        <w:t>創新關係中調節作用的理論理解，並可能有助於解釋先前研究中相關的混合發現，因為它指出了先前被忽視的</w:t>
      </w:r>
      <w:r w:rsidR="004D7443">
        <w:rPr>
          <w:rFonts w:hint="eastAsia"/>
        </w:rPr>
        <w:t xml:space="preserve"> IT </w:t>
      </w:r>
      <w:r w:rsidR="004D7443">
        <w:rPr>
          <w:rFonts w:hint="eastAsia"/>
        </w:rPr>
        <w:t>支援能力（例如</w:t>
      </w:r>
      <w:r w:rsidR="004D7443">
        <w:rPr>
          <w:rFonts w:hint="eastAsia"/>
        </w:rPr>
        <w:t xml:space="preserve"> RIPC </w:t>
      </w:r>
      <w:r w:rsidR="004D7443">
        <w:rPr>
          <w:rFonts w:hint="eastAsia"/>
        </w:rPr>
        <w:t>和</w:t>
      </w:r>
      <w:r w:rsidR="004D7443">
        <w:rPr>
          <w:rFonts w:hint="eastAsia"/>
        </w:rPr>
        <w:t xml:space="preserve"> AIPC</w:t>
      </w:r>
      <w:r w:rsidR="004D7443">
        <w:rPr>
          <w:rFonts w:hint="eastAsia"/>
        </w:rPr>
        <w:t>）的調節作用。本研究強調需要仔細考慮</w:t>
      </w:r>
      <w:r w:rsidR="004D7443">
        <w:rPr>
          <w:rFonts w:hint="eastAsia"/>
        </w:rPr>
        <w:t xml:space="preserve"> IT </w:t>
      </w:r>
      <w:r w:rsidR="004D7443">
        <w:rPr>
          <w:rFonts w:hint="eastAsia"/>
        </w:rPr>
        <w:t>的作用，以幫助整理客戶參與對創新的影響。</w:t>
      </w:r>
      <w:r w:rsidR="003C4975">
        <w:rPr>
          <w:rFonts w:hint="eastAsia"/>
        </w:rPr>
        <w:t>(</w:t>
      </w:r>
      <w:r w:rsidR="003C4975">
        <w:rPr>
          <w:rFonts w:hint="eastAsia"/>
        </w:rPr>
        <w:t>來自</w:t>
      </w:r>
      <w:r w:rsidR="003C4975" w:rsidRPr="00ED586E">
        <w:t xml:space="preserve">Saldanha, Terence JV, Sunil Mithas, and Mayuram S. Krishnan. "Leveraging customer </w:t>
      </w:r>
      <w:r w:rsidR="003C4975" w:rsidRPr="00ED586E">
        <w:lastRenderedPageBreak/>
        <w:t>involvement for fueling innovation.</w:t>
      </w:r>
      <w:r w:rsidR="003C4975">
        <w:rPr>
          <w:rFonts w:hint="eastAsia"/>
        </w:rPr>
        <w:t>，</w:t>
      </w:r>
      <w:r w:rsidR="003C4975">
        <w:rPr>
          <w:rFonts w:hint="eastAsia"/>
        </w:rPr>
        <w:t>2017</w:t>
      </w:r>
      <w:r w:rsidR="003C4975" w:rsidRPr="00ED586E">
        <w:t>" </w:t>
      </w:r>
      <w:r w:rsidR="003A1872">
        <w:rPr>
          <w:rFonts w:hint="eastAsia"/>
        </w:rPr>
        <w:t>)</w:t>
      </w:r>
    </w:p>
    <w:p w14:paraId="47D33616" w14:textId="77777777" w:rsidR="00C56419" w:rsidRDefault="00C56419" w:rsidP="004D7443"/>
    <w:p w14:paraId="719DA6AC" w14:textId="77777777" w:rsidR="00C56419" w:rsidRDefault="00C56419" w:rsidP="0059188D">
      <w:pPr>
        <w:pStyle w:val="15"/>
        <w:ind w:firstLine="480"/>
      </w:pPr>
    </w:p>
    <w:p w14:paraId="4C84FF05" w14:textId="3FC2160B" w:rsidR="00F13FE4" w:rsidRDefault="00F13FE4" w:rsidP="00F13FE4">
      <w:pPr>
        <w:pStyle w:val="2"/>
      </w:pPr>
      <w:bookmarkStart w:id="52" w:name="_Hlk199694287"/>
      <w:r w:rsidRPr="00F13FE4">
        <w:t>Digital platform ecosystems</w:t>
      </w:r>
      <w:r w:rsidRPr="00826FF9">
        <w:t>數位平台生態系統</w:t>
      </w:r>
      <w:r w:rsidRPr="00826FF9">
        <w:rPr>
          <w:rFonts w:hint="eastAsia"/>
        </w:rPr>
        <w:t>(2020)</w:t>
      </w:r>
      <w:r w:rsidR="003D0F90" w:rsidRPr="003D0F90">
        <w:t xml:space="preserve"> Andreas Hein</w:t>
      </w:r>
      <w:r w:rsidR="003D0F90">
        <w:rPr>
          <w:rFonts w:hint="eastAsia"/>
        </w:rPr>
        <w:t>,</w:t>
      </w:r>
      <w:r w:rsidR="003D0F90" w:rsidRPr="003D0F90">
        <w:t xml:space="preserve"> Maximilian Schreieck,</w:t>
      </w:r>
      <w:r w:rsidR="004C01C1" w:rsidRPr="004C01C1">
        <w:t xml:space="preserve"> Tobias Riasanow,</w:t>
      </w:r>
      <w:r w:rsidR="004C01C1">
        <w:rPr>
          <w:rFonts w:hint="eastAsia"/>
        </w:rPr>
        <w:t>et al</w:t>
      </w:r>
      <w:bookmarkEnd w:id="52"/>
      <w:r w:rsidR="004C01C1">
        <w:rPr>
          <w:rFonts w:hint="eastAsia"/>
        </w:rPr>
        <w:t>.</w:t>
      </w:r>
    </w:p>
    <w:p w14:paraId="5859DE85" w14:textId="77777777" w:rsidR="004C01C1" w:rsidRPr="004C01C1" w:rsidRDefault="004C01C1" w:rsidP="004C01C1"/>
    <w:p w14:paraId="0E4E0B9C" w14:textId="01D7676A" w:rsidR="00BC4BD2" w:rsidRPr="00BC4BD2" w:rsidRDefault="00AA4932" w:rsidP="00BC4BD2">
      <w:bookmarkStart w:id="53" w:name="_Hlk199694306"/>
      <w:r>
        <w:rPr>
          <w:rFonts w:hint="eastAsia"/>
        </w:rPr>
        <w:t>【</w:t>
      </w:r>
      <w:r w:rsidR="00E70851" w:rsidRPr="00054DAF">
        <w:rPr>
          <w:color w:val="EE0000"/>
        </w:rPr>
        <w:t>數位平台生態系統如何根據三個核心構成要素而改變</w:t>
      </w:r>
      <w:r>
        <w:rPr>
          <w:rFonts w:hint="eastAsia"/>
        </w:rPr>
        <w:t>】</w:t>
      </w:r>
      <w:r w:rsidR="00A57092" w:rsidRPr="00A57092">
        <w:t>（</w:t>
      </w:r>
      <w:r w:rsidR="00A57092" w:rsidRPr="00A57092">
        <w:t>1</w:t>
      </w:r>
      <w:r w:rsidR="00A57092" w:rsidRPr="00A57092">
        <w:t>）平台所有權，（</w:t>
      </w:r>
      <w:r w:rsidR="00A57092" w:rsidRPr="00A57092">
        <w:t>2</w:t>
      </w:r>
      <w:r w:rsidR="00A57092" w:rsidRPr="00A57092">
        <w:t>）價值創造機制，以及（</w:t>
      </w:r>
      <w:r w:rsidR="00A57092" w:rsidRPr="00A57092">
        <w:t>3</w:t>
      </w:r>
      <w:r w:rsidR="00A57092" w:rsidRPr="00A57092">
        <w:t>）互補者自主權</w:t>
      </w:r>
      <w:r w:rsidR="00AB25BE" w:rsidRPr="00AB25BE">
        <w:t>we use this definition to explain how different digital platform ecosystems vary according to three core building blocks: (1) platform ownership, (2) value-creating mechanisms, and (3) complementor autonomy.</w:t>
      </w:r>
      <w:r w:rsidR="00BC4BD2" w:rsidRPr="00BC4BD2">
        <w:rPr>
          <w:rFonts w:hint="eastAsia"/>
        </w:rPr>
        <w:t xml:space="preserve"> </w:t>
      </w:r>
      <w:r w:rsidR="00BC4BD2" w:rsidRPr="00BC4BD2">
        <w:rPr>
          <w:rFonts w:hint="eastAsia"/>
        </w:rPr>
        <w:t>（來自《</w:t>
      </w:r>
      <w:r w:rsidR="00BC4BD2" w:rsidRPr="00BC4BD2">
        <w:t>Digital platform ecosystems</w:t>
      </w:r>
      <w:r w:rsidR="00BC4BD2" w:rsidRPr="00BC4BD2">
        <w:rPr>
          <w:rFonts w:hint="eastAsia"/>
        </w:rPr>
        <w:t>》，</w:t>
      </w:r>
      <w:r w:rsidR="00BC4BD2" w:rsidRPr="00BC4BD2">
        <w:t>Andreas Hein, Maximilian Schreieck, Tobias Riasanow,et al</w:t>
      </w:r>
      <w:r w:rsidR="00BC4BD2" w:rsidRPr="00BC4BD2">
        <w:rPr>
          <w:rFonts w:hint="eastAsia"/>
        </w:rPr>
        <w:t>，</w:t>
      </w:r>
      <w:r w:rsidR="00BC4BD2" w:rsidRPr="00BC4BD2">
        <w:t>20</w:t>
      </w:r>
      <w:r w:rsidR="00BC4BD2">
        <w:rPr>
          <w:rFonts w:hint="eastAsia"/>
        </w:rPr>
        <w:t>20</w:t>
      </w:r>
      <w:r w:rsidR="00BC4BD2" w:rsidRPr="00BC4BD2">
        <w:rPr>
          <w:rFonts w:hint="eastAsia"/>
        </w:rPr>
        <w:t>）</w:t>
      </w:r>
    </w:p>
    <w:p w14:paraId="5C630D0F" w14:textId="63202188" w:rsidR="00A57092" w:rsidRDefault="00A57092" w:rsidP="00A57092"/>
    <w:bookmarkEnd w:id="53"/>
    <w:p w14:paraId="7F0F3177" w14:textId="77777777" w:rsidR="00744763" w:rsidRDefault="00744763" w:rsidP="00A57092"/>
    <w:p w14:paraId="1065A0F5" w14:textId="1993A493" w:rsidR="00744763" w:rsidRDefault="00E85F39" w:rsidP="00A57092">
      <w:bookmarkStart w:id="54" w:name="_Hlk199694315"/>
      <w:r>
        <w:rPr>
          <w:rFonts w:hint="eastAsia"/>
        </w:rPr>
        <w:t>【數位平台</w:t>
      </w:r>
      <w:r w:rsidR="005336E5">
        <w:rPr>
          <w:rFonts w:hint="eastAsia"/>
        </w:rPr>
        <w:t>與平台生態正在</w:t>
      </w:r>
      <w:r>
        <w:rPr>
          <w:rFonts w:hint="eastAsia"/>
        </w:rPr>
        <w:t>影響產業】</w:t>
      </w:r>
      <w:r w:rsidRPr="00E85F39">
        <w:t>作為技術基礎設施的</w:t>
      </w:r>
      <w:r w:rsidRPr="005336E5">
        <w:rPr>
          <w:color w:val="EE0000"/>
        </w:rPr>
        <w:t>數位平台及其社會參與者生態系</w:t>
      </w:r>
      <w:r w:rsidRPr="00E85F39">
        <w:t>統正在</w:t>
      </w:r>
      <w:r w:rsidRPr="004A6828">
        <w:rPr>
          <w:color w:val="EE0000"/>
        </w:rPr>
        <w:t>不斷改變整個產業</w:t>
      </w:r>
      <w:r w:rsidRPr="00E85F39">
        <w:t>。</w:t>
      </w:r>
      <w:r w:rsidR="00D03C43" w:rsidRPr="00D03C43">
        <w:t>Digital platforms as technical infrastructures and their ecosystems of social actors continue to change entire industries.</w:t>
      </w:r>
      <w:r w:rsidR="00AC34F5" w:rsidRPr="00AC34F5">
        <w:rPr>
          <w:rFonts w:hint="eastAsia"/>
        </w:rPr>
        <w:t xml:space="preserve"> </w:t>
      </w:r>
      <w:r w:rsidR="00AC34F5" w:rsidRPr="00BC4BD2">
        <w:rPr>
          <w:rFonts w:hint="eastAsia"/>
        </w:rPr>
        <w:t>（來自《</w:t>
      </w:r>
      <w:r w:rsidR="00AC34F5" w:rsidRPr="00BC4BD2">
        <w:t>Digital platform ecosystems</w:t>
      </w:r>
      <w:r w:rsidR="00AC34F5" w:rsidRPr="00BC4BD2">
        <w:rPr>
          <w:rFonts w:hint="eastAsia"/>
        </w:rPr>
        <w:t>》，</w:t>
      </w:r>
      <w:r w:rsidR="00AC34F5" w:rsidRPr="00BC4BD2">
        <w:t>Andreas Hein, Maximilian Schreieck, Tobias Riasanow,et al</w:t>
      </w:r>
      <w:r w:rsidR="00AC34F5" w:rsidRPr="00BC4BD2">
        <w:rPr>
          <w:rFonts w:hint="eastAsia"/>
        </w:rPr>
        <w:t>，</w:t>
      </w:r>
      <w:r w:rsidR="00AC34F5" w:rsidRPr="00BC4BD2">
        <w:t>20</w:t>
      </w:r>
      <w:r w:rsidR="00AC34F5">
        <w:rPr>
          <w:rFonts w:hint="eastAsia"/>
        </w:rPr>
        <w:t>20</w:t>
      </w:r>
      <w:r w:rsidR="00AC34F5" w:rsidRPr="00BC4BD2">
        <w:rPr>
          <w:rFonts w:hint="eastAsia"/>
        </w:rPr>
        <w:t>）</w:t>
      </w:r>
    </w:p>
    <w:bookmarkEnd w:id="54"/>
    <w:p w14:paraId="5037886D" w14:textId="77777777" w:rsidR="005A46E3" w:rsidRDefault="005A46E3" w:rsidP="00A57092"/>
    <w:p w14:paraId="3C155C79" w14:textId="0ECE5BDA" w:rsidR="005A46E3" w:rsidRDefault="005A46E3" w:rsidP="00A57092">
      <w:bookmarkStart w:id="55" w:name="_Hlk199694332"/>
      <w:r>
        <w:rPr>
          <w:rFonts w:hint="eastAsia"/>
        </w:rPr>
        <w:t>【</w:t>
      </w:r>
      <w:r w:rsidR="0028645E">
        <w:rPr>
          <w:rFonts w:hint="eastAsia"/>
        </w:rPr>
        <w:t>數位平台與科技</w:t>
      </w:r>
      <w:r>
        <w:rPr>
          <w:rFonts w:hint="eastAsia"/>
        </w:rPr>
        <w:t>】</w:t>
      </w:r>
      <w:r w:rsidRPr="005A46E3">
        <w:t>數位平台都建立在</w:t>
      </w:r>
      <w:r w:rsidRPr="007E7B46">
        <w:rPr>
          <w:color w:val="EE0000"/>
        </w:rPr>
        <w:t>不斷發展的資訊技術的廣泛可用性</w:t>
      </w:r>
      <w:r w:rsidRPr="005A46E3">
        <w:t>之上，例如</w:t>
      </w:r>
      <w:r w:rsidRPr="007E7B46">
        <w:rPr>
          <w:color w:val="EE0000"/>
        </w:rPr>
        <w:t>雲端運算、記憶體資料庫和大數據分析</w:t>
      </w:r>
      <w:r w:rsidRPr="005A46E3">
        <w:t>解決方案</w:t>
      </w:r>
      <w:r w:rsidR="00674B23" w:rsidRPr="00674B23">
        <w:t>All of those digital platforms build on the widespread availability of constantly evolving information technology, such as cloud computing, in-memory databases, and analytical solutions for big data.</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5"/>
    <w:p w14:paraId="08562D2A" w14:textId="77777777" w:rsidR="007E7B46" w:rsidRDefault="007E7B46" w:rsidP="00A57092"/>
    <w:p w14:paraId="01F309F9" w14:textId="67EC6A0B" w:rsidR="007E7B46" w:rsidRPr="00A57092" w:rsidRDefault="007E7B46" w:rsidP="00A57092">
      <w:r>
        <w:rPr>
          <w:rFonts w:hint="eastAsia"/>
        </w:rPr>
        <w:t>【平台部屬技術創造協調生態】</w:t>
      </w:r>
      <w:r w:rsidRPr="007E7B46">
        <w:t>數位平台以新的方式結合和部署這些技術，以孵化和協調供需生態系統</w:t>
      </w:r>
      <w:r w:rsidR="003D0F90" w:rsidRPr="003D0F90">
        <w:t>Digital platforms combine and deploy these technologies in new ways to incubate and coordinate an ecosystem of supply and demand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A9F0169" w14:textId="77777777" w:rsidR="00826FF9" w:rsidRDefault="00826FF9" w:rsidP="00826FF9"/>
    <w:p w14:paraId="1C8AE1AE" w14:textId="0F663974" w:rsidR="00CF22AB" w:rsidRDefault="00CF22AB" w:rsidP="00826FF9">
      <w:r>
        <w:rPr>
          <w:rFonts w:hint="eastAsia"/>
        </w:rPr>
        <w:t>【生態系統中需求方的價值創造是成為互補者的角色】</w:t>
      </w:r>
      <w:r w:rsidR="00880C1D" w:rsidRPr="00880C1D">
        <w:t>在生態系統中，需求方的參與者透過共同創造互補產品或服務來扮演互補者的角色</w:t>
      </w:r>
      <w:r w:rsidR="00827AE4" w:rsidRPr="00827AE4">
        <w:t> In the ecosystem, actors on the demand side take the role of complementors by co-creating complementary products or services (e.g., Lucas and Goh </w:t>
      </w:r>
      <w:hyperlink r:id="rId86" w:anchor="ref-CR57" w:tooltip="Lucas, H. C., &amp; Goh, J. M. (2009). Disruptive technology: How Kodak missed the digital photography revolution. The Journal of Strategic Information Systems, 18(1), 46–55." w:history="1">
        <w:r w:rsidR="00827AE4" w:rsidRPr="00827AE4">
          <w:rPr>
            <w:rStyle w:val="afd"/>
          </w:rPr>
          <w:t>2009</w:t>
        </w:r>
      </w:hyperlink>
      <w:r w:rsidR="00827AE4" w:rsidRPr="00827AE4">
        <w:t>; Alt et al. </w:t>
      </w:r>
      <w:hyperlink r:id="rId87" w:anchor="ref-CR2" w:tooltip="Alt, R., Abramowicz, W., &amp; Demirkan, H. (2010). Service-orientation in electronic markets. Electronic Markets, 20(3), 177–180." w:history="1">
        <w:r w:rsidR="00827AE4" w:rsidRPr="00827AE4">
          <w:rPr>
            <w:rStyle w:val="afd"/>
          </w:rPr>
          <w:t>2010</w:t>
        </w:r>
      </w:hyperlink>
      <w:r w:rsidR="00827AE4" w:rsidRPr="00827AE4">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39E2CAA6" w14:textId="77777777" w:rsidR="00CE2357" w:rsidRDefault="00CE2357" w:rsidP="00826FF9"/>
    <w:p w14:paraId="29EBC53C" w14:textId="2867181B" w:rsidR="00CE2357" w:rsidRDefault="00CE2357" w:rsidP="00826FF9">
      <w:r>
        <w:rPr>
          <w:rFonts w:hint="eastAsia"/>
        </w:rPr>
        <w:t>【平台經營者可以以互補者</w:t>
      </w:r>
      <w:r w:rsidR="007F258F">
        <w:rPr>
          <w:rFonts w:hint="eastAsia"/>
        </w:rPr>
        <w:t>、</w:t>
      </w:r>
      <w:r>
        <w:rPr>
          <w:rFonts w:hint="eastAsia"/>
        </w:rPr>
        <w:t>補充者、受益者來提高平台品質與開拓市場】</w:t>
      </w:r>
      <w:r w:rsidRPr="00CE2357">
        <w:t>客戶是受益者，透過付款或提供數據和回饋來獎勵這些服務。平台所有者可以採納這些回饋來提高現有服務的品質並開拓新的市場</w:t>
      </w:r>
      <w:r w:rsidR="001F10BF" w:rsidRPr="001F10BF">
        <w:t> The platform owner can incorporate this feedback to increase the quality of existing services and tap into new markets (Eisenmann et al. </w:t>
      </w:r>
      <w:hyperlink r:id="rId88" w:anchor="ref-CR25" w:tooltip="Eisenmann, T. R., Parker, G., &amp; Van Alstyne, M. (2011). Platform envelopment. Strategic Management Journal, 32(12), 1270–1285." w:history="1">
        <w:r w:rsidR="001F10BF" w:rsidRPr="001F10BF">
          <w:rPr>
            <w:rStyle w:val="afd"/>
          </w:rPr>
          <w:t>2011</w:t>
        </w:r>
      </w:hyperlink>
      <w:r w:rsidR="001F10BF" w:rsidRPr="001F10BF">
        <w:t>).</w:t>
      </w:r>
      <w:r w:rsidR="00C87274">
        <w:rPr>
          <w:rFonts w:hint="eastAsia"/>
        </w:rPr>
        <w:t>(</w:t>
      </w:r>
      <w:r w:rsidR="00C87274">
        <w:rPr>
          <w:rFonts w:hint="eastAsia"/>
        </w:rPr>
        <w:t>原段</w:t>
      </w:r>
      <w:r w:rsidR="00C87274" w:rsidRPr="00C87274">
        <w:t>在生態系統中，需求方的參與者透過共同創造互補產品或服務來扮演互補者的角色（例如，</w:t>
      </w:r>
      <w:r w:rsidR="00C87274" w:rsidRPr="00C87274">
        <w:t xml:space="preserve">Lucas </w:t>
      </w:r>
      <w:r w:rsidR="00C87274" w:rsidRPr="00C87274">
        <w:t>和</w:t>
      </w:r>
      <w:r w:rsidR="00C87274" w:rsidRPr="00C87274">
        <w:t xml:space="preserve"> Goh </w:t>
      </w:r>
      <w:hyperlink r:id="rId89" w:anchor="ref-CR57" w:tooltip="Lucas, H. C., &amp; Goh, J. M. (2009). Disruptive technology: How Kodak missed the digital photography revolution. The Journal of Strategic Information Systems, 18(1), 46–55." w:history="1">
        <w:r w:rsidR="00C87274" w:rsidRPr="00C87274">
          <w:rPr>
            <w:rStyle w:val="afd"/>
          </w:rPr>
          <w:t>2009</w:t>
        </w:r>
      </w:hyperlink>
      <w:r w:rsidR="00C87274" w:rsidRPr="00C87274">
        <w:t> </w:t>
      </w:r>
      <w:r w:rsidR="00C87274" w:rsidRPr="00C87274">
        <w:t>；</w:t>
      </w:r>
      <w:r w:rsidR="00C87274" w:rsidRPr="00C87274">
        <w:t xml:space="preserve">Alt </w:t>
      </w:r>
      <w:r w:rsidR="00C87274" w:rsidRPr="00C87274">
        <w:t>等人</w:t>
      </w:r>
      <w:r w:rsidR="00C87274" w:rsidRPr="00C87274">
        <w:t> </w:t>
      </w:r>
      <w:hyperlink r:id="rId90" w:anchor="ref-CR2" w:tooltip="Alt, R., Abramowicz, W., &amp; Demirkan, H. (2010). Service-orientation in electronic markets. Electronic Markets, 20(3), 177–180." w:history="1">
        <w:r w:rsidR="00C87274" w:rsidRPr="00C87274">
          <w:rPr>
            <w:rStyle w:val="afd"/>
          </w:rPr>
          <w:t>2010</w:t>
        </w:r>
      </w:hyperlink>
      <w:r w:rsidR="00C87274" w:rsidRPr="00C87274">
        <w:t> </w:t>
      </w:r>
      <w:r w:rsidR="00C87274" w:rsidRPr="00C87274">
        <w:t>）。補充者利用邊界資源，例如平台所有者提供的軟體開發工具包（</w:t>
      </w:r>
      <w:r w:rsidR="00C87274" w:rsidRPr="00C87274">
        <w:t>SDK</w:t>
      </w:r>
      <w:r w:rsidR="00C87274" w:rsidRPr="00C87274">
        <w:t>）（</w:t>
      </w:r>
      <w:r w:rsidR="00C87274" w:rsidRPr="00C87274">
        <w:t xml:space="preserve">Ghazawneh </w:t>
      </w:r>
      <w:r w:rsidR="00C87274" w:rsidRPr="00C87274">
        <w:t>和</w:t>
      </w:r>
      <w:r w:rsidR="00C87274" w:rsidRPr="00C87274">
        <w:t xml:space="preserve"> Henfridsson </w:t>
      </w:r>
      <w:hyperlink r:id="rId91" w:anchor="ref-CR37" w:tooltip="Ghazawneh, A., &amp; Henfridsson, O. (2013). Balancing platform control and external contribution in third-party development: The boundary resources model. Information Systems Journal, 23(2), 173–192." w:history="1">
        <w:r w:rsidR="00C87274" w:rsidRPr="00C87274">
          <w:rPr>
            <w:rStyle w:val="afd"/>
          </w:rPr>
          <w:t>2013</w:t>
        </w:r>
      </w:hyperlink>
      <w:r w:rsidR="00C87274" w:rsidRPr="00C87274">
        <w:t> </w:t>
      </w:r>
      <w:r w:rsidR="00C87274" w:rsidRPr="00C87274">
        <w:t>），共同創造專門的產品或服務（</w:t>
      </w:r>
      <w:r w:rsidR="00C87274" w:rsidRPr="00C87274">
        <w:t>Boudreau </w:t>
      </w:r>
      <w:hyperlink r:id="rId92" w:anchor="ref-CR9" w:tooltip="Boudreau, K. J. (2012). Let a thousand flowers bloom? An early look at large numbers of software app developers and patterns of innovation. Organization Science, 23(5), 1409–1427." w:history="1">
        <w:r w:rsidR="00C87274" w:rsidRPr="00C87274">
          <w:rPr>
            <w:rStyle w:val="afd"/>
          </w:rPr>
          <w:t>2012</w:t>
        </w:r>
      </w:hyperlink>
      <w:r w:rsidR="00C87274" w:rsidRPr="00C87274">
        <w:t> </w:t>
      </w:r>
      <w:r w:rsidR="00C87274" w:rsidRPr="00C87274">
        <w:t>）。客戶是受益者，透過付款或提供數據和回饋來獎勵這些服務。平台所有者可以採納這些回饋來提高現有服務的品質並開拓新的市場（</w:t>
      </w:r>
      <w:r w:rsidR="00C87274" w:rsidRPr="00C87274">
        <w:t xml:space="preserve">Eisenmann </w:t>
      </w:r>
      <w:r w:rsidR="00C87274" w:rsidRPr="00C87274">
        <w:t>等人，</w:t>
      </w:r>
      <w:r w:rsidR="00C87274" w:rsidRPr="00C87274">
        <w:t> </w:t>
      </w:r>
      <w:hyperlink r:id="rId93" w:anchor="ref-CR25" w:tooltip="Eisenmann, T. R., Parker, G., &amp; Van Alstyne, M. (2011). Platform envelopment. Strategic Management Journal, 32(12), 1270–1285." w:history="1">
        <w:r w:rsidR="00C87274" w:rsidRPr="00C87274">
          <w:rPr>
            <w:rStyle w:val="afd"/>
          </w:rPr>
          <w:t xml:space="preserve">2011 </w:t>
        </w:r>
        <w:r w:rsidR="00C87274" w:rsidRPr="00C87274">
          <w:rPr>
            <w:rStyle w:val="afd"/>
          </w:rPr>
          <w:t>年</w:t>
        </w:r>
        <w:r w:rsidR="00C87274" w:rsidRPr="00C87274">
          <w:rPr>
            <w:rStyle w:val="afd"/>
          </w:rPr>
          <w:t> </w:t>
        </w:r>
      </w:hyperlink>
      <w:r w:rsidR="00C87274" w:rsidRPr="00C87274">
        <w:t>）。</w:t>
      </w:r>
      <w:r w:rsidR="00C87274">
        <w:rPr>
          <w:rFonts w:hint="eastAsia"/>
        </w:rPr>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96055E7" w14:textId="77777777" w:rsidR="00124F34" w:rsidRDefault="00124F34" w:rsidP="00826FF9"/>
    <w:p w14:paraId="511092A2" w14:textId="18CDA3E9" w:rsidR="00124F34" w:rsidRDefault="00124F34" w:rsidP="00826FF9">
      <w:bookmarkStart w:id="56" w:name="_Hlk199694349"/>
      <w:r>
        <w:rPr>
          <w:rFonts w:hint="eastAsia"/>
        </w:rPr>
        <w:t>【</w:t>
      </w:r>
      <w:r w:rsidR="005B607F">
        <w:rPr>
          <w:rFonts w:hint="eastAsia"/>
        </w:rPr>
        <w:t>作者引用</w:t>
      </w:r>
      <w:r w:rsidR="00B87720" w:rsidRPr="00124F34">
        <w:t xml:space="preserve">Lusch </w:t>
      </w:r>
      <w:r w:rsidR="00B87720" w:rsidRPr="00124F34">
        <w:t>和</w:t>
      </w:r>
      <w:r w:rsidR="00B87720" w:rsidRPr="00124F34">
        <w:t xml:space="preserve"> Nambisan </w:t>
      </w:r>
      <w:hyperlink r:id="rId94" w:anchor="ref-CR58" w:tooltip="Lusch, R. F., &amp; Nambisan, S. (2015). Service innovation: A service-dominant logic perspective. MIS Quarterly, 39(1), 155–175." w:history="1">
        <w:r w:rsidR="00B87720" w:rsidRPr="00124F34">
          <w:rPr>
            <w:rStyle w:val="afd"/>
          </w:rPr>
          <w:t>2015</w:t>
        </w:r>
      </w:hyperlink>
      <w:r w:rsidR="00B87720" w:rsidRPr="00124F34">
        <w:t> </w:t>
      </w:r>
      <w:r w:rsidR="005B607F">
        <w:rPr>
          <w:rFonts w:hint="eastAsia"/>
        </w:rPr>
        <w:t>的話：</w:t>
      </w:r>
      <w:r w:rsidRPr="00947795">
        <w:rPr>
          <w:rFonts w:hint="eastAsia"/>
          <w:color w:val="EE0000"/>
        </w:rPr>
        <w:t>平台協調參與者創造價值</w:t>
      </w:r>
      <w:r>
        <w:rPr>
          <w:rFonts w:hint="eastAsia"/>
        </w:rPr>
        <w:t>】</w:t>
      </w:r>
      <w:r w:rsidRPr="00124F34">
        <w:t>不同學科的學者對數位平台如何協調參與者生態系統以共同創造價值持有不同的看法（</w:t>
      </w:r>
      <w:r w:rsidRPr="00124F34">
        <w:t xml:space="preserve">Lusch </w:t>
      </w:r>
      <w:r w:rsidRPr="00124F34">
        <w:t>和</w:t>
      </w:r>
      <w:r w:rsidRPr="00124F34">
        <w:t xml:space="preserve"> Nambisan </w:t>
      </w:r>
      <w:hyperlink r:id="rId95" w:anchor="ref-CR58" w:tooltip="Lusch, R. F., &amp; Nambisan, S. (2015). Service innovation: A service-dominant logic perspective. MIS Quarterly, 39(1), 155–175." w:history="1">
        <w:r w:rsidRPr="00124F34">
          <w:rPr>
            <w:rStyle w:val="afd"/>
          </w:rPr>
          <w:t>2015</w:t>
        </w:r>
      </w:hyperlink>
      <w:r w:rsidRPr="00124F34">
        <w:t> </w:t>
      </w:r>
      <w:r w:rsidRPr="00124F34">
        <w:t>）</w:t>
      </w:r>
      <w:r w:rsidR="00CD6AE0" w:rsidRPr="00BC4BD2">
        <w:rPr>
          <w:rFonts w:hint="eastAsia"/>
        </w:rPr>
        <w:t>（來自《</w:t>
      </w:r>
      <w:r w:rsidR="00CD6AE0" w:rsidRPr="00BC4BD2">
        <w:t>Digital platform ecosystems</w:t>
      </w:r>
      <w:r w:rsidR="00CD6AE0" w:rsidRPr="00BC4BD2">
        <w:rPr>
          <w:rFonts w:hint="eastAsia"/>
        </w:rPr>
        <w:t>》，</w:t>
      </w:r>
      <w:r w:rsidR="00CD6AE0" w:rsidRPr="00BC4BD2">
        <w:lastRenderedPageBreak/>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6"/>
    <w:p w14:paraId="41EC7B39" w14:textId="77777777" w:rsidR="00FD0B68" w:rsidRDefault="00FD0B68" w:rsidP="00826FF9"/>
    <w:p w14:paraId="3E6A0972" w14:textId="232F80C9" w:rsidR="00C8376E" w:rsidRDefault="00C8376E" w:rsidP="00826FF9">
      <w:r>
        <w:rPr>
          <w:rFonts w:hint="eastAsia"/>
        </w:rPr>
        <w:t>【</w:t>
      </w:r>
      <w:r w:rsidR="005B607F">
        <w:rPr>
          <w:rFonts w:hint="eastAsia"/>
        </w:rPr>
        <w:t>作者引用</w:t>
      </w:r>
      <w:r w:rsidR="00FD6A83" w:rsidRPr="000830CC">
        <w:t>Tiwana et al. </w:t>
      </w:r>
      <w:hyperlink r:id="rId96" w:anchor="ref-CR91" w:tooltip="Tiwana, A., Konsynski, B., &amp; Bush, A. A. (2010). Platform evolution: Coevolution of platform architecture, governance, and environmental dynamics. Information Systems Research, 21(4), 675–687." w:history="1">
        <w:r w:rsidR="00FD6A83" w:rsidRPr="000830CC">
          <w:rPr>
            <w:rStyle w:val="afd"/>
          </w:rPr>
          <w:t>2010</w:t>
        </w:r>
      </w:hyperlink>
      <w:r w:rsidR="00FD6A83" w:rsidRPr="000830CC">
        <w:t>; Tilson et al. </w:t>
      </w:r>
      <w:hyperlink r:id="rId97" w:anchor="ref-CR87" w:tooltip="Tilson, D., Lyytinen, K., &amp; Sørensen, C. (2010). Research commentary—Digital infrastructures: The missing is research agenda. Information Systems Research, 21(4), 748–759." w:history="1">
        <w:r w:rsidR="00FD6A83" w:rsidRPr="000830CC">
          <w:rPr>
            <w:rStyle w:val="afd"/>
          </w:rPr>
          <w:t>2010</w:t>
        </w:r>
      </w:hyperlink>
      <w:r w:rsidR="005B607F">
        <w:rPr>
          <w:rFonts w:hint="eastAsia"/>
        </w:rPr>
        <w:t>的話：</w:t>
      </w:r>
      <w:r w:rsidR="00B50D43">
        <w:rPr>
          <w:rFonts w:hint="eastAsia"/>
        </w:rPr>
        <w:t>數位平台是基於軟體的服務</w:t>
      </w:r>
      <w:r>
        <w:rPr>
          <w:rFonts w:hint="eastAsia"/>
        </w:rPr>
        <w:t>】</w:t>
      </w:r>
      <w:r w:rsidR="00B50D43" w:rsidRPr="00B50D43">
        <w:t>從技術角度來看，數位平台是基於軟體的平台，即提供核心功能的可擴展程式碼庫，並輔以模組化服務</w:t>
      </w:r>
      <w:r w:rsidR="000830CC" w:rsidRPr="000830CC">
        <w:t>The technical perspective sees digital platforms as software-based platforms, that is, extensible codebases that provide core functionality, supplemented by modular services (Tiwana et al. </w:t>
      </w:r>
      <w:hyperlink r:id="rId98" w:anchor="ref-CR91" w:tooltip="Tiwana, A., Konsynski, B., &amp; Bush, A. A. (2010). Platform evolution: Coevolution of platform architecture, governance, and environmental dynamics. Information Systems Research, 21(4), 675–687." w:history="1">
        <w:r w:rsidR="000830CC" w:rsidRPr="000830CC">
          <w:rPr>
            <w:rStyle w:val="afd"/>
          </w:rPr>
          <w:t>2010</w:t>
        </w:r>
      </w:hyperlink>
      <w:r w:rsidR="000830CC" w:rsidRPr="000830CC">
        <w:t>; Tilson et al. </w:t>
      </w:r>
      <w:hyperlink r:id="rId99" w:anchor="ref-CR87" w:tooltip="Tilson, D., Lyytinen, K., &amp; Sørensen, C. (2010). Research commentary—Digital infrastructures: The missing is research agenda. Information Systems Research, 21(4), 748–759." w:history="1">
        <w:r w:rsidR="000830CC" w:rsidRPr="000830CC">
          <w:rPr>
            <w:rStyle w:val="afd"/>
          </w:rPr>
          <w:t>2010</w:t>
        </w:r>
      </w:hyperlink>
      <w:r w:rsidR="000830CC" w:rsidRPr="000830CC">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4E58D0D2" w14:textId="77777777" w:rsidR="008C7E3A" w:rsidRDefault="008C7E3A" w:rsidP="00826FF9"/>
    <w:p w14:paraId="3ECCD380" w14:textId="1818051E" w:rsidR="008C7E3A" w:rsidRDefault="008C7E3A" w:rsidP="00826FF9">
      <w:r>
        <w:rPr>
          <w:rFonts w:hint="eastAsia"/>
        </w:rPr>
        <w:t>【</w:t>
      </w:r>
      <w:r w:rsidR="000A0932">
        <w:rPr>
          <w:rFonts w:hint="eastAsia"/>
        </w:rPr>
        <w:t>作者引用</w:t>
      </w:r>
      <w:r w:rsidR="00C87B89" w:rsidRPr="00A20F6F">
        <w:t>Tiwana et al</w:t>
      </w:r>
      <w:r w:rsidR="00C87B89">
        <w:rPr>
          <w:rFonts w:hint="eastAsia"/>
        </w:rPr>
        <w:t>的</w:t>
      </w:r>
      <w:r w:rsidR="000A0932">
        <w:rPr>
          <w:rFonts w:hint="eastAsia"/>
        </w:rPr>
        <w:t>話：</w:t>
      </w:r>
      <w:r>
        <w:rPr>
          <w:rFonts w:hint="eastAsia"/>
        </w:rPr>
        <w:t>模組化】</w:t>
      </w:r>
      <w:r w:rsidRPr="008C7E3A">
        <w:t>模組化架構</w:t>
      </w:r>
      <w:r w:rsidR="00846B1B">
        <w:rPr>
          <w:rFonts w:hint="eastAsia"/>
        </w:rPr>
        <w:t>(</w:t>
      </w:r>
      <w:r w:rsidR="00846B1B" w:rsidRPr="00A20F6F">
        <w:t>modular architecture</w:t>
      </w:r>
      <w:r w:rsidR="00846B1B">
        <w:rPr>
          <w:rFonts w:hint="eastAsia"/>
        </w:rPr>
        <w:t>)</w:t>
      </w:r>
      <w:r w:rsidRPr="008C7E3A">
        <w:t>則允許</w:t>
      </w:r>
      <w:r w:rsidRPr="009E73BB">
        <w:rPr>
          <w:color w:val="EE0000"/>
        </w:rPr>
        <w:t>新模組的多功能性和可擴展性</w:t>
      </w:r>
      <w:r w:rsidR="00A20F6F" w:rsidRPr="00A20F6F">
        <w:t>whereas the modular architecture allows for versatility and scalability of new modules (Tiwana et al. </w:t>
      </w:r>
      <w:hyperlink r:id="rId100" w:anchor="ref-CR91" w:tooltip="Tiwana, A., Konsynski, B., &amp; Bush, A. A. (2010). Platform evolution: Coevolution of platform architecture, governance, and environmental dynamics. Information Systems Research, 21(4), 675–687." w:history="1">
        <w:r w:rsidR="00A20F6F" w:rsidRPr="00A20F6F">
          <w:rPr>
            <w:rStyle w:val="afd"/>
          </w:rPr>
          <w:t>2010</w:t>
        </w:r>
      </w:hyperlink>
      <w:r w:rsidR="00A20F6F" w:rsidRPr="00A20F6F">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9FD6A2B" w14:textId="77777777" w:rsidR="00F70C5F" w:rsidRDefault="00F70C5F" w:rsidP="00826FF9"/>
    <w:p w14:paraId="290869A2" w14:textId="5AE96E42" w:rsidR="00F3759F" w:rsidRDefault="00F3759F" w:rsidP="00826FF9">
      <w:r>
        <w:rPr>
          <w:rFonts w:hint="eastAsia"/>
        </w:rPr>
        <w:t>【</w:t>
      </w:r>
      <w:r w:rsidR="00CF61C5">
        <w:rPr>
          <w:rFonts w:hint="eastAsia"/>
        </w:rPr>
        <w:t>作者引用</w:t>
      </w:r>
      <w:r w:rsidR="00C87B89" w:rsidRPr="00682C3A">
        <w:t>Majchrzak and Markus</w:t>
      </w:r>
      <w:r w:rsidR="00CF61C5">
        <w:rPr>
          <w:rFonts w:hint="eastAsia"/>
        </w:rPr>
        <w:t>的話：</w:t>
      </w:r>
      <w:r>
        <w:rPr>
          <w:rFonts w:hint="eastAsia"/>
        </w:rPr>
        <w:t>數位可供性</w:t>
      </w:r>
      <w:r w:rsidR="00682C3A" w:rsidRPr="00D07874">
        <w:t>Digital affordances</w:t>
      </w:r>
      <w:r>
        <w:rPr>
          <w:rFonts w:hint="eastAsia"/>
        </w:rPr>
        <w:t>】</w:t>
      </w:r>
      <w:r w:rsidR="00A5096D" w:rsidRPr="00A5096D">
        <w:t>是指「具有特定目的的個人或組織可以利用科技做什麼」</w:t>
      </w:r>
      <w:r w:rsidR="00D07874" w:rsidRPr="00D07874">
        <w:t> refer to “what an individual or organization with a particular purpose can do with a technology”</w:t>
      </w:r>
      <w:r w:rsidR="00682C3A" w:rsidRPr="00682C3A">
        <w:rPr>
          <w:rFonts w:ascii="Merriweather" w:hAnsi="Merriweather"/>
          <w:color w:val="222222"/>
          <w:shd w:val="clear" w:color="auto" w:fill="FFFFFF"/>
        </w:rPr>
        <w:t xml:space="preserve"> </w:t>
      </w:r>
      <w:r w:rsidR="00682C3A" w:rsidRPr="00682C3A">
        <w:t> (Majchrzak and Markus </w:t>
      </w:r>
      <w:hyperlink r:id="rId101" w:anchor="ref-CR59" w:tooltip="Majchrzak, A., &amp; Markus, M. L. (2013). Technology affordances and constraints in management information systems (Mis). In E. Kessler (Ed.), Encyclopedia of management theory (Vol. 1, p. 832). Thousand Oaks: SAGE Publications." w:history="1">
        <w:r w:rsidR="00682C3A" w:rsidRPr="00682C3A">
          <w:rPr>
            <w:rStyle w:val="afd"/>
          </w:rPr>
          <w:t>2013</w:t>
        </w:r>
      </w:hyperlink>
      <w:r w:rsidR="00682C3A" w:rsidRPr="00682C3A">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2ED68906" w14:textId="77777777" w:rsidR="00B747A2" w:rsidRPr="00F3759F" w:rsidRDefault="00B747A2" w:rsidP="00826FF9"/>
    <w:p w14:paraId="530A8483" w14:textId="602144C9" w:rsidR="008C7E3A" w:rsidRDefault="00D52276" w:rsidP="00826FF9">
      <w:r>
        <w:rPr>
          <w:rFonts w:hint="eastAsia"/>
        </w:rPr>
        <w:t>【</w:t>
      </w:r>
      <w:r w:rsidR="005106D2">
        <w:rPr>
          <w:rFonts w:hint="eastAsia"/>
        </w:rPr>
        <w:t>作者引用</w:t>
      </w:r>
      <w:r w:rsidR="005106D2" w:rsidRPr="005106D2">
        <w:t>de Reuver et al. </w:t>
      </w:r>
      <w:hyperlink r:id="rId102" w:anchor="ref-CR19" w:tooltip="de Reuver, M., Sørensen, C., &amp; Basole, R. C. (2018). The digital platform: A research agenda. Journal of Information Technology, 23(2), 124–135." w:history="1">
        <w:r w:rsidR="005106D2" w:rsidRPr="005106D2">
          <w:rPr>
            <w:rStyle w:val="afd"/>
          </w:rPr>
          <w:t>2018</w:t>
        </w:r>
      </w:hyperlink>
      <w:r w:rsidR="005106D2">
        <w:rPr>
          <w:rFonts w:hint="eastAsia"/>
        </w:rPr>
        <w:t>的話，表達</w:t>
      </w:r>
      <w:r w:rsidRPr="00DC1F8A">
        <w:rPr>
          <w:rFonts w:hint="eastAsia"/>
          <w:color w:val="EE0000"/>
        </w:rPr>
        <w:t>平台所有者如何整合和管理平台的生態系統</w:t>
      </w:r>
      <w:r>
        <w:rPr>
          <w:rFonts w:hint="eastAsia"/>
        </w:rPr>
        <w:t>】</w:t>
      </w:r>
      <w:r w:rsidRPr="00D52276">
        <w:t>社會技術觀點關注平台所有者如何整合和管理參與者生態系統</w:t>
      </w:r>
      <w:r w:rsidR="005106D2" w:rsidRPr="005106D2">
        <w:t>The socio-technical perspective focuses on how platform owners integrate and govern an ecosystem of actors (de Reuver et al. </w:t>
      </w:r>
      <w:hyperlink r:id="rId103" w:anchor="ref-CR19" w:tooltip="de Reuver, M., Sørensen, C., &amp; Basole, R. C. (2018). The digital platform: A research agenda. Journal of Information Technology, 23(2), 124–135." w:history="1">
        <w:r w:rsidR="005106D2" w:rsidRPr="005106D2">
          <w:rPr>
            <w:rStyle w:val="afd"/>
          </w:rPr>
          <w:t>2018</w:t>
        </w:r>
      </w:hyperlink>
      <w:r w:rsidR="005106D2" w:rsidRPr="005106D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254B6C6" w14:textId="77777777" w:rsidR="00DC1F8A" w:rsidRDefault="00DC1F8A" w:rsidP="00826FF9"/>
    <w:p w14:paraId="43BF9CC8" w14:textId="40B0BA5B" w:rsidR="00DC1F8A" w:rsidRDefault="00DC1F8A" w:rsidP="00826FF9">
      <w:bookmarkStart w:id="57" w:name="_Hlk199694378"/>
      <w:r>
        <w:rPr>
          <w:rFonts w:hint="eastAsia"/>
        </w:rPr>
        <w:lastRenderedPageBreak/>
        <w:t>【作者引用</w:t>
      </w:r>
      <w:r w:rsidRPr="005106D2">
        <w:t>de Reuver et al. </w:t>
      </w:r>
      <w:hyperlink r:id="rId104" w:anchor="ref-CR19" w:tooltip="de Reuver, M., Sørensen, C., &amp; Basole, R. C. (2018). The digital platform: A research agenda. Journal of Information Technology, 23(2), 124–135." w:history="1">
        <w:r w:rsidRPr="005106D2">
          <w:rPr>
            <w:rStyle w:val="afd"/>
          </w:rPr>
          <w:t>2018</w:t>
        </w:r>
      </w:hyperlink>
      <w:r>
        <w:rPr>
          <w:rFonts w:hint="eastAsia"/>
        </w:rPr>
        <w:t>的話，表達</w:t>
      </w:r>
      <w:r w:rsidR="00A25397">
        <w:rPr>
          <w:rFonts w:hint="eastAsia"/>
          <w:color w:val="EE0000"/>
        </w:rPr>
        <w:t>平台所有者、參與者、合作夥伴的自主權是否平衡很重要</w:t>
      </w:r>
      <w:r>
        <w:rPr>
          <w:rFonts w:hint="eastAsia"/>
        </w:rPr>
        <w:t>】</w:t>
      </w:r>
      <w:r w:rsidRPr="00DC1F8A">
        <w:t>根據所有權的原型，中央平台所有者、合作夥伴聯盟或分散的點對點網絡需要在控制權與生態系統參與者的自主權之間取得平衡</w:t>
      </w:r>
      <w:r w:rsidR="002E7B02" w:rsidRPr="002E7B02">
        <w:t>Depending on the archetype of ownership, either a central platform owner, a consortium of partners or a decentralized peer-to-peer network need to balance control rights against the autonomy of ecosystem actors (de Reuver et al. </w:t>
      </w:r>
      <w:hyperlink r:id="rId105" w:anchor="ref-CR19" w:tooltip="de Reuver, M., Sørensen, C., &amp; Basole, R. C. (2018). The digital platform: A research agenda. Journal of Information Technology, 23(2), 124–135." w:history="1">
        <w:r w:rsidR="002E7B02" w:rsidRPr="002E7B02">
          <w:rPr>
            <w:rStyle w:val="afd"/>
          </w:rPr>
          <w:t>2018</w:t>
        </w:r>
      </w:hyperlink>
      <w:r w:rsidR="002E7B02" w:rsidRPr="002E7B0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14853DF" w14:textId="77777777" w:rsidR="007E0412" w:rsidRDefault="007E0412" w:rsidP="00826FF9"/>
    <w:p w14:paraId="7B66CFE9" w14:textId="336C8767" w:rsidR="007E0412" w:rsidRDefault="007E0412" w:rsidP="00826FF9">
      <w:r>
        <w:rPr>
          <w:rFonts w:hint="eastAsia"/>
        </w:rPr>
        <w:t>【對數位平台的分析，有這些研究】</w:t>
      </w:r>
      <w:r w:rsidR="00435815">
        <w:rPr>
          <w:rFonts w:hint="eastAsia"/>
        </w:rPr>
        <w:t>從經濟；商業、技術、社會等單一範疇切入，</w:t>
      </w:r>
      <w:r w:rsidR="00FD0D74" w:rsidRPr="00FD0D74">
        <w:t>Up to now, digital platforms have been mainly analyzed from single paradigms such as economics (Jiang et al. </w:t>
      </w:r>
      <w:hyperlink r:id="rId106" w:anchor="ref-CR48" w:tooltip="Jiang, Y., Ho, Y.-C., Yan, X., &amp; Tan, Y. (2018). Investor platform choice: Herding, platform attributes, and regulations. Journal of Management Information Systems, 35(1), 86–116." w:history="1">
        <w:r w:rsidR="00FD0D74" w:rsidRPr="00FD0D74">
          <w:rPr>
            <w:rStyle w:val="afd"/>
          </w:rPr>
          <w:t>2018</w:t>
        </w:r>
      </w:hyperlink>
      <w:r w:rsidR="00FD0D74" w:rsidRPr="00FD0D74">
        <w:t>), technical (Tiwana </w:t>
      </w:r>
      <w:hyperlink r:id="rId107" w:anchor="ref-CR89" w:tooltip="Tiwana, A. (2015). Evolutionary competition in platform ecosystems. Information Systems Research, 18(1), 7047–7047." w:history="1">
        <w:r w:rsidR="00FD0D74" w:rsidRPr="00FD0D74">
          <w:rPr>
            <w:rStyle w:val="afd"/>
          </w:rPr>
          <w:t>2015</w:t>
        </w:r>
      </w:hyperlink>
      <w:r w:rsidR="00FD0D74" w:rsidRPr="00FD0D74">
        <w:t>), business (Parker and Van Alstyne </w:t>
      </w:r>
      <w:hyperlink r:id="rId108" w:anchor="ref-CR66" w:tooltip="Parker, G., &amp; Van Alstyne, M. (2017). Innovation, openness, and platform control. Management Science, 64(7), 3015–3032." w:history="1">
        <w:r w:rsidR="00FD0D74" w:rsidRPr="00FD0D74">
          <w:rPr>
            <w:rStyle w:val="afd"/>
          </w:rPr>
          <w:t>2017</w:t>
        </w:r>
      </w:hyperlink>
      <w:r w:rsidR="00FD0D74" w:rsidRPr="00FD0D74">
        <w:t>), and social (Thies et al. </w:t>
      </w:r>
      <w:hyperlink r:id="rId109" w:anchor="ref-CR85" w:tooltip="Thies, F., Wessel, M., &amp; Benlian, A. (2016). Effects of social interaction dynamics on platforms. Journal of Management Information Systems, 33(3), 843–873." w:history="1">
        <w:r w:rsidR="00FD0D74" w:rsidRPr="00FD0D74">
          <w:rPr>
            <w:rStyle w:val="afd"/>
          </w:rPr>
          <w:t>2016</w:t>
        </w:r>
      </w:hyperlink>
      <w:r w:rsidR="00FD0D74" w:rsidRPr="00FD0D74">
        <w:t>). Whereas the literature on boundary resources only combines the social and technical paradigms (Eaton et al. </w:t>
      </w:r>
      <w:hyperlink r:id="rId110" w:anchor="ref-CR22" w:tooltip="Eaton, B., Elaluf-Calderwood, S., Sørensen, C., &amp; Yoo, Y. (2015). Distributed tuning of boundary resources: The case of Apple's Ios service system. MIS Quarterly, 39(1), 217–243." w:history="1">
        <w:r w:rsidR="00FD0D74" w:rsidRPr="00FD0D74">
          <w:rPr>
            <w:rStyle w:val="afd"/>
          </w:rPr>
          <w:t>2015</w:t>
        </w:r>
      </w:hyperlink>
      <w:r w:rsidR="00FD0D74" w:rsidRPr="00FD0D74">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7EC9787F" w14:textId="77777777" w:rsidR="00C92F9E" w:rsidRDefault="00C92F9E" w:rsidP="00826FF9"/>
    <w:p w14:paraId="06301853" w14:textId="328B2C3A" w:rsidR="00C92F9E" w:rsidRDefault="00C92F9E" w:rsidP="00826FF9">
      <w:r>
        <w:rPr>
          <w:rFonts w:hint="eastAsia"/>
        </w:rPr>
        <w:t>【生態系統的三結構要素】</w:t>
      </w:r>
      <w:r w:rsidR="003025D4" w:rsidRPr="003025D4">
        <w:t>最近的研究集中在生態系統的三個結構要素：</w:t>
      </w:r>
      <w:r w:rsidR="003025D4" w:rsidRPr="00034CC9">
        <w:rPr>
          <w:color w:val="EE0000"/>
        </w:rPr>
        <w:t>活動、參與者和架構</w:t>
      </w:r>
      <w:r w:rsidR="00FF7AE2" w:rsidRPr="00FF7AE2">
        <w:t>Recent studies have focused on three structural elements of ecosystems: activities, actors, and architectures (Kapoor </w:t>
      </w:r>
      <w:hyperlink r:id="rId111" w:anchor="ref-CR49" w:tooltip="Kapoor, R. (2018). Ecosystems: Broadening the locus of value creation. Journal of Organization Design, 7(1), 12." w:history="1">
        <w:r w:rsidR="00FF7AE2" w:rsidRPr="00FF7AE2">
          <w:rPr>
            <w:rStyle w:val="afd"/>
          </w:rPr>
          <w:t>2018</w:t>
        </w:r>
      </w:hyperlink>
      <w:r w:rsidR="00FF7AE2" w:rsidRPr="00FF7AE2">
        <w:t>; Adner </w:t>
      </w:r>
      <w:hyperlink r:id="rId112" w:anchor="ref-CR1" w:tooltip="Adner, R. (2017). Ecosystem as structure: An actionable construct for strategy. Journal of Management, 43(1), 39–58." w:history="1">
        <w:r w:rsidR="00FF7AE2" w:rsidRPr="00FF7AE2">
          <w:rPr>
            <w:rStyle w:val="afd"/>
          </w:rPr>
          <w:t>2017</w:t>
        </w:r>
      </w:hyperlink>
      <w:r w:rsidR="00FF7AE2" w:rsidRPr="00FF7AE2">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bookmarkEnd w:id="57"/>
    <w:p w14:paraId="3EFA35A9" w14:textId="77777777" w:rsidR="00B67933" w:rsidRDefault="00B67933" w:rsidP="00826FF9"/>
    <w:p w14:paraId="51C91794" w14:textId="5924EA08" w:rsidR="007E0412" w:rsidRDefault="0015489D" w:rsidP="00826FF9">
      <w:bookmarkStart w:id="58" w:name="_Hlk199694390"/>
      <w:r>
        <w:rPr>
          <w:rFonts w:hint="eastAsia"/>
        </w:rPr>
        <w:t>【活動</w:t>
      </w:r>
      <w:r w:rsidR="00D62252" w:rsidRPr="00C65CFA">
        <w:t>Activities</w:t>
      </w:r>
      <w:r>
        <w:rPr>
          <w:rFonts w:hint="eastAsia"/>
        </w:rPr>
        <w:t>定義】</w:t>
      </w:r>
      <w:r w:rsidR="00B933F3" w:rsidRPr="00C65CFA">
        <w:rPr>
          <w:color w:val="EE0000"/>
        </w:rPr>
        <w:t>活動是離散的行動</w:t>
      </w:r>
      <w:r w:rsidR="00B933F3" w:rsidRPr="00B933F3">
        <w:t>，決定了生態系中</w:t>
      </w:r>
      <w:r w:rsidR="00B933F3" w:rsidRPr="00C65CFA">
        <w:rPr>
          <w:color w:val="EE0000"/>
        </w:rPr>
        <w:t>如何共同創造價值</w:t>
      </w:r>
      <w:r w:rsidR="00B933F3" w:rsidRPr="00B933F3">
        <w:t>。</w:t>
      </w:r>
      <w:r w:rsidR="0047042D" w:rsidRPr="0047042D">
        <w:t>Activities are discrete actions that determine how value is co-created in an ecosystem. </w:t>
      </w:r>
      <w:r w:rsidR="008C526B" w:rsidRPr="008C526B">
        <w:t>數位平台生態系統中的活動包括</w:t>
      </w:r>
      <w:r w:rsidR="008C526B" w:rsidRPr="007264E0">
        <w:rPr>
          <w:color w:val="EE0000"/>
        </w:rPr>
        <w:t>開發新應用程式或提供服務</w:t>
      </w:r>
      <w:r w:rsidR="008C526B" w:rsidRPr="008C526B">
        <w:t>，例如提供乘車服務或列出新房產。</w:t>
      </w:r>
      <w:r w:rsidR="00195DC6">
        <w:rPr>
          <w:rFonts w:hint="eastAsia"/>
        </w:rPr>
        <w:t>那在我們的平台</w:t>
      </w:r>
      <w:r w:rsidR="00147D72">
        <w:rPr>
          <w:rFonts w:hint="eastAsia"/>
        </w:rPr>
        <w:t>可能就是提供織品布片與設計，</w:t>
      </w:r>
      <w:r w:rsidR="00147D72" w:rsidRPr="00147D72">
        <w:t>調查對象</w:t>
      </w:r>
      <w:r w:rsidR="00147D72" w:rsidRPr="00177CBC">
        <w:rPr>
          <w:color w:val="EE0000"/>
        </w:rPr>
        <w:t>包括生態系中參與者和產品的相互依賴所導致的瓶頸</w:t>
      </w:r>
      <w:r w:rsidR="00147D72" w:rsidRPr="00147D72">
        <w:t>。</w:t>
      </w:r>
      <w:r w:rsidR="00C65CFA" w:rsidRPr="00C65CFA">
        <w:t xml:space="preserve">Activities in a digital platform ecosystem include the development of new applications or the provision of services, such as offering rides or listing new properties. Objects of inquiry include bottlenecks that result from the interdependencies of actors and </w:t>
      </w:r>
      <w:r w:rsidR="00C65CFA" w:rsidRPr="00C65CFA">
        <w:lastRenderedPageBreak/>
        <w:t>products in an ecosystem. Bottlenecks are critical components whose performance, costs, and scarcity constrain the value proposition of an ecosystem (Kapoor </w:t>
      </w:r>
      <w:hyperlink r:id="rId113" w:anchor="ref-CR49" w:tooltip="Kapoor, R. (2018). Ecosystems: Broadening the locus of value creation. Journal of Organization Design, 7(1), 12." w:history="1">
        <w:r w:rsidR="00C65CFA" w:rsidRPr="00C65CFA">
          <w:rPr>
            <w:rStyle w:val="afd"/>
          </w:rPr>
          <w:t>2018</w:t>
        </w:r>
      </w:hyperlink>
      <w:r w:rsidR="00C65CFA" w:rsidRPr="00C65CFA">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236EA607" w14:textId="77777777" w:rsidR="00195DC6" w:rsidRDefault="00195DC6" w:rsidP="00826FF9"/>
    <w:p w14:paraId="57CEB0C8" w14:textId="442E7977" w:rsidR="00570EF1" w:rsidRDefault="00570EF1" w:rsidP="00826FF9">
      <w:r>
        <w:rPr>
          <w:rFonts w:hint="eastAsia"/>
        </w:rPr>
        <w:t>【參與者】</w:t>
      </w:r>
      <w:r w:rsidRPr="00570EF1">
        <w:t>參與者是可以扮演</w:t>
      </w:r>
      <w:r w:rsidRPr="006405B6">
        <w:rPr>
          <w:color w:val="EE0000"/>
        </w:rPr>
        <w:t>補充者和消費者角色</w:t>
      </w:r>
      <w:r w:rsidRPr="00570EF1">
        <w:t>的代理人，他們</w:t>
      </w:r>
      <w:r w:rsidRPr="006405B6">
        <w:rPr>
          <w:color w:val="EE0000"/>
        </w:rPr>
        <w:t>開展活動並提供不同的報價</w:t>
      </w:r>
      <w:r w:rsidRPr="00570EF1">
        <w:t>。</w:t>
      </w:r>
      <w:r w:rsidR="001102E8" w:rsidRPr="001102E8">
        <w:t>首先，互補者提供互補產品或服務來為平台的價值主張做出貢獻。</w:t>
      </w:r>
      <w:r w:rsidR="00AA0B11" w:rsidRPr="00AA0B11">
        <w:t>補充者的角色與傳統的企業</w:t>
      </w:r>
      <w:r w:rsidR="00AA0B11" w:rsidRPr="00AA0B11">
        <w:t>-</w:t>
      </w:r>
      <w:r w:rsidR="00AA0B11" w:rsidRPr="00AA0B11">
        <w:t>供應商關係不同。在企業與供應商的關係中，補充者自主決定加入生態系統，而企業則對合作行使決策權（</w:t>
      </w:r>
      <w:r w:rsidR="00AA0B11" w:rsidRPr="00AA0B11">
        <w:t>Kapoor </w:t>
      </w:r>
      <w:hyperlink r:id="rId114" w:anchor="ref-CR49" w:tooltip="Kapoor, R. (2018). Ecosystems: Broadening the locus of value creation. Journal of Organization Design, 7(1), 12." w:history="1">
        <w:r w:rsidR="00AA0B11" w:rsidRPr="00AA0B11">
          <w:rPr>
            <w:rStyle w:val="afd"/>
          </w:rPr>
          <w:t>2018</w:t>
        </w:r>
      </w:hyperlink>
      <w:r w:rsidR="00AA0B11" w:rsidRPr="00AA0B11">
        <w:t> </w:t>
      </w:r>
      <w:r w:rsidR="00AA0B11" w:rsidRPr="00AA0B11">
        <w:t>）。其次，</w:t>
      </w:r>
      <w:r w:rsidR="00AA0B11" w:rsidRPr="001C369B">
        <w:rPr>
          <w:color w:val="EE0000"/>
        </w:rPr>
        <w:t>消費者是指服務受益者</w:t>
      </w:r>
      <w:r w:rsidR="001C369B">
        <w:rPr>
          <w:rFonts w:hint="eastAsia"/>
          <w:color w:val="EE0000"/>
        </w:rPr>
        <w:t>（我們的裡面可能就是設計師、有買布料需求的人）</w:t>
      </w:r>
      <w:r w:rsidR="00AA0B11" w:rsidRPr="00AA0B11">
        <w:t>，而服務受益者則透過提供有關如何使用以及使用哪些補充物的見解，為平台的價值主張做出貢獻（</w:t>
      </w:r>
      <w:r w:rsidR="00AA0B11" w:rsidRPr="00AA0B11">
        <w:t xml:space="preserve">Lusch </w:t>
      </w:r>
      <w:r w:rsidR="00AA0B11" w:rsidRPr="00AA0B11">
        <w:t>和</w:t>
      </w:r>
      <w:r w:rsidR="00AA0B11" w:rsidRPr="00AA0B11">
        <w:t xml:space="preserve"> Nambisan </w:t>
      </w:r>
      <w:hyperlink r:id="rId115" w:anchor="ref-CR58" w:tooltip="Lusch, R. F., &amp; Nambisan, S. (2015). Service innovation: A service-dominant logic perspective. MIS Quarterly, 39(1), 155–175." w:history="1">
        <w:r w:rsidR="00AA0B11" w:rsidRPr="00AA0B11">
          <w:rPr>
            <w:rStyle w:val="afd"/>
          </w:rPr>
          <w:t>2015</w:t>
        </w:r>
      </w:hyperlink>
      <w:r w:rsidR="00AA0B11" w:rsidRPr="00AA0B11">
        <w:t> </w:t>
      </w:r>
      <w:r w:rsidR="00AA0B11" w:rsidRPr="00AA0B11">
        <w:t>）。</w:t>
      </w:r>
      <w:r w:rsidR="002A3F50" w:rsidRPr="002A3F50">
        <w:t>Actors are agents that can take the role of complementors and consumers who undertake activities and produce different offers. First, complementors provide complementary products or services to contribute to a platform’s value proposition. It is important to note that the role of the complementor differs from that of traditional firm-supplier relationships. Whereas the complementor autonomously decides to join an ecosystem, in a firm-supplier relationship, the firm exerts decision rights regarding the cooperation (Kapoor </w:t>
      </w:r>
      <w:hyperlink r:id="rId116" w:anchor="ref-CR49" w:tooltip="Kapoor, R. (2018). Ecosystems: Broadening the locus of value creation. Journal of Organization Design, 7(1), 12." w:history="1">
        <w:r w:rsidR="002A3F50" w:rsidRPr="002A3F50">
          <w:rPr>
            <w:rStyle w:val="afd"/>
          </w:rPr>
          <w:t>2018</w:t>
        </w:r>
      </w:hyperlink>
      <w:r w:rsidR="002A3F50" w:rsidRPr="002A3F50">
        <w:t>). Second, consumers refer to service beneficiaries that, in turn, contribute to the platform’s value proposition by providing insights about how and which complements are used (Lusch and Nambisan </w:t>
      </w:r>
      <w:hyperlink r:id="rId117" w:anchor="ref-CR58" w:tooltip="Lusch, R. F., &amp; Nambisan, S. (2015). Service innovation: A service-dominant logic perspective. MIS Quarterly, 39(1), 155–175." w:history="1">
        <w:r w:rsidR="002A3F50" w:rsidRPr="002A3F50">
          <w:rPr>
            <w:rStyle w:val="afd"/>
          </w:rPr>
          <w:t>2015</w:t>
        </w:r>
      </w:hyperlink>
      <w:r w:rsidR="002A3F50" w:rsidRPr="002A3F50">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1CC12970" w14:textId="77777777" w:rsidR="00734AAE" w:rsidRDefault="00734AAE" w:rsidP="00826FF9"/>
    <w:p w14:paraId="1D38E1C0" w14:textId="4D652680" w:rsidR="00734AAE" w:rsidRDefault="00734AAE" w:rsidP="00826FF9">
      <w:r>
        <w:rPr>
          <w:rFonts w:hint="eastAsia"/>
        </w:rPr>
        <w:t>【架構</w:t>
      </w:r>
      <w:r w:rsidR="000159B8" w:rsidRPr="000F6C2D">
        <w:t>architecture</w:t>
      </w:r>
      <w:r>
        <w:rPr>
          <w:rFonts w:hint="eastAsia"/>
        </w:rPr>
        <w:t>】</w:t>
      </w:r>
      <w:r w:rsidR="00A65998" w:rsidRPr="00A65998">
        <w:t>架構定義了</w:t>
      </w:r>
      <w:r w:rsidR="00A65998" w:rsidRPr="007B2A62">
        <w:rPr>
          <w:color w:val="EE0000"/>
        </w:rPr>
        <w:t>協調生態系供需雙方交換的技術互動</w:t>
      </w:r>
      <w:r w:rsidR="00A65998" w:rsidRPr="00A65998">
        <w:t>。這種架構可以形成</w:t>
      </w:r>
      <w:r w:rsidR="00A65998" w:rsidRPr="007B2A62">
        <w:rPr>
          <w:color w:val="EE0000"/>
        </w:rPr>
        <w:t>基於平台或產品的生態系</w:t>
      </w:r>
      <w:r w:rsidR="00CA12D1">
        <w:rPr>
          <w:rFonts w:hint="eastAsia"/>
          <w:color w:val="EE0000"/>
        </w:rPr>
        <w:t>，</w:t>
      </w:r>
      <w:r w:rsidR="00CA12D1" w:rsidRPr="000F6C2D">
        <w:t>基於平台的生態系統包含自主代理，例如</w:t>
      </w:r>
      <w:r w:rsidR="00CA12D1" w:rsidRPr="004D78EB">
        <w:rPr>
          <w:color w:val="EE0000"/>
        </w:rPr>
        <w:t>補充者，它們提供互補的產品或服務</w:t>
      </w:r>
      <w:r w:rsidR="00CA12D1" w:rsidRPr="000F6C2D">
        <w:t>。根據平台的所有權狀態，</w:t>
      </w:r>
      <w:r w:rsidR="00CA12D1" w:rsidRPr="001F1CF9">
        <w:rPr>
          <w:b/>
          <w:bCs/>
          <w:color w:val="EE0000"/>
          <w:highlight w:val="yellow"/>
        </w:rPr>
        <w:t>平台所有者建立治理機制，定義協調生態系統中互動的基本規則</w:t>
      </w:r>
      <w:r w:rsidR="00CA12D1" w:rsidRPr="000F6C2D">
        <w:t>（</w:t>
      </w:r>
      <w:r w:rsidR="00CA12D1" w:rsidRPr="000F6C2D">
        <w:t xml:space="preserve">Gawer </w:t>
      </w:r>
      <w:r w:rsidR="00CA12D1" w:rsidRPr="000F6C2D">
        <w:t>和</w:t>
      </w:r>
      <w:r w:rsidR="00CA12D1" w:rsidRPr="000F6C2D">
        <w:t xml:space="preserve"> Cusumano </w:t>
      </w:r>
      <w:hyperlink r:id="rId118" w:anchor="ref-CR35" w:tooltip="Gawer, A., &amp; Cusumano, M. A. (2002). Platform Leadership: How Intel, Microsoft, and Cisco Drive Industry Innovation (Vol. 5): Harvard Business School Press Boston, MA." w:history="1">
        <w:r w:rsidR="00CA12D1" w:rsidRPr="000F6C2D">
          <w:rPr>
            <w:rStyle w:val="afd"/>
            <w:color w:val="auto"/>
          </w:rPr>
          <w:t>2002</w:t>
        </w:r>
      </w:hyperlink>
      <w:r w:rsidR="00CA12D1" w:rsidRPr="000F6C2D">
        <w:t> </w:t>
      </w:r>
      <w:r w:rsidR="00CA12D1" w:rsidRPr="000F6C2D">
        <w:t>；</w:t>
      </w:r>
      <w:r w:rsidR="00CA12D1" w:rsidRPr="000F6C2D">
        <w:t>Tiwana </w:t>
      </w:r>
      <w:hyperlink r:id="rId119" w:anchor="ref-CR88" w:tooltip="Tiwana, A. (2014). Platform ecosystems: Aligning architecture, governance, and strategy. Burlington: Morgan Kaufmann." w:history="1">
        <w:r w:rsidR="00CA12D1" w:rsidRPr="000F6C2D">
          <w:rPr>
            <w:rStyle w:val="afd"/>
            <w:color w:val="auto"/>
          </w:rPr>
          <w:t>2014</w:t>
        </w:r>
      </w:hyperlink>
      <w:r w:rsidR="00CA12D1" w:rsidRPr="000F6C2D">
        <w:t> </w:t>
      </w:r>
      <w:r w:rsidR="00CA12D1" w:rsidRPr="000F6C2D">
        <w:t>）。例如，</w:t>
      </w:r>
      <w:r w:rsidR="00CA12D1" w:rsidRPr="000F6C2D">
        <w:t>Uber</w:t>
      </w:r>
      <w:r w:rsidR="00CA12D1" w:rsidRPr="000F6C2D">
        <w:t>促進了</w:t>
      </w:r>
      <w:r w:rsidR="00CA12D1" w:rsidRPr="00B93142">
        <w:rPr>
          <w:color w:val="EE0000"/>
        </w:rPr>
        <w:t>司機和乘客之間的互動</w:t>
      </w:r>
      <w:r w:rsidR="00CA12D1" w:rsidRPr="000F6C2D">
        <w:t>。相較之下，</w:t>
      </w:r>
      <w:r w:rsidR="00CA12D1" w:rsidRPr="00CA4987">
        <w:rPr>
          <w:color w:val="EE0000"/>
          <w:highlight w:val="yellow"/>
        </w:rPr>
        <w:t>以產品為基礎的生態系統需要企業和消費者之間單方面的市場互動</w:t>
      </w:r>
      <w:r w:rsidR="00CA12D1" w:rsidRPr="000F6C2D">
        <w:t>（</w:t>
      </w:r>
      <w:r w:rsidR="00CA12D1" w:rsidRPr="000F6C2D">
        <w:t>Kapoor </w:t>
      </w:r>
      <w:hyperlink r:id="rId120" w:anchor="ref-CR49" w:tooltip="Kapoor, R. (2018). Ecosystems: Broadening the locus of value creation. Journal of Organization Design, 7(1), 12." w:history="1">
        <w:r w:rsidR="00CA12D1" w:rsidRPr="000F6C2D">
          <w:rPr>
            <w:rStyle w:val="afd"/>
            <w:color w:val="auto"/>
          </w:rPr>
          <w:t>2018</w:t>
        </w:r>
      </w:hyperlink>
      <w:r w:rsidR="00CA12D1" w:rsidRPr="000F6C2D">
        <w:t> </w:t>
      </w:r>
      <w:r w:rsidR="00CA12D1" w:rsidRPr="000F6C2D">
        <w:t>）。例如，行動旅遊服務供應商</w:t>
      </w:r>
      <w:r w:rsidR="00CA12D1" w:rsidRPr="000F6C2D">
        <w:t>DriveNow</w:t>
      </w:r>
      <w:r w:rsidR="00CA12D1" w:rsidRPr="000F6C2D">
        <w:t>擁有互補產品（汽車），僅將消費者作為服務受益者。</w:t>
      </w:r>
      <w:r w:rsidR="000F6C2D" w:rsidRPr="000F6C2D">
        <w:t xml:space="preserve">The architecture defines technological </w:t>
      </w:r>
      <w:r w:rsidR="000F6C2D" w:rsidRPr="000F6C2D">
        <w:lastRenderedPageBreak/>
        <w:t>interactions that orchestrate the exchange between the supply and demand sides of an ecosystem. This architecture can result in either a platform- or product-based ecosystem (Kapoor </w:t>
      </w:r>
      <w:hyperlink r:id="rId121" w:anchor="ref-CR49" w:tooltip="Kapoor, R. (2018). Ecosystems: Broadening the locus of value creation. Journal of Organization Design, 7(1), 12." w:history="1">
        <w:r w:rsidR="000F6C2D" w:rsidRPr="000F6C2D">
          <w:rPr>
            <w:rStyle w:val="afd"/>
          </w:rPr>
          <w:t>2018</w:t>
        </w:r>
      </w:hyperlink>
      <w:r w:rsidR="000F6C2D" w:rsidRPr="000F6C2D">
        <w:t>). Platform-based ecosystems contain autonomous agents, such as complementors, that contribute complementary products or services. Depending on the ownership status of platforms, the platform owners establish governance mechanisms that define the ground rules for orchestrating interactions in the ecosystems (Gawer and Cusumano </w:t>
      </w:r>
      <w:hyperlink r:id="rId122" w:anchor="ref-CR35" w:tooltip="Gawer, A., &amp; Cusumano, M. A. (2002). Platform Leadership: How Intel, Microsoft, and Cisco Drive Industry Innovation (Vol. 5): Harvard Business School Press Boston, MA." w:history="1">
        <w:r w:rsidR="000F6C2D" w:rsidRPr="000F6C2D">
          <w:rPr>
            <w:rStyle w:val="afd"/>
          </w:rPr>
          <w:t>2002</w:t>
        </w:r>
      </w:hyperlink>
      <w:r w:rsidR="000F6C2D" w:rsidRPr="000F6C2D">
        <w:t>; Tiwana </w:t>
      </w:r>
      <w:hyperlink r:id="rId123" w:anchor="ref-CR88" w:tooltip="Tiwana, A. (2014). Platform ecosystems: Aligning architecture, governance, and strategy. Burlington: Morgan Kaufmann." w:history="1">
        <w:r w:rsidR="000F6C2D" w:rsidRPr="000F6C2D">
          <w:rPr>
            <w:rStyle w:val="afd"/>
          </w:rPr>
          <w:t>2014</w:t>
        </w:r>
      </w:hyperlink>
      <w:r w:rsidR="000F6C2D" w:rsidRPr="000F6C2D">
        <w:t>). For example, Uber facilitates the interactions between drivers and passengers. In contrast, product-based ecosystems entail one-sided market interactions between a firm and consumers (Kapoor </w:t>
      </w:r>
      <w:hyperlink r:id="rId124" w:anchor="ref-CR49" w:tooltip="Kapoor, R. (2018). Ecosystems: Broadening the locus of value creation. Journal of Organization Design, 7(1), 12." w:history="1">
        <w:r w:rsidR="000F6C2D" w:rsidRPr="000F6C2D">
          <w:rPr>
            <w:rStyle w:val="afd"/>
          </w:rPr>
          <w:t>2018</w:t>
        </w:r>
      </w:hyperlink>
      <w:r w:rsidR="000F6C2D" w:rsidRPr="000F6C2D">
        <w:t>). For example, the mobility service provider, DriveNow, owns the complementary products (cars) and merely integrates consumers as service beneficiaries.</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bookmarkEnd w:id="58"/>
    <w:p w14:paraId="47054042" w14:textId="77777777" w:rsidR="00120B39" w:rsidRDefault="00120B39" w:rsidP="00826FF9"/>
    <w:p w14:paraId="1DD06A78" w14:textId="46F44E7B" w:rsidR="00F84D18" w:rsidRDefault="00F84D18" w:rsidP="00917C33">
      <w:pPr>
        <w:tabs>
          <w:tab w:val="left" w:pos="5292"/>
        </w:tabs>
      </w:pPr>
      <w:r>
        <w:rPr>
          <w:rFonts w:hint="eastAsia"/>
        </w:rPr>
        <w:t>【</w:t>
      </w:r>
      <w:r w:rsidRPr="00297538">
        <w:rPr>
          <w:rFonts w:hint="eastAsia"/>
          <w:color w:val="EE0000"/>
        </w:rPr>
        <w:t>數位平台穩定的核心與靈活的外圍模組化結構</w:t>
      </w:r>
      <w:r>
        <w:rPr>
          <w:rFonts w:hint="eastAsia"/>
        </w:rPr>
        <w:t>】</w:t>
      </w:r>
      <w:r w:rsidR="003B331D">
        <w:tab/>
      </w:r>
      <w:r w:rsidR="00297538">
        <w:rPr>
          <w:rFonts w:hint="eastAsia"/>
        </w:rPr>
        <w:t>強調規模經濟與替代經濟</w:t>
      </w:r>
      <w:r w:rsidR="003B331D" w:rsidRPr="003B331D">
        <w:t>Summarizing research on digital platforms and ecosystems, we conclude that digital platforms are built on a modular architecture comprising a stable core and a flexible periphery </w:t>
      </w:r>
      <w:r w:rsidR="00E135F4" w:rsidRPr="00E135F4">
        <w:t>(Tiwana et al. </w:t>
      </w:r>
      <w:hyperlink r:id="rId125" w:anchor="ref-CR91" w:tooltip="Tiwana, A., Konsynski, B., &amp; Bush, A. A. (2010). Platform evolution: Coevolution of platform architecture, governance, and environmental dynamics. Information Systems Research, 21(4), 675–687." w:history="1">
        <w:r w:rsidR="00E135F4" w:rsidRPr="00E135F4">
          <w:rPr>
            <w:rStyle w:val="afd"/>
          </w:rPr>
          <w:t>2010</w:t>
        </w:r>
      </w:hyperlink>
      <w:r w:rsidR="00E135F4" w:rsidRPr="00E135F4">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9D8F354" w14:textId="77777777" w:rsidR="004C5095" w:rsidRDefault="004C5095" w:rsidP="00917C33">
      <w:pPr>
        <w:tabs>
          <w:tab w:val="left" w:pos="5292"/>
        </w:tabs>
      </w:pPr>
    </w:p>
    <w:p w14:paraId="1CE6F90B" w14:textId="5F44176D" w:rsidR="004C5095" w:rsidRDefault="00001CCB" w:rsidP="00917C33">
      <w:pPr>
        <w:tabs>
          <w:tab w:val="left" w:pos="5292"/>
        </w:tabs>
      </w:pPr>
      <w:r>
        <w:rPr>
          <w:rFonts w:hint="eastAsia"/>
        </w:rPr>
        <w:t>【</w:t>
      </w:r>
      <w:r w:rsidR="001832B7">
        <w:rPr>
          <w:rFonts w:hint="eastAsia"/>
        </w:rPr>
        <w:t>藉由建構治理機制，</w:t>
      </w:r>
      <w:r w:rsidRPr="001832B7">
        <w:rPr>
          <w:rFonts w:hint="eastAsia"/>
          <w:color w:val="EE0000"/>
        </w:rPr>
        <w:t>促進消費者與平台補充者</w:t>
      </w:r>
      <w:r w:rsidR="00CA491B" w:rsidRPr="00556911">
        <w:t>complementors</w:t>
      </w:r>
      <w:r w:rsidRPr="001832B7">
        <w:rPr>
          <w:rFonts w:hint="eastAsia"/>
          <w:color w:val="EE0000"/>
        </w:rPr>
        <w:t>之間的互動</w:t>
      </w:r>
      <w:r>
        <w:rPr>
          <w:rFonts w:hint="eastAsia"/>
        </w:rPr>
        <w:t>】</w:t>
      </w:r>
      <w:r w:rsidR="004C5095" w:rsidRPr="004C5095">
        <w:t>透過平台治理機制，平台所有者促進生態系統中自主補充者和消費者之間的交易（</w:t>
      </w:r>
      <w:r w:rsidR="004C5095" w:rsidRPr="004C5095">
        <w:t xml:space="preserve">Lusch </w:t>
      </w:r>
      <w:r w:rsidR="004C5095" w:rsidRPr="004C5095">
        <w:t>和</w:t>
      </w:r>
      <w:r w:rsidR="004C5095" w:rsidRPr="004C5095">
        <w:t xml:space="preserve"> Nambisan </w:t>
      </w:r>
      <w:hyperlink r:id="rId126" w:anchor="ref-CR58" w:tooltip="Lusch, R. F., &amp; Nambisan, S. (2015). Service innovation: A service-dominant logic perspective. MIS Quarterly, 39(1), 155–175." w:history="1">
        <w:r w:rsidR="004C5095" w:rsidRPr="004C5095">
          <w:rPr>
            <w:rStyle w:val="afd"/>
          </w:rPr>
          <w:t>2015</w:t>
        </w:r>
      </w:hyperlink>
      <w:r w:rsidR="004C5095" w:rsidRPr="004C5095">
        <w:t> </w:t>
      </w:r>
      <w:r w:rsidR="004C5095" w:rsidRPr="004C5095">
        <w:t>；</w:t>
      </w:r>
      <w:r w:rsidR="004C5095" w:rsidRPr="004C5095">
        <w:t xml:space="preserve">de Reuver </w:t>
      </w:r>
      <w:r w:rsidR="004C5095" w:rsidRPr="004C5095">
        <w:t>等人</w:t>
      </w:r>
      <w:r w:rsidR="004C5095" w:rsidRPr="004C5095">
        <w:t> </w:t>
      </w:r>
      <w:hyperlink r:id="rId127" w:anchor="ref-CR19" w:tooltip="de Reuver, M., Sørensen, C., &amp; Basole, R. C. (2018). The digital platform: A research agenda. Journal of Information Technology, 23(2), 124–135." w:history="1">
        <w:r w:rsidR="004C5095" w:rsidRPr="004C5095">
          <w:rPr>
            <w:rStyle w:val="afd"/>
          </w:rPr>
          <w:t>2018</w:t>
        </w:r>
      </w:hyperlink>
      <w:r w:rsidR="004C5095" w:rsidRPr="004C5095">
        <w:t> </w:t>
      </w:r>
      <w:r w:rsidR="004C5095" w:rsidRPr="004C5095">
        <w:t>）</w:t>
      </w:r>
      <w:r w:rsidR="00556911" w:rsidRPr="00556911">
        <w:t>With platform governance mechanisms, the platform owner facilitates transactions between autonomous complementors and consumers in an ecosystem (Lusch and Nambisan </w:t>
      </w:r>
      <w:hyperlink r:id="rId128" w:anchor="ref-CR58" w:tooltip="Lusch, R. F., &amp; Nambisan, S. (2015). Service innovation: A service-dominant logic perspective. MIS Quarterly, 39(1), 155–175." w:history="1">
        <w:r w:rsidR="00556911" w:rsidRPr="00556911">
          <w:rPr>
            <w:rStyle w:val="afd"/>
          </w:rPr>
          <w:t>2015</w:t>
        </w:r>
      </w:hyperlink>
      <w:r w:rsidR="00556911" w:rsidRPr="00556911">
        <w:t>; de Reuver et al. </w:t>
      </w:r>
      <w:hyperlink r:id="rId129" w:anchor="ref-CR19" w:tooltip="de Reuver, M., Sørensen, C., &amp; Basole, R. C. (2018). The digital platform: A research agenda. Journal of Information Technology, 23(2), 124–135." w:history="1">
        <w:r w:rsidR="00556911" w:rsidRPr="00556911">
          <w:rPr>
            <w:rStyle w:val="afd"/>
          </w:rPr>
          <w:t>2018</w:t>
        </w:r>
      </w:hyperlink>
      <w:r w:rsidR="00556911" w:rsidRPr="00556911">
        <w:t>).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84610CB" w14:textId="77777777" w:rsidR="00120B39" w:rsidRDefault="00120B39" w:rsidP="00826FF9"/>
    <w:p w14:paraId="446BD5A3" w14:textId="1B46EEF7" w:rsidR="00C1128D" w:rsidRDefault="00C1128D" w:rsidP="00826FF9">
      <w:r>
        <w:rPr>
          <w:rFonts w:hint="eastAsia"/>
        </w:rPr>
        <w:lastRenderedPageBreak/>
        <w:t>【模組化基礎設施】</w:t>
      </w:r>
      <w:r w:rsidRPr="00C1128D">
        <w:t>模組化基礎設施之上，</w:t>
      </w:r>
      <w:r w:rsidR="0023275C">
        <w:rPr>
          <w:rFonts w:hint="eastAsia"/>
        </w:rPr>
        <w:t>讓</w:t>
      </w:r>
      <w:r w:rsidRPr="00C1128D">
        <w:t>平台</w:t>
      </w:r>
      <w:r w:rsidRPr="00DD6393">
        <w:rPr>
          <w:color w:val="EE0000"/>
        </w:rPr>
        <w:t>所有者提供補充者可以根據個體創新能力實現的功能</w:t>
      </w:r>
      <w:r w:rsidRPr="00C1128D">
        <w:t>。</w:t>
      </w:r>
      <w:r w:rsidR="009614B1" w:rsidRPr="009614B1">
        <w:t>Above the modular infrastructure, the platform owner provides affordances that complementors can actualize based on individual innovation capabilities.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496A64A5" w14:textId="77777777" w:rsidR="00DD6393" w:rsidRDefault="00DD6393" w:rsidP="00826FF9"/>
    <w:p w14:paraId="559E50BF" w14:textId="76252AE8" w:rsidR="00DD6393" w:rsidRDefault="00DD6393" w:rsidP="00826FF9">
      <w:pPr>
        <w:rPr>
          <w:i/>
          <w:iCs/>
        </w:rPr>
      </w:pPr>
      <w:bookmarkStart w:id="59" w:name="_Hlk199694403"/>
      <w:r w:rsidRPr="00F51BE8">
        <w:rPr>
          <w:rFonts w:hint="eastAsia"/>
          <w:highlight w:val="yellow"/>
        </w:rPr>
        <w:t>【重要定義！！！！作者將數位平台生態系統定義為】</w:t>
      </w:r>
      <w:r w:rsidRPr="00F51BE8">
        <w:rPr>
          <w:i/>
          <w:iCs/>
          <w:highlight w:val="yellow"/>
        </w:rPr>
        <w:t>數位平台生態系統由平台所有者組成，平台所有者實施治理機制，以促進平台所有者與</w:t>
      </w:r>
      <w:r w:rsidRPr="00F51BE8">
        <w:rPr>
          <w:i/>
          <w:iCs/>
          <w:color w:val="EE0000"/>
          <w:highlight w:val="yellow"/>
        </w:rPr>
        <w:t>自主補充者和消費者生態系統</w:t>
      </w:r>
      <w:r w:rsidRPr="00F51BE8">
        <w:rPr>
          <w:i/>
          <w:iCs/>
          <w:highlight w:val="yellow"/>
        </w:rPr>
        <w:t>之間</w:t>
      </w:r>
      <w:r w:rsidRPr="00F51BE8">
        <w:rPr>
          <w:i/>
          <w:iCs/>
          <w:color w:val="EE0000"/>
          <w:highlight w:val="yellow"/>
        </w:rPr>
        <w:t>在數位平台上的價值創造機制</w:t>
      </w:r>
      <w:r w:rsidRPr="00F51BE8">
        <w:rPr>
          <w:i/>
          <w:iCs/>
          <w:highlight w:val="yellow"/>
        </w:rPr>
        <w:t>。</w:t>
      </w:r>
      <w:r w:rsidR="008D4A93" w:rsidRPr="00F51BE8">
        <w:rPr>
          <w:i/>
          <w:iCs/>
          <w:highlight w:val="yellow"/>
        </w:rPr>
        <w:t>a digital platform ecosystem comprises a platform owner that implements governance mechanisms to facilitate value-creating mechanisms on a digital platform between the platform owner and an ecosystem of autonomous complementors and consumers</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bookmarkEnd w:id="59"/>
    <w:p w14:paraId="05C28883" w14:textId="0E6D4B6A" w:rsidR="00F51BE8" w:rsidRDefault="00AF6698" w:rsidP="00826FF9">
      <w:pPr>
        <w:rPr>
          <w:i/>
          <w:iCs/>
        </w:rPr>
      </w:pPr>
      <w:r>
        <w:rPr>
          <w:noProof/>
        </w:rPr>
        <w:drawing>
          <wp:inline distT="0" distB="0" distL="0" distR="0" wp14:anchorId="3B8C4FA0" wp14:editId="79C4CA54">
            <wp:extent cx="5274310" cy="4377690"/>
            <wp:effectExtent l="0" t="0" r="2540" b="3810"/>
            <wp:docPr id="126364861" name="圖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274310" cy="4377690"/>
                    </a:xfrm>
                    <a:prstGeom prst="rect">
                      <a:avLst/>
                    </a:prstGeom>
                    <a:noFill/>
                    <a:ln>
                      <a:noFill/>
                    </a:ln>
                  </pic:spPr>
                </pic:pic>
              </a:graphicData>
            </a:graphic>
          </wp:inline>
        </w:drawing>
      </w:r>
      <w:r w:rsidR="005B4177">
        <w:rPr>
          <w:i/>
          <w:iCs/>
          <w:noProof/>
        </w:rPr>
        <w:lastRenderedPageBreak/>
        <w:drawing>
          <wp:inline distT="0" distB="0" distL="0" distR="0" wp14:anchorId="1BC9788B" wp14:editId="6F6B9CDA">
            <wp:extent cx="6524625" cy="5410200"/>
            <wp:effectExtent l="0" t="0" r="9525" b="0"/>
            <wp:docPr id="17365226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524625" cy="5410200"/>
                    </a:xfrm>
                    <a:prstGeom prst="rect">
                      <a:avLst/>
                    </a:prstGeom>
                    <a:noFill/>
                  </pic:spPr>
                </pic:pic>
              </a:graphicData>
            </a:graphic>
          </wp:inline>
        </w:drawing>
      </w:r>
    </w:p>
    <w:p w14:paraId="5F405EF5" w14:textId="77777777" w:rsidR="00F51BE8" w:rsidRDefault="00F51BE8" w:rsidP="00826FF9"/>
    <w:p w14:paraId="2A4F2B53" w14:textId="67858191" w:rsidR="005B4177" w:rsidRDefault="005B4177" w:rsidP="00826FF9">
      <w:r>
        <w:rPr>
          <w:rFonts w:hint="eastAsia"/>
        </w:rPr>
        <w:t>【數位平台所有權</w:t>
      </w:r>
      <w:r w:rsidR="003761AF">
        <w:rPr>
          <w:rFonts w:hint="eastAsia"/>
        </w:rPr>
        <w:t>權力分配</w:t>
      </w:r>
      <w:r>
        <w:rPr>
          <w:rFonts w:hint="eastAsia"/>
        </w:rPr>
        <w:t>】</w:t>
      </w:r>
      <w:r w:rsidR="005228AB" w:rsidRPr="005228AB">
        <w:t>平台所有權不</w:t>
      </w:r>
      <w:r w:rsidR="005228AB" w:rsidRPr="00130BC2">
        <w:rPr>
          <w:color w:val="EE0000"/>
        </w:rPr>
        <w:t>僅涉及擁有數位平台的法人實體；它還涉及生態系統中的權力分配</w:t>
      </w:r>
      <w:r w:rsidR="005228AB" w:rsidRPr="005228AB">
        <w:t>，</w:t>
      </w:r>
      <w:r w:rsidR="005228AB" w:rsidRPr="00130BC2">
        <w:rPr>
          <w:color w:val="EE0000"/>
          <w:highlight w:val="yellow"/>
        </w:rPr>
        <w:t>可以是集中的，也可以是分散</w:t>
      </w:r>
      <w:r w:rsidR="005228AB" w:rsidRPr="005228AB">
        <w:t>的。它也</w:t>
      </w:r>
      <w:r w:rsidR="005228AB" w:rsidRPr="00740A06">
        <w:rPr>
          <w:color w:val="EE0000"/>
          <w:highlight w:val="yellow"/>
        </w:rPr>
        <w:t>描述了生態系統中合作夥伴之間的關係</w:t>
      </w:r>
      <w:r w:rsidR="005228AB" w:rsidRPr="005228AB">
        <w:t>。我們發現不同的</w:t>
      </w:r>
      <w:r w:rsidR="005228AB" w:rsidRPr="003761AF">
        <w:rPr>
          <w:color w:val="EE0000"/>
        </w:rPr>
        <w:t>所有權模式取決於權力集中的程度</w:t>
      </w:r>
      <w:r w:rsidR="005228AB" w:rsidRPr="005228AB">
        <w:t>，並將它們分為三種主要原型</w:t>
      </w:r>
      <w:r w:rsidR="00B430C4" w:rsidRPr="00B430C4">
        <w:t>Platform ownership is not just about the legal entity that owns the digital platform; it also relates to the distribution of power in the ecosystem, which can be centralized or decentralized. It also describes the relationships among partners in the ecosystem. We found different ownership models that depend on the degree of power centralization and classified them into three main archetypes.</w:t>
      </w:r>
      <w:r w:rsidR="00FE2B69" w:rsidRPr="00FE2B69">
        <w:rPr>
          <w:rFonts w:hint="eastAsia"/>
        </w:rPr>
        <w:t xml:space="preserve">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73BD69BB" w14:textId="77777777" w:rsidR="003A0958" w:rsidRDefault="003A0958" w:rsidP="00826FF9"/>
    <w:p w14:paraId="1A36F0C7" w14:textId="473F25BD" w:rsidR="003A0958" w:rsidRDefault="003A0958" w:rsidP="00826FF9">
      <w:r>
        <w:rPr>
          <w:rFonts w:hint="eastAsia"/>
        </w:rPr>
        <w:t>【第一，單一擁有者控制的集中式數位平台</w:t>
      </w:r>
      <w:r w:rsidR="00FB183A">
        <w:rPr>
          <w:rFonts w:hint="eastAsia"/>
        </w:rPr>
        <w:t>生態</w:t>
      </w:r>
      <w:r w:rsidR="00FB183A" w:rsidRPr="00F900CB">
        <w:t>centralized digital platform ecosystem</w:t>
      </w:r>
      <w:r>
        <w:rPr>
          <w:rFonts w:hint="eastAsia"/>
        </w:rPr>
        <w:t>】</w:t>
      </w:r>
      <w:r w:rsidRPr="003A0958">
        <w:t>有一個</w:t>
      </w:r>
      <w:r w:rsidRPr="004714DB">
        <w:rPr>
          <w:color w:val="EE0000"/>
        </w:rPr>
        <w:t>由單一擁有者控制的集中式數位平台生態系統</w:t>
      </w:r>
      <w:r w:rsidRPr="003A0958">
        <w:t>，例如</w:t>
      </w:r>
      <w:r w:rsidRPr="003A0958">
        <w:t xml:space="preserve"> Facebook</w:t>
      </w:r>
      <w:r w:rsidRPr="003A0958">
        <w:t>、</w:t>
      </w:r>
      <w:r w:rsidRPr="003A0958">
        <w:t xml:space="preserve">Apple iOS </w:t>
      </w:r>
      <w:r w:rsidRPr="003A0958">
        <w:t>行動作業系統和</w:t>
      </w:r>
      <w:r w:rsidRPr="003A0958">
        <w:t xml:space="preserve"> SAP </w:t>
      </w:r>
      <w:r w:rsidRPr="003A0958">
        <w:t>雲端平台。</w:t>
      </w:r>
      <w:r w:rsidR="00C80DDD" w:rsidRPr="00C80DDD">
        <w:t>在這種情況下，權力是集中的，只有</w:t>
      </w:r>
      <w:r w:rsidR="00C80DDD" w:rsidRPr="00512E95">
        <w:rPr>
          <w:color w:val="EE0000"/>
        </w:rPr>
        <w:t>平台所有者作為單一實體來定義、建立和維護治理機制</w:t>
      </w:r>
      <w:r w:rsidR="004714DB">
        <w:rPr>
          <w:rFonts w:hint="eastAsia"/>
        </w:rPr>
        <w:t>，</w:t>
      </w:r>
      <w:r w:rsidR="004714DB" w:rsidRPr="004714DB">
        <w:t>因此，平台所有者可以</w:t>
      </w:r>
      <w:r w:rsidR="004714DB" w:rsidRPr="00512E95">
        <w:rPr>
          <w:color w:val="EE0000"/>
        </w:rPr>
        <w:t>快速實施和調整治理機制，以最適合生態系統發展的方式</w:t>
      </w:r>
      <w:r w:rsidR="004714DB" w:rsidRPr="004714DB">
        <w:t>。</w:t>
      </w:r>
      <w:r w:rsidR="00F900CB" w:rsidRPr="00F900CB">
        <w:t>First, there are centralized digital platform ecosystems controlled by a single owner, such as Facebook, the Apple iOS mobile operating system, and the SAP Cloud Platform. In this case, power is centralized, and only the platform owner as a single entity defines, establishes, and maintains governance mechanisms. Thus, the platform owner can implement and adjust governance mechanisms quickly and in a way that is best for ecosystem growth.</w:t>
      </w:r>
      <w:r w:rsidR="00FD7DC0" w:rsidRPr="00FD7DC0">
        <w:rPr>
          <w:rFonts w:hint="eastAsia"/>
        </w:rPr>
        <w:t xml:space="preserve"> </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2AE65E77" w14:textId="77777777" w:rsidR="007E1CB1" w:rsidRDefault="007E1CB1" w:rsidP="00826FF9"/>
    <w:p w14:paraId="666C711B" w14:textId="56AFA19E" w:rsidR="007E1CB1" w:rsidRDefault="00612DE1" w:rsidP="00826FF9">
      <w:r>
        <w:rPr>
          <w:rFonts w:hint="eastAsia"/>
        </w:rPr>
        <w:t>【</w:t>
      </w:r>
      <w:r w:rsidR="0067408A">
        <w:rPr>
          <w:rFonts w:hint="eastAsia"/>
        </w:rPr>
        <w:t>第二、</w:t>
      </w:r>
      <w:r>
        <w:rPr>
          <w:rFonts w:hint="eastAsia"/>
        </w:rPr>
        <w:t>聯盟數位平台生態</w:t>
      </w:r>
      <w:r w:rsidR="005F74F5" w:rsidRPr="005F74F5">
        <w:t>digital platform ecosystems can be formed by consortia</w:t>
      </w:r>
      <w:r>
        <w:rPr>
          <w:rFonts w:hint="eastAsia"/>
        </w:rPr>
        <w:t>】</w:t>
      </w:r>
      <w:r w:rsidR="004E1F78" w:rsidRPr="004E1F78">
        <w:t>其次，數位平台生態系統可以由聯盟組成，這意味著一群參與者擁有數位平台，從而建立治理機制（</w:t>
      </w:r>
      <w:r w:rsidR="004E1F78" w:rsidRPr="004E1F78">
        <w:t xml:space="preserve">Bazarhanova </w:t>
      </w:r>
      <w:r w:rsidR="004E1F78" w:rsidRPr="004E1F78">
        <w:t>等人，</w:t>
      </w:r>
      <w:r w:rsidR="004E1F78" w:rsidRPr="004E1F78">
        <w:t> </w:t>
      </w:r>
      <w:hyperlink r:id="rId132" w:anchor="ref-CR7" w:tooltip="Bazarhanova, A., Yli-Huumo, J., &amp; Smolander, K. (2019). From Platform Dominance to Weakened Ownership: How External Regulation Changed Finnish E-Identification. Electronic Markets (In print)." w:history="1">
        <w:r w:rsidR="004E1F78" w:rsidRPr="004E1F78">
          <w:rPr>
            <w:rStyle w:val="afd"/>
          </w:rPr>
          <w:t xml:space="preserve">2019 </w:t>
        </w:r>
        <w:r w:rsidR="004E1F78" w:rsidRPr="004E1F78">
          <w:rPr>
            <w:rStyle w:val="afd"/>
          </w:rPr>
          <w:t>年</w:t>
        </w:r>
        <w:r w:rsidR="004E1F78" w:rsidRPr="004E1F78">
          <w:rPr>
            <w:rStyle w:val="afd"/>
          </w:rPr>
          <w:t> </w:t>
        </w:r>
      </w:hyperlink>
      <w:r w:rsidR="004E1F78" w:rsidRPr="004E1F78">
        <w:t>）。這種</w:t>
      </w:r>
      <w:r w:rsidR="004E1F78" w:rsidRPr="009722C3">
        <w:rPr>
          <w:color w:val="EE0000"/>
        </w:rPr>
        <w:t>所有權原型的一個例子是</w:t>
      </w:r>
      <w:r w:rsidR="004E1F78" w:rsidRPr="009722C3">
        <w:rPr>
          <w:color w:val="EE0000"/>
        </w:rPr>
        <w:t xml:space="preserve"> Cloud Foundry</w:t>
      </w:r>
      <w:r w:rsidR="004E1F78" w:rsidRPr="009722C3">
        <w:rPr>
          <w:color w:val="EE0000"/>
        </w:rPr>
        <w:t>，這是一個由</w:t>
      </w:r>
      <w:r w:rsidR="004E1F78" w:rsidRPr="009722C3">
        <w:rPr>
          <w:color w:val="EE0000"/>
        </w:rPr>
        <w:t xml:space="preserve"> Cloud Foundry </w:t>
      </w:r>
      <w:r w:rsidR="004E1F78" w:rsidRPr="009722C3">
        <w:rPr>
          <w:color w:val="EE0000"/>
        </w:rPr>
        <w:t>基金會管理的開源、多雲應用平台即服務</w:t>
      </w:r>
      <w:r w:rsidR="004E1F78" w:rsidRPr="004E1F78">
        <w:t>。與集中式數位平台生態系統相比，</w:t>
      </w:r>
      <w:r w:rsidR="004E1F78" w:rsidRPr="009722C3">
        <w:rPr>
          <w:color w:val="EE0000"/>
          <w:highlight w:val="yellow"/>
        </w:rPr>
        <w:t>聯盟通常意味著權力在多個利害關係人之間的分配</w:t>
      </w:r>
      <w:r w:rsidR="004E1F78" w:rsidRPr="004E1F78">
        <w:t>。這些</w:t>
      </w:r>
      <w:r w:rsidR="004E1F78" w:rsidRPr="00027B8C">
        <w:rPr>
          <w:color w:val="EE0000"/>
          <w:highlight w:val="yellow"/>
        </w:rPr>
        <w:t>利害關係人共同定義、建立和維護數位平台生態系統的治理機制</w:t>
      </w:r>
      <w:r w:rsidR="004E1F78" w:rsidRPr="004E1F78">
        <w:t>。在</w:t>
      </w:r>
      <w:r w:rsidR="004E1F78" w:rsidRPr="004E1F78">
        <w:t xml:space="preserve"> Cloud Foundry </w:t>
      </w:r>
      <w:r w:rsidR="004E1F78" w:rsidRPr="004E1F78">
        <w:t>基金會中，思科、</w:t>
      </w:r>
      <w:r w:rsidR="004E1F78" w:rsidRPr="004E1F78">
        <w:t>SAP</w:t>
      </w:r>
      <w:r w:rsidR="004E1F78" w:rsidRPr="004E1F78">
        <w:t>、</w:t>
      </w:r>
      <w:r w:rsidR="004E1F78" w:rsidRPr="004E1F78">
        <w:t>Dell EMC</w:t>
      </w:r>
      <w:r w:rsidR="004E1F78" w:rsidRPr="004E1F78">
        <w:t>、</w:t>
      </w:r>
      <w:r w:rsidR="004E1F78" w:rsidRPr="004E1F78">
        <w:t>IBM</w:t>
      </w:r>
      <w:r w:rsidR="004E1F78" w:rsidRPr="004E1F78">
        <w:t>、</w:t>
      </w:r>
      <w:r w:rsidR="004E1F78" w:rsidRPr="004E1F78">
        <w:t>Pivo</w:t>
      </w:r>
      <w:r w:rsidR="004E1F78" w:rsidRPr="004E1F78">
        <w:rPr>
          <w:rFonts w:ascii="Times New Roman" w:hAnsi="Times New Roman" w:cs="Times New Roman"/>
        </w:rPr>
        <w:t>​​</w:t>
      </w:r>
      <w:r w:rsidR="004E1F78" w:rsidRPr="004E1F78">
        <w:t>tal</w:t>
      </w:r>
      <w:r w:rsidR="004E1F78" w:rsidRPr="004E1F78">
        <w:t>、</w:t>
      </w:r>
      <w:r w:rsidR="004E1F78" w:rsidRPr="004E1F78">
        <w:t>SUSE</w:t>
      </w:r>
      <w:r w:rsidR="004E1F78" w:rsidRPr="004E1F78">
        <w:t>、</w:t>
      </w:r>
      <w:r w:rsidR="004E1F78" w:rsidRPr="004E1F78">
        <w:t xml:space="preserve">VMware </w:t>
      </w:r>
      <w:r w:rsidR="004E1F78" w:rsidRPr="004E1F78">
        <w:t>等參與者共同支援平台生態系統的管理。</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74486822" w14:textId="77777777" w:rsidR="005B4177" w:rsidRDefault="005B4177" w:rsidP="00826FF9"/>
    <w:p w14:paraId="08B89C30" w14:textId="18CCF543" w:rsidR="00540789" w:rsidRDefault="00540789" w:rsidP="00826FF9">
      <w:r>
        <w:rPr>
          <w:rFonts w:hint="eastAsia"/>
        </w:rPr>
        <w:t>【第三、</w:t>
      </w:r>
      <w:r w:rsidR="002212CC" w:rsidRPr="002212CC">
        <w:t>點對點社群管理的去中心化數位平台生態系統</w:t>
      </w:r>
      <w:r w:rsidR="007D2E5E" w:rsidRPr="007D2E5E">
        <w:t> there are decentralized digital platform ecosystems governed by peer-to-peer communities.</w:t>
      </w:r>
      <w:r>
        <w:rPr>
          <w:rFonts w:hint="eastAsia"/>
        </w:rPr>
        <w:t>】</w:t>
      </w:r>
      <w:r w:rsidR="00DB2881" w:rsidRPr="00DB2881">
        <w:t>第三，存在</w:t>
      </w:r>
      <w:r w:rsidR="00DB2881" w:rsidRPr="007D2E5E">
        <w:rPr>
          <w:color w:val="EE0000"/>
        </w:rPr>
        <w:t>由點對點社群管理的去中心化數位平台生態系統</w:t>
      </w:r>
      <w:r w:rsidR="00DB2881" w:rsidRPr="00DB2881">
        <w:t>。區塊鏈平台（例如以太坊或</w:t>
      </w:r>
      <w:r w:rsidR="00DB2881" w:rsidRPr="00DB2881">
        <w:t xml:space="preserve"> District0x</w:t>
      </w:r>
      <w:r w:rsidR="00DB2881" w:rsidRPr="00DB2881">
        <w:t>）允許</w:t>
      </w:r>
      <w:r w:rsidR="00DB2881" w:rsidRPr="007D2E5E">
        <w:rPr>
          <w:color w:val="EE0000"/>
        </w:rPr>
        <w:t>創建可由社區管理的去中心化生態系統</w:t>
      </w:r>
      <w:r w:rsidR="00DB2881" w:rsidRPr="00DB2881">
        <w:t>（</w:t>
      </w:r>
      <w:r w:rsidR="00DB2881" w:rsidRPr="00DB2881">
        <w:t xml:space="preserve">Riasanow </w:t>
      </w:r>
      <w:r w:rsidR="00DB2881" w:rsidRPr="00DB2881">
        <w:t>等人，</w:t>
      </w:r>
      <w:r w:rsidR="00DB2881" w:rsidRPr="00DB2881">
        <w:t> </w:t>
      </w:r>
      <w:hyperlink r:id="rId133" w:anchor="ref-CR68" w:tooltip="Riasanow, T., Burckhardt, F., Soto Setzke, D., Böhm, M., &amp; Krcmar, H. (2018a) The Generic Blockchain Ecosystem and Its Strategic Implications. In Proceedings of the Americas Conference of Information Systems, New Orleans, LA, United States." w:history="1">
        <w:r w:rsidR="00DB2881" w:rsidRPr="00DB2881">
          <w:rPr>
            <w:rStyle w:val="afd"/>
          </w:rPr>
          <w:t>2018a</w:t>
        </w:r>
      </w:hyperlink>
      <w:r w:rsidR="00DB2881" w:rsidRPr="00DB2881">
        <w:t> </w:t>
      </w:r>
      <w:r w:rsidR="00DB2881" w:rsidRPr="00DB2881">
        <w:t>）。這種去中心化</w:t>
      </w:r>
      <w:r w:rsidR="00DB2881" w:rsidRPr="007D2E5E">
        <w:rPr>
          <w:color w:val="EE0000"/>
        </w:rPr>
        <w:t>使用戶能夠直接影響生態系統的未來方向</w:t>
      </w:r>
      <w:r w:rsidR="00DB2881" w:rsidRPr="00DB2881">
        <w:t>。例如，</w:t>
      </w:r>
      <w:r w:rsidR="00DB2881" w:rsidRPr="00DB2881">
        <w:lastRenderedPageBreak/>
        <w:t xml:space="preserve">District0x </w:t>
      </w:r>
      <w:r w:rsidR="00DB2881" w:rsidRPr="00DB2881">
        <w:t>提供了一個數位平台，讓使用者以區域的形式設計和建立新的市場。當用戶將代幣投入項目時，他們就獲得了投票權。這些權利可用於參與某個地區設計變更和功能改進，並指定如何使用或分配市場產生的收入（</w:t>
      </w:r>
      <w:r w:rsidR="00DB2881" w:rsidRPr="00DB2881">
        <w:t xml:space="preserve">Lestan </w:t>
      </w:r>
      <w:r w:rsidR="00DB2881" w:rsidRPr="00DB2881">
        <w:t>等人，</w:t>
      </w:r>
      <w:r w:rsidR="00DB2881" w:rsidRPr="00DB2881">
        <w:t> </w:t>
      </w:r>
      <w:hyperlink r:id="rId134" w:anchor="ref-CR56" w:tooltip="Lestan, M., Urgo, J., &amp; Khoriaty, A. (2017). District0x Network - a Cooperative of Decentralized Marketplaces and Communities. https://district0x.io/docs/district0x-whitepaper.pdf . Accessed 01.02.2018." w:history="1">
        <w:r w:rsidR="00DB2881" w:rsidRPr="00DB2881">
          <w:rPr>
            <w:rStyle w:val="afd"/>
          </w:rPr>
          <w:t xml:space="preserve">2017 </w:t>
        </w:r>
        <w:r w:rsidR="00DB2881" w:rsidRPr="00DB2881">
          <w:rPr>
            <w:rStyle w:val="afd"/>
          </w:rPr>
          <w:t>年</w:t>
        </w:r>
        <w:r w:rsidR="00DB2881" w:rsidRPr="00DB2881">
          <w:rPr>
            <w:rStyle w:val="afd"/>
          </w:rPr>
          <w:t> </w:t>
        </w:r>
      </w:hyperlink>
      <w:r w:rsidR="00DB2881" w:rsidRPr="00DB2881">
        <w:t>）。</w:t>
      </w:r>
      <w:r w:rsidR="003B1843" w:rsidRPr="003B1843">
        <w:t>Third, there are decentralized digital platform ecosystems governed by peer-to-peer communities. Blockchain platforms, such as Ethereum or District0x, allow the creation of decentralized ecosystems that can be governed by a community (Riasanow et al. </w:t>
      </w:r>
      <w:hyperlink r:id="rId135" w:anchor="ref-CR68" w:tooltip="Riasanow, T., Burckhardt, F., Soto Setzke, D., Böhm, M., &amp; Krcmar, H. (2018a) The Generic Blockchain Ecosystem and Its Strategic Implications. In Proceedings of the Americas Conference of Information Systems, New Orleans, LA, United States.&#10;" w:history="1">
        <w:r w:rsidR="003B1843" w:rsidRPr="003B1843">
          <w:rPr>
            <w:rStyle w:val="afd"/>
          </w:rPr>
          <w:t>2018a</w:t>
        </w:r>
      </w:hyperlink>
      <w:r w:rsidR="003B1843" w:rsidRPr="003B1843">
        <w:t>). This decentralization empowers users to directly influence the future direction of the ecosystem. For instance, District0x offers a digital platform that allows users to design and establish new marketplaces in the form of districts. As users stake tokens to a project, they gain voting rights. These rights can be used to participate in design changes and functionality improvements of a district and to specify how the generated revenue of a marketplace is used or distributed (Lestan et al. </w:t>
      </w:r>
      <w:hyperlink r:id="rId136" w:anchor="ref-CR56" w:tooltip="Lestan, M., Urgo, J., &amp; Khoriaty, A. (2017). District0x Network - a Cooperative of Decentralized Marketplaces and Communities. &#10;https://district0x.io/docs/district0x-whitepaper.pdf&#10;&#10;. Accessed 01.02.2018." w:history="1">
        <w:r w:rsidR="003B1843" w:rsidRPr="003B1843">
          <w:rPr>
            <w:rStyle w:val="afd"/>
          </w:rPr>
          <w:t>2017</w:t>
        </w:r>
      </w:hyperlink>
      <w:r w:rsidR="003B1843" w:rsidRPr="003B1843">
        <w:t>).</w:t>
      </w:r>
      <w:r w:rsidR="00A953CE" w:rsidRPr="00A953CE">
        <w:rPr>
          <w:rFonts w:hint="eastAsia"/>
        </w:rPr>
        <w:t xml:space="preserve"> </w:t>
      </w:r>
      <w:r w:rsidR="00A953CE" w:rsidRPr="00BC4BD2">
        <w:rPr>
          <w:rFonts w:hint="eastAsia"/>
        </w:rPr>
        <w:t>（來自《</w:t>
      </w:r>
      <w:r w:rsidR="00A953CE" w:rsidRPr="00BC4BD2">
        <w:t>Digital platform ecosystems</w:t>
      </w:r>
      <w:r w:rsidR="00A953CE" w:rsidRPr="00BC4BD2">
        <w:rPr>
          <w:rFonts w:hint="eastAsia"/>
        </w:rPr>
        <w:t>》，</w:t>
      </w:r>
      <w:r w:rsidR="00A953CE" w:rsidRPr="00BC4BD2">
        <w:t>Andreas Hein, Maximilian Schreieck, Tobias Riasanow,et al</w:t>
      </w:r>
      <w:r w:rsidR="00A953CE" w:rsidRPr="00BC4BD2">
        <w:rPr>
          <w:rFonts w:hint="eastAsia"/>
        </w:rPr>
        <w:t>，</w:t>
      </w:r>
      <w:r w:rsidR="00A953CE" w:rsidRPr="00BC4BD2">
        <w:t>20</w:t>
      </w:r>
      <w:r w:rsidR="00A953CE">
        <w:rPr>
          <w:rFonts w:hint="eastAsia"/>
        </w:rPr>
        <w:t>20</w:t>
      </w:r>
      <w:r w:rsidR="00A953CE" w:rsidRPr="00BC4BD2">
        <w:rPr>
          <w:rFonts w:hint="eastAsia"/>
        </w:rPr>
        <w:t>）</w:t>
      </w:r>
    </w:p>
    <w:p w14:paraId="6706F614" w14:textId="77777777" w:rsidR="00B02516" w:rsidRDefault="00B02516" w:rsidP="00826FF9"/>
    <w:p w14:paraId="5D9F0726" w14:textId="5E81191D" w:rsidR="00B02516" w:rsidRDefault="00B02516" w:rsidP="00826FF9">
      <w:r>
        <w:rPr>
          <w:rFonts w:hint="eastAsia"/>
        </w:rPr>
        <w:t>【成功的數位平台促進生態系統中的價值創造機制】</w:t>
      </w:r>
      <w:r w:rsidRPr="00B02516">
        <w:t>成功的數位平台促進了平台生態系統中的價值創造機制</w:t>
      </w:r>
      <w:r w:rsidR="00D65CB6">
        <w:rPr>
          <w:rFonts w:hint="eastAsia"/>
        </w:rPr>
        <w:t>，</w:t>
      </w:r>
      <w:r w:rsidR="00974707" w:rsidRPr="00974707">
        <w:t>價值創造機制</w:t>
      </w:r>
      <w:r w:rsidR="00974707" w:rsidRPr="005B6102">
        <w:rPr>
          <w:color w:val="EE0000"/>
        </w:rPr>
        <w:t>建立在高效、便利的交易促進（</w:t>
      </w:r>
      <w:r w:rsidR="00974707" w:rsidRPr="005B6102">
        <w:rPr>
          <w:color w:val="EE0000"/>
        </w:rPr>
        <w:t>Tiwana </w:t>
      </w:r>
      <w:hyperlink r:id="rId137" w:anchor="ref-CR88" w:tooltip="Tiwana, A. (2014). Platform ecosystems: Aligning architecture, governance, and strategy. Burlington: Morgan Kaufmann." w:history="1">
        <w:r w:rsidR="00974707" w:rsidRPr="005B6102">
          <w:rPr>
            <w:rStyle w:val="afd"/>
            <w:color w:val="EE0000"/>
          </w:rPr>
          <w:t>2014</w:t>
        </w:r>
      </w:hyperlink>
      <w:r w:rsidR="00974707" w:rsidRPr="005B6102">
        <w:rPr>
          <w:color w:val="EE0000"/>
        </w:rPr>
        <w:t> </w:t>
      </w:r>
      <w:r w:rsidR="00974707" w:rsidRPr="005B6102">
        <w:rPr>
          <w:color w:val="EE0000"/>
        </w:rPr>
        <w:t>）和提供可供性的基礎</w:t>
      </w:r>
      <w:r w:rsidR="00974707" w:rsidRPr="00974707">
        <w:t>上，使</w:t>
      </w:r>
      <w:r w:rsidR="00974707" w:rsidRPr="00ED0DD2">
        <w:rPr>
          <w:color w:val="EE0000"/>
          <w:highlight w:val="yellow"/>
        </w:rPr>
        <w:t>數位平台成為創新的溫床</w:t>
      </w:r>
      <w:r w:rsidR="00974707" w:rsidRPr="00974707">
        <w:t>（</w:t>
      </w:r>
      <w:r w:rsidR="00974707" w:rsidRPr="00974707">
        <w:t xml:space="preserve">Yoo </w:t>
      </w:r>
      <w:r w:rsidR="00974707" w:rsidRPr="00974707">
        <w:t>等人</w:t>
      </w:r>
      <w:r w:rsidR="00974707" w:rsidRPr="00974707">
        <w:t> </w:t>
      </w:r>
      <w:hyperlink r:id="rId138" w:anchor="ref-CR98" w:tooltip="Yoo, Y., Boland, R. J., Lyytinen, K., &amp; Majchrzak, A. (2012). Organizing for innovation in the digitized world. Organization Science, 23(5), 1398–1408." w:history="1">
        <w:r w:rsidR="00974707" w:rsidRPr="00974707">
          <w:rPr>
            <w:rStyle w:val="afd"/>
          </w:rPr>
          <w:t>2012</w:t>
        </w:r>
      </w:hyperlink>
      <w:r w:rsidR="00974707" w:rsidRPr="00974707">
        <w:t> </w:t>
      </w:r>
      <w:r w:rsidR="00974707" w:rsidRPr="00974707">
        <w:t>）。</w:t>
      </w:r>
      <w:r w:rsidR="002939C5" w:rsidRPr="002939C5">
        <w:t>Successful digital platforms facilitate value-creating mechanisms in the platform ecosystem. These value-creating mechanisms build on the efficient and convenient facilitation of transactions (Tiwana </w:t>
      </w:r>
      <w:hyperlink r:id="rId139" w:anchor="ref-CR88" w:tooltip="Tiwana, A. (2014). Platform ecosystems: Aligning architecture, governance, and strategy. Burlington: Morgan Kaufmann." w:history="1">
        <w:r w:rsidR="002939C5" w:rsidRPr="002939C5">
          <w:rPr>
            <w:rStyle w:val="afd"/>
          </w:rPr>
          <w:t>2014</w:t>
        </w:r>
      </w:hyperlink>
      <w:r w:rsidR="002939C5" w:rsidRPr="002939C5">
        <w:t>) and the provision of affordances making the digital platform a breeding ground for innovation (Yoo et al. </w:t>
      </w:r>
      <w:hyperlink r:id="rId140" w:anchor="ref-CR98" w:tooltip="Yoo, Y., Boland, R. J., Lyytinen, K., &amp; Majchrzak, A. (2012). Organizing for innovation in the digitized world. Organization Science, 23(5), 1398–1408." w:history="1">
        <w:r w:rsidR="002939C5" w:rsidRPr="002939C5">
          <w:rPr>
            <w:rStyle w:val="afd"/>
          </w:rPr>
          <w:t>2012</w:t>
        </w:r>
      </w:hyperlink>
      <w:r w:rsidR="002939C5" w:rsidRPr="002939C5">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1FE94BA3" w14:textId="77777777" w:rsidR="002939C5" w:rsidRDefault="002939C5" w:rsidP="00826FF9"/>
    <w:p w14:paraId="6FF50286" w14:textId="3DA6A45A" w:rsidR="00ED0DD2" w:rsidRDefault="00ED0DD2" w:rsidP="00826FF9">
      <w:bookmarkStart w:id="60" w:name="_Hlk199681592"/>
      <w:r>
        <w:rPr>
          <w:rFonts w:hint="eastAsia"/>
        </w:rPr>
        <w:t>【作者引用別人說的話來強調：數位平台創造雙邊市場】</w:t>
      </w:r>
    </w:p>
    <w:p w14:paraId="27027FB6" w14:textId="2BB84C97" w:rsidR="00ED0DD2" w:rsidRDefault="00DD64D5" w:rsidP="00826FF9">
      <w:r>
        <w:rPr>
          <w:rFonts w:hint="eastAsia"/>
        </w:rPr>
        <w:t>價值創造方法一：</w:t>
      </w:r>
      <w:r w:rsidR="00435E21" w:rsidRPr="00435E21">
        <w:t>數位平台透過交易這個價值創造機制，幫助互補者和消費者相互定位、互動，以互惠互利的方式交換價值</w:t>
      </w:r>
      <w:r w:rsidR="00435E21">
        <w:rPr>
          <w:rFonts w:hint="eastAsia"/>
        </w:rPr>
        <w:t>。</w:t>
      </w:r>
      <w:r w:rsidR="00FC5FF6" w:rsidRPr="00FC5FF6">
        <w:t>數位</w:t>
      </w:r>
      <w:r w:rsidR="00FC5FF6" w:rsidRPr="003F28AA">
        <w:rPr>
          <w:color w:val="EE0000"/>
        </w:rPr>
        <w:t>平台充當中介，直接</w:t>
      </w:r>
      <w:r w:rsidR="00FC5FF6" w:rsidRPr="003F28AA">
        <w:rPr>
          <w:rFonts w:hint="eastAsia"/>
          <w:color w:val="EE0000"/>
        </w:rPr>
        <w:t>配對</w:t>
      </w:r>
      <w:r w:rsidR="00FC5FF6" w:rsidRPr="003F28AA">
        <w:rPr>
          <w:color w:val="EE0000"/>
        </w:rPr>
        <w:t>供給和需求並提出可能的交易，或提供易於使用的搜尋功能，讓用戶找到交易夥伴</w:t>
      </w:r>
      <w:r w:rsidR="00FC5FF6" w:rsidRPr="00FC5FF6">
        <w:t>。</w:t>
      </w:r>
      <w:r w:rsidR="00D573F3" w:rsidRPr="00D573F3">
        <w:t>透過協調交易，</w:t>
      </w:r>
      <w:r w:rsidR="00D573F3" w:rsidRPr="003F28AA">
        <w:rPr>
          <w:color w:val="EE0000"/>
        </w:rPr>
        <w:t>數位平台創造了雙邊市場</w:t>
      </w:r>
      <w:r w:rsidR="00D573F3" w:rsidRPr="00D573F3">
        <w:t>（</w:t>
      </w:r>
      <w:r w:rsidR="00D573F3" w:rsidRPr="00D573F3">
        <w:t>Armstrong </w:t>
      </w:r>
      <w:hyperlink r:id="rId141" w:anchor="ref-CR3" w:tooltip="Armstrong, M. (2006). Competition in two-sided markets. RAND Journal of Economics, 37(3), 668–691." w:history="1">
        <w:r w:rsidR="00D573F3" w:rsidRPr="00D573F3">
          <w:rPr>
            <w:rStyle w:val="afd"/>
          </w:rPr>
          <w:t>2006</w:t>
        </w:r>
      </w:hyperlink>
      <w:r w:rsidR="00D573F3" w:rsidRPr="00D573F3">
        <w:t> </w:t>
      </w:r>
      <w:r w:rsidR="00D573F3" w:rsidRPr="00D573F3">
        <w:t>；</w:t>
      </w:r>
      <w:r w:rsidR="00D573F3" w:rsidRPr="00D573F3">
        <w:t xml:space="preserve">Rochet </w:t>
      </w:r>
      <w:r w:rsidR="00D573F3" w:rsidRPr="00D573F3">
        <w:lastRenderedPageBreak/>
        <w:t>and Tirole </w:t>
      </w:r>
      <w:hyperlink r:id="rId142" w:anchor="ref-CR71" w:tooltip="Rochet, J.-C., &amp; Tirole, J. (2003). Platform competition in two-sided markets. Journal of the European Economic Association, 1(4), 990–1029." w:history="1">
        <w:r w:rsidR="00D573F3" w:rsidRPr="00D573F3">
          <w:rPr>
            <w:rStyle w:val="afd"/>
          </w:rPr>
          <w:t>2003</w:t>
        </w:r>
      </w:hyperlink>
      <w:r w:rsidR="00D573F3" w:rsidRPr="00D573F3">
        <w:t> </w:t>
      </w:r>
      <w:r w:rsidR="00D573F3" w:rsidRPr="00D573F3">
        <w:t>），利用了跨邊網路效應。例如，</w:t>
      </w:r>
      <w:r w:rsidR="00D573F3" w:rsidRPr="00D573F3">
        <w:t xml:space="preserve">Airbnb </w:t>
      </w:r>
      <w:r w:rsidR="00D573F3" w:rsidRPr="00D573F3">
        <w:t>是一個數位平台，旨在促進業主和尋找臨時住宿的人之間的交易。這個數位平台幫助業主宣傳他們的住宿，並為尋找住宿的用戶提供精細的搜尋功能。每次新上市都會利用規模經濟和替代經濟，增加平台的價值，使其成為超模組化互補，從</w:t>
      </w:r>
      <w:r w:rsidR="00D573F3" w:rsidRPr="003B070C">
        <w:rPr>
          <w:color w:val="EE0000"/>
        </w:rPr>
        <w:t>而引發供需之間的網路效應</w:t>
      </w:r>
      <w:r w:rsidR="00D573F3" w:rsidRPr="00D573F3">
        <w:t>。</w:t>
      </w:r>
      <w:r w:rsidR="00DB16DE" w:rsidRPr="00DB16DE">
        <w:t>With the first value-creating mechanism of transactions, digital platforms help complementors and consumers locate and interact with each other and exchange value in a mutually beneficial manner (Evans </w:t>
      </w:r>
      <w:hyperlink r:id="rId143" w:anchor="ref-CR27" w:tooltip="Evans, D. S. (2012). Governing bad behavior by users of multi-sided platforms. Berkeley Technology Law Journal, 2(27), 1201–1250." w:history="1">
        <w:r w:rsidR="00DB16DE" w:rsidRPr="00DB16DE">
          <w:rPr>
            <w:rStyle w:val="afd"/>
          </w:rPr>
          <w:t>2012</w:t>
        </w:r>
      </w:hyperlink>
      <w:r w:rsidR="00DB16DE" w:rsidRPr="00DB16DE">
        <w:t>). The digital platform acts as an intermediary by directly matching supply to demand and suggesting possible transactions or by providing easy-to-use search functions through which users can find transaction partners. Via the orchestration of transactions, digital platforms create two-sided markets (Armstrong </w:t>
      </w:r>
      <w:hyperlink r:id="rId144" w:anchor="ref-CR3" w:tooltip="Armstrong, M. (2006). Competition in two-sided markets. RAND Journal of Economics, 37(3), 668–691." w:history="1">
        <w:r w:rsidR="00DB16DE" w:rsidRPr="00DB16DE">
          <w:rPr>
            <w:rStyle w:val="afd"/>
          </w:rPr>
          <w:t>2006</w:t>
        </w:r>
      </w:hyperlink>
      <w:r w:rsidR="00DB16DE" w:rsidRPr="00DB16DE">
        <w:t>; Rochet and Tirole </w:t>
      </w:r>
      <w:hyperlink r:id="rId145" w:anchor="ref-CR71" w:tooltip="Rochet, J.-C., &amp; Tirole, J. (2003). Platform competition in two-sided markets. Journal of the European Economic Association, 1(4), 990–1029." w:history="1">
        <w:r w:rsidR="00DB16DE" w:rsidRPr="00DB16DE">
          <w:rPr>
            <w:rStyle w:val="afd"/>
          </w:rPr>
          <w:t>2003</w:t>
        </w:r>
      </w:hyperlink>
      <w:r w:rsidR="00DB16DE" w:rsidRPr="00DB16DE">
        <w:t>) that leverage cross-side network effects. For example, Airbnb is a digital platform that facilitates transactions between property owners and people looking for temporary accommodations. The digital platform helps owners advertise their accommodations and offers a fine-tuned search functionality for users looking for a place to stay. Each new listing utilizes economies of scale and substitution and increases the value of the platform, making it a supermodular complementarity that induces network effects between supply and demand.</w:t>
      </w:r>
      <w:r w:rsidR="00700207">
        <w:rPr>
          <w:rFonts w:hint="eastAsia"/>
        </w:rPr>
        <w:t>【</w:t>
      </w:r>
      <w:r w:rsidR="00700207" w:rsidRPr="003B070C">
        <w:rPr>
          <w:rFonts w:hint="eastAsia"/>
          <w:highlight w:val="yellow"/>
        </w:rPr>
        <w:t>再用我的數位平台來解釋自己的版本】</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bookmarkEnd w:id="60"/>
    <w:p w14:paraId="3E41892F" w14:textId="77777777" w:rsidR="002939C5" w:rsidRDefault="002939C5" w:rsidP="00826FF9"/>
    <w:p w14:paraId="3DA6431C" w14:textId="327F1CDE" w:rsidR="00BB2C30" w:rsidRPr="00566DA3" w:rsidRDefault="00BB2C30" w:rsidP="00826FF9">
      <w:pPr>
        <w:rPr>
          <w:color w:val="000000" w:themeColor="text1"/>
        </w:rPr>
      </w:pPr>
      <w:r>
        <w:rPr>
          <w:rFonts w:hint="eastAsia"/>
        </w:rPr>
        <w:t>【</w:t>
      </w:r>
      <w:r w:rsidR="009C7168" w:rsidRPr="000A7B89">
        <w:rPr>
          <w:rFonts w:hint="eastAsia"/>
          <w:color w:val="EE0000"/>
          <w:highlight w:val="yellow"/>
        </w:rPr>
        <w:t>數位平台的創新能力</w:t>
      </w:r>
      <w:r>
        <w:rPr>
          <w:rFonts w:hint="eastAsia"/>
        </w:rPr>
        <w:t>】</w:t>
      </w:r>
      <w:r w:rsidR="004E3C6E">
        <w:rPr>
          <w:rFonts w:hint="eastAsia"/>
        </w:rPr>
        <w:t>價值創造方法二：</w:t>
      </w:r>
      <w:r w:rsidR="009F0527" w:rsidRPr="009F0527">
        <w:t>第二種價值創造機制是</w:t>
      </w:r>
      <w:r w:rsidR="009F0527" w:rsidRPr="000A7B89">
        <w:rPr>
          <w:color w:val="EE0000"/>
          <w:highlight w:val="yellow"/>
        </w:rPr>
        <w:t>指數位平台的創新能力，它使互補者能夠創造與平台核心互補的解決方案</w:t>
      </w:r>
      <w:r w:rsidR="009F0527" w:rsidRPr="009F0527">
        <w:t>（</w:t>
      </w:r>
      <w:r w:rsidR="009F0527" w:rsidRPr="009F0527">
        <w:t>Tiwana </w:t>
      </w:r>
      <w:hyperlink r:id="rId146" w:anchor="ref-CR88" w:tooltip="Tiwana, A. (2014). Platform ecosystems: Aligning architecture, governance, and strategy. Burlington: Morgan Kaufmann." w:history="1">
        <w:r w:rsidR="009F0527" w:rsidRPr="009F0527">
          <w:rPr>
            <w:rStyle w:val="afd"/>
          </w:rPr>
          <w:t>2014</w:t>
        </w:r>
      </w:hyperlink>
      <w:r w:rsidR="009F0527" w:rsidRPr="009F0527">
        <w:t> </w:t>
      </w:r>
      <w:r w:rsidR="009F0527" w:rsidRPr="009F0527">
        <w:t>）。</w:t>
      </w:r>
      <w:r w:rsidR="009F0527" w:rsidRPr="000A7B89">
        <w:rPr>
          <w:color w:val="EE0000"/>
        </w:rPr>
        <w:t>平台所有者透過為互補者提供開發工具來提供可供性</w:t>
      </w:r>
      <w:r w:rsidR="009F0527" w:rsidRPr="009F0527">
        <w:t>，而互補者則可以</w:t>
      </w:r>
      <w:r w:rsidR="009F0527" w:rsidRPr="000A7B89">
        <w:rPr>
          <w:color w:val="EE0000"/>
        </w:rPr>
        <w:t>利用這些邊界資源共同創造增值</w:t>
      </w:r>
      <w:r w:rsidR="000A7B89" w:rsidRPr="000A7B89">
        <w:rPr>
          <w:color w:val="EE0000"/>
        </w:rPr>
        <w:t>補充</w:t>
      </w:r>
      <w:r w:rsidR="00367B1C" w:rsidRPr="00566DA3">
        <w:rPr>
          <w:rFonts w:hint="eastAsia"/>
          <w:color w:val="000000" w:themeColor="text1"/>
        </w:rPr>
        <w:t>。</w:t>
      </w:r>
      <w:r w:rsidR="00367B1C" w:rsidRPr="00566DA3">
        <w:rPr>
          <w:color w:val="000000" w:themeColor="text1"/>
        </w:rPr>
        <w:t>例如，</w:t>
      </w:r>
      <w:r w:rsidR="00367B1C" w:rsidRPr="00566DA3">
        <w:rPr>
          <w:color w:val="000000" w:themeColor="text1"/>
        </w:rPr>
        <w:t xml:space="preserve">SAP </w:t>
      </w:r>
      <w:r w:rsidR="00367B1C" w:rsidRPr="00566DA3">
        <w:rPr>
          <w:color w:val="000000" w:themeColor="text1"/>
        </w:rPr>
        <w:t>在其</w:t>
      </w:r>
      <w:r w:rsidR="00367B1C" w:rsidRPr="00566DA3">
        <w:rPr>
          <w:color w:val="000000" w:themeColor="text1"/>
        </w:rPr>
        <w:t xml:space="preserve"> SAP </w:t>
      </w:r>
      <w:r w:rsidR="00367B1C" w:rsidRPr="00566DA3">
        <w:rPr>
          <w:color w:val="000000" w:themeColor="text1"/>
        </w:rPr>
        <w:t>雲端平台上利用第三方創新（</w:t>
      </w:r>
      <w:r w:rsidR="00367B1C" w:rsidRPr="00566DA3">
        <w:rPr>
          <w:color w:val="000000" w:themeColor="text1"/>
        </w:rPr>
        <w:t xml:space="preserve">Schreieck </w:t>
      </w:r>
      <w:r w:rsidR="00367B1C" w:rsidRPr="00566DA3">
        <w:rPr>
          <w:color w:val="000000" w:themeColor="text1"/>
        </w:rPr>
        <w:t>等人，</w:t>
      </w:r>
      <w:r w:rsidR="00367B1C" w:rsidRPr="00566DA3">
        <w:rPr>
          <w:color w:val="000000" w:themeColor="text1"/>
        </w:rPr>
        <w:t> </w:t>
      </w:r>
      <w:hyperlink r:id="rId147" w:anchor="ref-CR77" w:tooltip="Schreieck, M., Wiesche, M., Kude, T., &amp; Krcmar, H. (2019) Shifting to the Cloud – How Sap’s Partners Cope with the Change. In Proceedings of the Hawaii International Conference on System Sciences, Maui, Hawaii, USA." w:history="1">
        <w:r w:rsidR="00367B1C" w:rsidRPr="00566DA3">
          <w:rPr>
            <w:rStyle w:val="afd"/>
            <w:color w:val="000000" w:themeColor="text1"/>
          </w:rPr>
          <w:t xml:space="preserve">2019 </w:t>
        </w:r>
        <w:r w:rsidR="00367B1C" w:rsidRPr="00566DA3">
          <w:rPr>
            <w:rStyle w:val="afd"/>
            <w:color w:val="000000" w:themeColor="text1"/>
          </w:rPr>
          <w:t>年</w:t>
        </w:r>
        <w:r w:rsidR="00367B1C" w:rsidRPr="00566DA3">
          <w:rPr>
            <w:rStyle w:val="afd"/>
            <w:color w:val="000000" w:themeColor="text1"/>
          </w:rPr>
          <w:t> </w:t>
        </w:r>
      </w:hyperlink>
      <w:r w:rsidR="00367B1C" w:rsidRPr="00566DA3">
        <w:rPr>
          <w:color w:val="000000" w:themeColor="text1"/>
        </w:rPr>
        <w:t>）。此數位平台透過</w:t>
      </w:r>
      <w:r w:rsidR="00367B1C" w:rsidRPr="00566DA3">
        <w:rPr>
          <w:color w:val="000000" w:themeColor="text1"/>
        </w:rPr>
        <w:t xml:space="preserve"> API </w:t>
      </w:r>
      <w:r w:rsidR="00367B1C" w:rsidRPr="00566DA3">
        <w:rPr>
          <w:color w:val="000000" w:themeColor="text1"/>
        </w:rPr>
        <w:t>和其他資源為補充者提供創建補充</w:t>
      </w:r>
      <w:r w:rsidR="00367B1C" w:rsidRPr="00566DA3">
        <w:rPr>
          <w:color w:val="000000" w:themeColor="text1"/>
        </w:rPr>
        <w:t xml:space="preserve"> SAP </w:t>
      </w:r>
      <w:r w:rsidR="00367B1C" w:rsidRPr="00566DA3">
        <w:rPr>
          <w:color w:val="000000" w:themeColor="text1"/>
        </w:rPr>
        <w:t>企業資源規劃軟體的應用程式的能力。南非</w:t>
      </w:r>
      <w:r w:rsidR="00367B1C" w:rsidRPr="00566DA3">
        <w:rPr>
          <w:color w:val="000000" w:themeColor="text1"/>
        </w:rPr>
        <w:t xml:space="preserve"> SAP </w:t>
      </w:r>
      <w:r w:rsidR="00367B1C" w:rsidRPr="00566DA3">
        <w:rPr>
          <w:color w:val="000000" w:themeColor="text1"/>
        </w:rPr>
        <w:t>合作夥伴</w:t>
      </w:r>
      <w:r w:rsidR="00367B1C" w:rsidRPr="00566DA3">
        <w:rPr>
          <w:color w:val="000000" w:themeColor="text1"/>
        </w:rPr>
        <w:t xml:space="preserve"> EPI-USE </w:t>
      </w:r>
      <w:r w:rsidR="00367B1C" w:rsidRPr="00566DA3">
        <w:rPr>
          <w:color w:val="000000" w:themeColor="text1"/>
        </w:rPr>
        <w:t>基於該平台的物聯網功能開發了一款應用程序，使用無人機監測瀕危物種。非營利組織「大象、犀牛與人民」使用此應用程式來獲取有關瀕危動物數量的更好資訊（</w:t>
      </w:r>
      <w:r w:rsidR="00367B1C" w:rsidRPr="00566DA3">
        <w:rPr>
          <w:color w:val="000000" w:themeColor="text1"/>
        </w:rPr>
        <w:t>SAP SE </w:t>
      </w:r>
      <w:hyperlink r:id="rId148" w:anchor="ref-CR73" w:tooltip="SAP SE (2018). Transforming Elephant and Rhino Conservation. https://discover.sap.com/best-run/en-us/customer-erp/index.html . Accessed 10 Mar 2019." w:history="1">
        <w:r w:rsidR="00367B1C" w:rsidRPr="00566DA3">
          <w:rPr>
            <w:rStyle w:val="afd"/>
            <w:color w:val="000000" w:themeColor="text1"/>
          </w:rPr>
          <w:t>2018</w:t>
        </w:r>
      </w:hyperlink>
      <w:r w:rsidR="00367B1C" w:rsidRPr="00566DA3">
        <w:rPr>
          <w:color w:val="000000" w:themeColor="text1"/>
        </w:rPr>
        <w:t> </w:t>
      </w:r>
      <w:r w:rsidR="00367B1C" w:rsidRPr="00566DA3">
        <w:rPr>
          <w:color w:val="000000" w:themeColor="text1"/>
        </w:rPr>
        <w:t>）。</w:t>
      </w:r>
      <w:r w:rsidR="00543C8F" w:rsidRPr="00543C8F">
        <w:rPr>
          <w:color w:val="000000" w:themeColor="text1"/>
        </w:rPr>
        <w:t xml:space="preserve">The second value-creating mechanism refers to the innovation capabilities of digital platforms that </w:t>
      </w:r>
      <w:r w:rsidR="00543C8F" w:rsidRPr="00543C8F">
        <w:rPr>
          <w:color w:val="000000" w:themeColor="text1"/>
        </w:rPr>
        <w:lastRenderedPageBreak/>
        <w:t>enable complementors to create solutions complementary to the platform core (Tiwana </w:t>
      </w:r>
      <w:hyperlink r:id="rId149" w:anchor="ref-CR88" w:tooltip="Tiwana, A. (2014). Platform ecosystems: Aligning architecture, governance, and strategy. Burlington: Morgan Kaufmann." w:history="1">
        <w:r w:rsidR="00543C8F" w:rsidRPr="00543C8F">
          <w:rPr>
            <w:rStyle w:val="afd"/>
          </w:rPr>
          <w:t>2014</w:t>
        </w:r>
      </w:hyperlink>
      <w:r w:rsidR="00543C8F" w:rsidRPr="00543C8F">
        <w:rPr>
          <w:color w:val="000000" w:themeColor="text1"/>
        </w:rPr>
        <w:t>). The platform owner provides affordances by offering development tools for complementors, who, in turn, can use those boundary resources to co-create value-adding complements (Ghazawneh and Henfridsson </w:t>
      </w:r>
      <w:hyperlink r:id="rId150" w:anchor="ref-CR37" w:tooltip="Ghazawneh, A., &amp; Henfridsson, O. (2013). Balancing platform control and external contribution in third-party development: The boundary resources model. Information Systems Journal, 23(2), 173–192." w:history="1">
        <w:r w:rsidR="00543C8F" w:rsidRPr="00543C8F">
          <w:rPr>
            <w:rStyle w:val="afd"/>
          </w:rPr>
          <w:t>2013</w:t>
        </w:r>
      </w:hyperlink>
      <w:r w:rsidR="00543C8F" w:rsidRPr="00543C8F">
        <w:rPr>
          <w:color w:val="000000" w:themeColor="text1"/>
        </w:rPr>
        <w:t>; Nambisan et al. </w:t>
      </w:r>
      <w:hyperlink r:id="rId151" w:anchor="ref-CR62" w:tooltip="Nambisan, S., Wright, M., &amp; Feldman, M. (2019). The digital transformation of innovation and entrepreneurship: Progress, challenges and key themes. Research Policy, 48(8), 1–9." w:history="1">
        <w:r w:rsidR="00543C8F" w:rsidRPr="00543C8F">
          <w:rPr>
            <w:rStyle w:val="afd"/>
          </w:rPr>
          <w:t>2019</w:t>
        </w:r>
      </w:hyperlink>
      <w:r w:rsidR="00543C8F" w:rsidRPr="00543C8F">
        <w:rPr>
          <w:color w:val="000000" w:themeColor="text1"/>
        </w:rPr>
        <w:t>). For example, SAP leverages third-party innovation on its SAP Cloud Platform (Schreieck et al. </w:t>
      </w:r>
      <w:hyperlink r:id="rId152" w:anchor="ref-CR77" w:tooltip="Schreieck, M., Wiesche, M., Kude, T., &amp; Krcmar, H. (2019) Shifting to the Cloud – How Sap’s Partners Cope with the Change. In Proceedings of the Hawaii International Conference on System Sciences, Maui, Hawaii, USA.&#10;" w:history="1">
        <w:r w:rsidR="00543C8F" w:rsidRPr="00543C8F">
          <w:rPr>
            <w:rStyle w:val="afd"/>
          </w:rPr>
          <w:t>2019</w:t>
        </w:r>
      </w:hyperlink>
      <w:r w:rsidR="00543C8F" w:rsidRPr="00543C8F">
        <w:rPr>
          <w:color w:val="000000" w:themeColor="text1"/>
        </w:rPr>
        <w:t>). The digital platform offers affordances through APIs and other resources for complementors to create applications that complement SAP’s enterprise resource planning software. The South-African SAP partner, EPI-USE, developed an application based on the platform’s internet-of-things capabilities to monitor endangered species using drones. The nonprofit organization, Elephants, Rhinos &amp; Peoples, uses this application to obtain better information about the number of endangered animals (SAP SE </w:t>
      </w:r>
      <w:hyperlink r:id="rId153" w:anchor="ref-CR73" w:tooltip="SAP SE (2018). Transforming Elephant and Rhino Conservation. &#10;https://discover.sap.com/best-run/en-us/customer-erp/index.html&#10;&#10;. Accessed 10 Mar 2019." w:history="1">
        <w:r w:rsidR="00543C8F" w:rsidRPr="00543C8F">
          <w:rPr>
            <w:rStyle w:val="afd"/>
          </w:rPr>
          <w:t>2018</w:t>
        </w:r>
      </w:hyperlink>
      <w:r w:rsidR="00543C8F" w:rsidRPr="00543C8F">
        <w:rPr>
          <w:color w:val="000000" w:themeColor="text1"/>
        </w:rPr>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5180EDF8" w14:textId="77777777" w:rsidR="000A7B89" w:rsidRDefault="000A7B89" w:rsidP="00826FF9">
      <w:pPr>
        <w:rPr>
          <w:color w:val="EE0000"/>
        </w:rPr>
      </w:pPr>
    </w:p>
    <w:p w14:paraId="69206D12" w14:textId="3091DE28" w:rsidR="000A7B89" w:rsidRPr="00F51BE8" w:rsidRDefault="00DC288A" w:rsidP="00826FF9">
      <w:r>
        <w:rPr>
          <w:rFonts w:hint="eastAsia"/>
        </w:rPr>
        <w:t>【</w:t>
      </w:r>
      <w:r w:rsidR="001F5319">
        <w:rPr>
          <w:rFonts w:hint="eastAsia"/>
        </w:rPr>
        <w:t>第三</w:t>
      </w:r>
      <w:r>
        <w:rPr>
          <w:rFonts w:hint="eastAsia"/>
        </w:rPr>
        <w:t>方的專業知識轉移】</w:t>
      </w:r>
      <w:r w:rsidRPr="00DC288A">
        <w:t>因為第三方通常擁有專業知識和經驗，從而</w:t>
      </w:r>
      <w:r w:rsidRPr="00182EA6">
        <w:rPr>
          <w:color w:val="EE0000"/>
        </w:rPr>
        <w:t>實現知識轉移並提供更好的解決方案</w:t>
      </w:r>
      <w:r w:rsidRPr="00DC288A">
        <w:t>。客戶在根據自己的需求調整企業資源規劃軟體或開發供自己使用的應用程式時，可以從這些創新的互補應用程式中進行選擇。</w:t>
      </w:r>
      <w:r w:rsidR="00E40AFA" w:rsidRPr="00E40AFA">
        <w:t>many other complementors utilize the generativity of SAP’s offerings, because third parties often have specialized knowledge and experience, leading to knowledge transfer and better solutions. Customers can choose from these innovative complementary applications when adapting the enterprise resource planning software to their own needs or developing applications for their use.</w:t>
      </w:r>
      <w:r w:rsidR="00B90AAB" w:rsidRPr="00B90AAB">
        <w:rPr>
          <w:rFonts w:hint="eastAsia"/>
        </w:rPr>
        <w:t xml:space="preserve"> </w:t>
      </w:r>
      <w:r w:rsidR="00B90AAB" w:rsidRPr="00BC4BD2">
        <w:rPr>
          <w:rFonts w:hint="eastAsia"/>
        </w:rPr>
        <w:t>（來自《</w:t>
      </w:r>
      <w:r w:rsidR="00B90AAB" w:rsidRPr="00BC4BD2">
        <w:t>Digital platform ecosystems</w:t>
      </w:r>
      <w:r w:rsidR="00B90AAB" w:rsidRPr="00BC4BD2">
        <w:rPr>
          <w:rFonts w:hint="eastAsia"/>
        </w:rPr>
        <w:t>》，</w:t>
      </w:r>
      <w:r w:rsidR="00B90AAB" w:rsidRPr="00BC4BD2">
        <w:t>Andreas Hein, Maximilian Schreieck, Tobias Riasanow,et al</w:t>
      </w:r>
      <w:r w:rsidR="00B90AAB" w:rsidRPr="00BC4BD2">
        <w:rPr>
          <w:rFonts w:hint="eastAsia"/>
        </w:rPr>
        <w:t>，</w:t>
      </w:r>
      <w:r w:rsidR="00B90AAB" w:rsidRPr="00BC4BD2">
        <w:t>20</w:t>
      </w:r>
      <w:r w:rsidR="00B90AAB">
        <w:rPr>
          <w:rFonts w:hint="eastAsia"/>
        </w:rPr>
        <w:t>20</w:t>
      </w:r>
      <w:r w:rsidR="00B90AAB" w:rsidRPr="00BC4BD2">
        <w:rPr>
          <w:rFonts w:hint="eastAsia"/>
        </w:rPr>
        <w:t>）</w:t>
      </w:r>
    </w:p>
    <w:p w14:paraId="72E05ACD" w14:textId="7315587B" w:rsidR="00182EA6" w:rsidRDefault="00182EA6" w:rsidP="00412EAD">
      <w:pPr>
        <w:pStyle w:val="2"/>
        <w:rPr>
          <w:b/>
          <w:bCs/>
        </w:rPr>
      </w:pPr>
      <w:r w:rsidRPr="00182EA6">
        <w:rPr>
          <w:b/>
          <w:bCs/>
        </w:rPr>
        <w:lastRenderedPageBreak/>
        <w:t>Digital Transformation and Innovation Management: A Synthesis of Existing Research and an Agenda for Future Studies</w:t>
      </w:r>
      <w:r w:rsidR="00526CB6">
        <w:rPr>
          <w:rFonts w:hint="eastAsia"/>
          <w:b/>
          <w:bCs/>
        </w:rPr>
        <w:t>（</w:t>
      </w:r>
      <w:r w:rsidR="00526CB6">
        <w:rPr>
          <w:rFonts w:hint="eastAsia"/>
          <w:b/>
          <w:bCs/>
        </w:rPr>
        <w:t>2021</w:t>
      </w:r>
      <w:r w:rsidR="00526CB6">
        <w:rPr>
          <w:rFonts w:hint="eastAsia"/>
          <w:b/>
          <w:bCs/>
        </w:rPr>
        <w:t>）</w:t>
      </w:r>
      <w:hyperlink r:id="rId154" w:history="1">
        <w:r w:rsidR="005737A0" w:rsidRPr="005737A0">
          <w:rPr>
            <w:rStyle w:val="afd"/>
            <w:b/>
            <w:bCs/>
          </w:rPr>
          <w:t>Francesco Paolo Appio</w:t>
        </w:r>
      </w:hyperlink>
      <w:r w:rsidR="005737A0" w:rsidRPr="005737A0">
        <w:rPr>
          <w:b/>
          <w:bCs/>
        </w:rPr>
        <w:t>, </w:t>
      </w:r>
      <w:hyperlink r:id="rId155" w:history="1">
        <w:r w:rsidR="005737A0" w:rsidRPr="005737A0">
          <w:rPr>
            <w:rStyle w:val="afd"/>
            <w:b/>
            <w:bCs/>
          </w:rPr>
          <w:t>Federico Frattini</w:t>
        </w:r>
      </w:hyperlink>
      <w:r w:rsidR="005737A0" w:rsidRPr="005737A0">
        <w:rPr>
          <w:b/>
          <w:bCs/>
        </w:rPr>
        <w:t>, </w:t>
      </w:r>
      <w:hyperlink r:id="rId156" w:history="1">
        <w:r w:rsidR="005737A0" w:rsidRPr="005737A0">
          <w:rPr>
            <w:rStyle w:val="afd"/>
            <w:b/>
            <w:bCs/>
          </w:rPr>
          <w:t>Antonio Messeni Petruzzelli</w:t>
        </w:r>
      </w:hyperlink>
      <w:r w:rsidR="005737A0" w:rsidRPr="005737A0">
        <w:rPr>
          <w:b/>
          <w:bCs/>
        </w:rPr>
        <w:t>, </w:t>
      </w:r>
      <w:hyperlink r:id="rId157" w:history="1">
        <w:r w:rsidR="005737A0" w:rsidRPr="005737A0">
          <w:rPr>
            <w:rStyle w:val="afd"/>
            <w:b/>
            <w:bCs/>
          </w:rPr>
          <w:t>Paolo Neirotti</w:t>
        </w:r>
      </w:hyperlink>
    </w:p>
    <w:p w14:paraId="65E332D1" w14:textId="2EB82913" w:rsidR="005737A0" w:rsidRDefault="0003623F" w:rsidP="0003623F">
      <w:pPr>
        <w:rPr>
          <w:b/>
          <w:bCs/>
        </w:rPr>
      </w:pPr>
      <w:r w:rsidRPr="0003623F">
        <w:rPr>
          <w:b/>
          <w:bCs/>
        </w:rPr>
        <w:t>數位轉型與創新管理：現有研究綜述與未來研究議程</w:t>
      </w:r>
    </w:p>
    <w:p w14:paraId="378EA3C1" w14:textId="76DD0EF2" w:rsidR="0003623F" w:rsidRPr="00DF38B1" w:rsidRDefault="003F21AD" w:rsidP="0003623F">
      <w:pPr>
        <w:rPr>
          <w:color w:val="EE0000"/>
        </w:rPr>
      </w:pPr>
      <w:r w:rsidRPr="00DF38B1">
        <w:rPr>
          <w:color w:val="EE0000"/>
        </w:rPr>
        <w:t>管理和組織學者越來越關注數位轉型與創新管理之間的相互連結</w:t>
      </w:r>
      <w:r w:rsidR="006E6062" w:rsidRPr="00DF38B1">
        <w:rPr>
          <w:color w:val="EE0000"/>
        </w:rPr>
        <w:t>Management and organizational scholars have paid increasing attention to the interconnections between digital transformation and innovation management in the last decade</w:t>
      </w:r>
      <w:r w:rsidR="008410AF" w:rsidRPr="00BC4BD2">
        <w:rPr>
          <w:rFonts w:hint="eastAsia"/>
        </w:rPr>
        <w:t>（來自《</w:t>
      </w:r>
      <w:r w:rsidR="00261198" w:rsidRPr="00261198">
        <w:t>Digital Transformation and Innovation Management: A Synthesis of Existing Research and an Agenda for Future Studies</w:t>
      </w:r>
      <w:r w:rsidR="008410AF" w:rsidRPr="00BC4BD2">
        <w:rPr>
          <w:rFonts w:hint="eastAsia"/>
        </w:rPr>
        <w:t>》，</w:t>
      </w:r>
      <w:r w:rsidR="00261198" w:rsidRPr="00261198">
        <w:t>Francesco Paolo Appio, Federico Frattini, Antonio Messeni Petruzzelli, Paolo Neirotti</w:t>
      </w:r>
      <w:r w:rsidR="008410AF" w:rsidRPr="00BC4BD2">
        <w:rPr>
          <w:rFonts w:hint="eastAsia"/>
        </w:rPr>
        <w:t>，</w:t>
      </w:r>
      <w:r w:rsidR="008410AF" w:rsidRPr="00BC4BD2">
        <w:t>20</w:t>
      </w:r>
      <w:r w:rsidR="008410AF">
        <w:rPr>
          <w:rFonts w:hint="eastAsia"/>
        </w:rPr>
        <w:t>2</w:t>
      </w:r>
      <w:r w:rsidR="000A3F15">
        <w:rPr>
          <w:rFonts w:hint="eastAsia"/>
        </w:rPr>
        <w:t>1</w:t>
      </w:r>
      <w:r w:rsidR="008410AF" w:rsidRPr="00BC4BD2">
        <w:rPr>
          <w:rFonts w:hint="eastAsia"/>
        </w:rPr>
        <w:t>）</w:t>
      </w:r>
    </w:p>
    <w:p w14:paraId="35F119D3" w14:textId="77777777" w:rsidR="0003623F" w:rsidRDefault="0003623F" w:rsidP="0003623F"/>
    <w:p w14:paraId="24CDF055" w14:textId="0D9C9DAD" w:rsidR="00F814D6" w:rsidRDefault="005E148A" w:rsidP="0003623F">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00F814D6"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00103454" w:rsidRPr="00BC4BD2">
        <w:rPr>
          <w:rFonts w:hint="eastAsia"/>
        </w:rPr>
        <w:t>（來自《</w:t>
      </w:r>
      <w:r w:rsidR="00103454" w:rsidRPr="00261198">
        <w:t>Digital Transformation and Innovation Management: A Synthesis of Existing Research and an Agenda for Future Studies</w:t>
      </w:r>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r w:rsidR="00103454" w:rsidRPr="00BC4BD2">
        <w:rPr>
          <w:rFonts w:hint="eastAsia"/>
        </w:rPr>
        <w:t>）</w:t>
      </w:r>
    </w:p>
    <w:p w14:paraId="63EB0604" w14:textId="77777777" w:rsidR="00177448" w:rsidRDefault="00177448" w:rsidP="0003623F"/>
    <w:p w14:paraId="5EF42C90" w14:textId="3638E995" w:rsidR="00177448" w:rsidRDefault="00177448" w:rsidP="0003623F">
      <w:r>
        <w:rPr>
          <w:rFonts w:hint="eastAsia"/>
        </w:rPr>
        <w:t>【數位轉型與創新管理起步中】</w:t>
      </w:r>
      <w:r w:rsidRPr="00177448">
        <w:t>數位轉型與創新管理交叉領域的研究尚處於起步階段，但正在獲得發展勢頭，從而進入一個可以為新見解和更深入理解鋪平</w:t>
      </w:r>
      <w:r w:rsidRPr="00177448">
        <w:lastRenderedPageBreak/>
        <w:t>道路的發酵時代。</w:t>
      </w:r>
      <w:r w:rsidR="000B5131" w:rsidRPr="000B5131">
        <w:t>Research at the crossroads of digital transformation and innovation management is still in its infancy, but it is gaining momentum, thus entering an era of ferment that can pave the way to new insights and deeper understandings. </w:t>
      </w:r>
      <w:r w:rsidR="00103454" w:rsidRPr="00BC4BD2">
        <w:rPr>
          <w:rFonts w:hint="eastAsia"/>
        </w:rPr>
        <w:t>（來自《</w:t>
      </w:r>
      <w:r w:rsidR="00103454" w:rsidRPr="00261198">
        <w:t>Digital Transformation and Innovation Management: A Synthesis of Existing Research and an Agenda for Future Studies</w:t>
      </w:r>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r w:rsidR="00103454" w:rsidRPr="00BC4BD2">
        <w:rPr>
          <w:rFonts w:hint="eastAsia"/>
        </w:rPr>
        <w:t>）</w:t>
      </w:r>
    </w:p>
    <w:p w14:paraId="135C1165" w14:textId="77777777" w:rsidR="0079552B" w:rsidRDefault="0079552B" w:rsidP="0003623F"/>
    <w:p w14:paraId="6E2EAC78" w14:textId="5794DDCE" w:rsidR="00074152" w:rsidRDefault="0079552B" w:rsidP="0003623F">
      <w:r>
        <w:rPr>
          <w:rFonts w:hint="eastAsia"/>
        </w:rPr>
        <w:t>【數位轉型文獻與其他研究的關聯，我覺得可以寫成一小段說明有哪些領域在做】</w:t>
      </w:r>
      <w:r w:rsidRPr="0079552B">
        <w:t>簡要評論每個主題集群，我們注意到數位轉型（淡藍色集群）具有最多的流入和流出連接（即</w:t>
      </w:r>
      <w:r w:rsidRPr="0079552B">
        <w:t xml:space="preserve"> 80</w:t>
      </w:r>
      <w:r w:rsidRPr="0079552B">
        <w:t>）。作為該研究流的核心，它顯然與所有其他集群相連，並代表網路中最重要的節點。當談到這個集群的內容時，我們可以觀察到，數位轉型的概念（</w:t>
      </w:r>
      <w:r w:rsidRPr="0079552B">
        <w:t xml:space="preserve">Berger </w:t>
      </w:r>
      <w:r w:rsidRPr="0079552B">
        <w:t>等人，</w:t>
      </w:r>
      <w:r w:rsidRPr="0079552B">
        <w:t> </w:t>
      </w:r>
      <w:hyperlink r:id="rId158" w:anchor="jpim12562-bib-0006"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Nambisan </w:t>
      </w:r>
      <w:r w:rsidRPr="0079552B">
        <w:t>等人，</w:t>
      </w:r>
      <w:r w:rsidRPr="0079552B">
        <w:t> </w:t>
      </w:r>
      <w:hyperlink r:id="rId159" w:anchor="jpim12562-bib-0065"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Verhoef </w:t>
      </w:r>
      <w:r w:rsidRPr="0079552B">
        <w:t>等人，</w:t>
      </w:r>
      <w:r w:rsidRPr="0079552B">
        <w:t> </w:t>
      </w:r>
      <w:hyperlink r:id="rId160" w:anchor="jpim12562-bib-0093" w:history="1">
        <w:r w:rsidRPr="0079552B">
          <w:rPr>
            <w:rStyle w:val="afd"/>
            <w:b/>
            <w:bCs/>
          </w:rPr>
          <w:t xml:space="preserve">2021 </w:t>
        </w:r>
        <w:r w:rsidRPr="0079552B">
          <w:rPr>
            <w:rStyle w:val="afd"/>
            <w:b/>
            <w:bCs/>
          </w:rPr>
          <w:t>年</w:t>
        </w:r>
        <w:r w:rsidRPr="0079552B">
          <w:rPr>
            <w:rStyle w:val="afd"/>
            <w:b/>
            <w:bCs/>
          </w:rPr>
          <w:t> </w:t>
        </w:r>
      </w:hyperlink>
      <w:r w:rsidRPr="0079552B">
        <w:t>）通常與各種最近引入的支援技術（如人工智慧、工業物聯網、大數據和智慧產品）相結合（參見</w:t>
      </w:r>
      <w:r w:rsidRPr="0079552B">
        <w:t xml:space="preserve"> Blackburn </w:t>
      </w:r>
      <w:r w:rsidRPr="0079552B">
        <w:t>等人，</w:t>
      </w:r>
      <w:r w:rsidRPr="0079552B">
        <w:t> </w:t>
      </w:r>
      <w:hyperlink r:id="rId161" w:anchor="jpim12562-bib-0009" w:history="1">
        <w:r w:rsidRPr="0079552B">
          <w:rPr>
            <w:rStyle w:val="afd"/>
            <w:b/>
            <w:bCs/>
          </w:rPr>
          <w:t>2017</w:t>
        </w:r>
      </w:hyperlink>
      <w:hyperlink r:id="rId162" w:anchor="jpim12562-bib-0021" w:history="1">
        <w:r w:rsidRPr="0079552B">
          <w:rPr>
            <w:rStyle w:val="afd"/>
            <w:b/>
            <w:bCs/>
          </w:rPr>
          <w:t> </w:t>
        </w:r>
        <w:r w:rsidRPr="0079552B">
          <w:rPr>
            <w:rStyle w:val="afd"/>
            <w:b/>
            <w:bCs/>
          </w:rPr>
          <w:t>年</w:t>
        </w:r>
        <w:r w:rsidRPr="0079552B">
          <w:rPr>
            <w:rStyle w:val="afd"/>
            <w:b/>
            <w:bCs/>
          </w:rPr>
          <w:t> </w:t>
        </w:r>
      </w:hyperlink>
      <w:r w:rsidRPr="0079552B">
        <w:t>；</w:t>
      </w:r>
      <w:r w:rsidRPr="0079552B">
        <w:t> </w:t>
      </w:r>
      <w:hyperlink r:id="rId163" w:anchor="jpim12562-bib-0027" w:history="1">
        <w:r w:rsidRPr="0079552B">
          <w:rPr>
            <w:rStyle w:val="afd"/>
            <w:b/>
            <w:bCs/>
          </w:rPr>
          <w:t xml:space="preserve">2017 </w:t>
        </w:r>
        <w:r w:rsidRPr="0079552B">
          <w:rPr>
            <w:rStyle w:val="afd"/>
            <w:b/>
            <w:bCs/>
          </w:rPr>
          <w:t>年</w:t>
        </w:r>
        <w:r w:rsidRPr="0079552B">
          <w:rPr>
            <w:rStyle w:val="afd"/>
            <w:b/>
            <w:bCs/>
          </w:rPr>
          <w:t> </w:t>
        </w:r>
      </w:hyperlink>
      <w:r w:rsidRPr="0079552B">
        <w:t>；</w:t>
      </w:r>
      <w:r w:rsidRPr="0079552B">
        <w:t>Fossen &amp; Sorgner</w:t>
      </w:r>
      <w:r w:rsidRPr="0079552B">
        <w:t>，</w:t>
      </w:r>
      <w:r w:rsidRPr="0079552B">
        <w:t> </w:t>
      </w:r>
      <w:hyperlink r:id="rId164" w:anchor="jpim12562-bib-0032"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Iansiti &amp; Lakhani</w:t>
      </w:r>
      <w:r w:rsidRPr="0079552B">
        <w:t>，</w:t>
      </w:r>
      <w:r w:rsidRPr="0079552B">
        <w:t> </w:t>
      </w:r>
      <w:hyperlink r:id="rId165" w:anchor="jpim12562-bib-0044"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Mariani &amp; Fosso Wamba</w:t>
      </w:r>
      <w:r w:rsidRPr="0079552B">
        <w:t>，</w:t>
      </w:r>
      <w:r w:rsidRPr="0079552B">
        <w:t> </w:t>
      </w:r>
      <w:hyperlink r:id="rId166" w:anchor="jpim12562-bib-0057" w:history="1">
        <w:r w:rsidRPr="0079552B">
          <w:rPr>
            <w:rStyle w:val="afd"/>
            <w:b/>
            <w:bCs/>
          </w:rPr>
          <w:t xml:space="preserve">2020 </w:t>
        </w:r>
        <w:r w:rsidRPr="0079552B">
          <w:rPr>
            <w:rStyle w:val="afd"/>
            <w:b/>
            <w:bCs/>
          </w:rPr>
          <w:t>年</w:t>
        </w:r>
        <w:r w:rsidRPr="0079552B">
          <w:rPr>
            <w:rStyle w:val="afd"/>
            <w:b/>
            <w:bCs/>
          </w:rPr>
          <w:t> </w:t>
        </w:r>
      </w:hyperlink>
      <w:hyperlink r:id="rId167" w:anchor="jpim12562-bib-0072" w:history="1">
        <w:r w:rsidRPr="0079552B">
          <w:rPr>
            <w:rStyle w:val="afd"/>
            <w:b/>
            <w:bCs/>
          </w:rPr>
          <w:t>；</w:t>
        </w:r>
      </w:hyperlink>
      <w:r w:rsidRPr="0079552B">
        <w:t xml:space="preserve"> Raff </w:t>
      </w:r>
      <w:r w:rsidRPr="0079552B">
        <w:t>等人，</w:t>
      </w:r>
      <w:r w:rsidRPr="0079552B">
        <w:t> </w:t>
      </w:r>
      <w:hyperlink r:id="rId168" w:anchor="jpim12562-bib-0073"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Ransbotham </w:t>
      </w:r>
      <w:r w:rsidRPr="0079552B">
        <w:t>等人，</w:t>
      </w:r>
      <w:r w:rsidRPr="0079552B">
        <w:t> </w:t>
      </w:r>
      <w:hyperlink r:id="rId169" w:anchor="jpim12562-bib-0084" w:history="1">
        <w:r w:rsidRPr="0079552B">
          <w:rPr>
            <w:rStyle w:val="afd"/>
            <w:b/>
            <w:bCs/>
          </w:rPr>
          <w:t xml:space="preserve">2016 </w:t>
        </w:r>
        <w:r w:rsidRPr="0079552B">
          <w:rPr>
            <w:rStyle w:val="afd"/>
            <w:b/>
            <w:bCs/>
          </w:rPr>
          <w:t>年</w:t>
        </w:r>
        <w:r w:rsidRPr="0079552B">
          <w:rPr>
            <w:rStyle w:val="afd"/>
            <w:b/>
            <w:bCs/>
          </w:rPr>
          <w:t> </w:t>
        </w:r>
      </w:hyperlink>
      <w:r w:rsidRPr="0079552B">
        <w:t>；</w:t>
      </w:r>
      <w:r w:rsidRPr="0079552B">
        <w:t xml:space="preserve">Sjödin </w:t>
      </w:r>
      <w:r w:rsidRPr="0079552B">
        <w:t>等人，</w:t>
      </w:r>
      <w:r w:rsidRPr="0079552B">
        <w:t> </w:t>
      </w:r>
      <w:hyperlink r:id="rId170" w:anchor="jpim12562-bib-0092"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 </w:t>
      </w:r>
      <w:r w:rsidRPr="0079552B">
        <w:t>此外，該集群中包含的研究提供了相關服務創新（</w:t>
      </w:r>
      <w:r w:rsidRPr="0079552B">
        <w:t xml:space="preserve">Sjödin </w:t>
      </w:r>
      <w:r w:rsidRPr="0079552B">
        <w:t>等人，</w:t>
      </w:r>
      <w:r w:rsidRPr="0079552B">
        <w:t> </w:t>
      </w:r>
      <w:hyperlink r:id="rId171" w:anchor="jpim12562-bib-0084" w:history="1">
        <w:r w:rsidRPr="0079552B">
          <w:rPr>
            <w:rStyle w:val="afd"/>
            <w:b/>
            <w:bCs/>
          </w:rPr>
          <w:t xml:space="preserve">2020 </w:t>
        </w:r>
        <w:r w:rsidRPr="0079552B">
          <w:rPr>
            <w:rStyle w:val="afd"/>
            <w:b/>
            <w:bCs/>
          </w:rPr>
          <w:t>年</w:t>
        </w:r>
        <w:r w:rsidRPr="0079552B">
          <w:rPr>
            <w:rStyle w:val="afd"/>
            <w:b/>
            <w:bCs/>
          </w:rPr>
          <w:t> </w:t>
        </w:r>
      </w:hyperlink>
      <w:r w:rsidRPr="0079552B">
        <w:t>）、產品服務系統（</w:t>
      </w:r>
      <w:r w:rsidRPr="0079552B">
        <w:t xml:space="preserve">Lerch </w:t>
      </w:r>
      <w:r w:rsidRPr="0079552B">
        <w:t>和</w:t>
      </w:r>
      <w:r w:rsidRPr="0079552B">
        <w:t xml:space="preserve"> Gotsch</w:t>
      </w:r>
      <w:r w:rsidRPr="0079552B">
        <w:t>，</w:t>
      </w:r>
      <w:r w:rsidRPr="0079552B">
        <w:t> </w:t>
      </w:r>
      <w:hyperlink r:id="rId172" w:anchor="jpim12562-bib-0054" w:history="1">
        <w:r w:rsidRPr="0079552B">
          <w:rPr>
            <w:rStyle w:val="afd"/>
            <w:b/>
            <w:bCs/>
          </w:rPr>
          <w:t xml:space="preserve">2015 </w:t>
        </w:r>
        <w:r w:rsidRPr="0079552B">
          <w:rPr>
            <w:rStyle w:val="afd"/>
            <w:b/>
            <w:bCs/>
          </w:rPr>
          <w:t>年</w:t>
        </w:r>
        <w:r w:rsidRPr="0079552B">
          <w:rPr>
            <w:rStyle w:val="afd"/>
            <w:b/>
            <w:bCs/>
          </w:rPr>
          <w:t> </w:t>
        </w:r>
      </w:hyperlink>
      <w:r w:rsidRPr="0079552B">
        <w:t>）、組織實踐和慣例（</w:t>
      </w:r>
      <w:r w:rsidRPr="0079552B">
        <w:t>Jackson</w:t>
      </w:r>
      <w:r w:rsidRPr="0079552B">
        <w:t>，</w:t>
      </w:r>
      <w:r w:rsidRPr="0079552B">
        <w:t> </w:t>
      </w:r>
      <w:hyperlink r:id="rId173" w:anchor="jpim12562-bib-0046" w:history="1">
        <w:r w:rsidRPr="0079552B">
          <w:rPr>
            <w:rStyle w:val="afd"/>
            <w:b/>
            <w:bCs/>
          </w:rPr>
          <w:t xml:space="preserve">2019 </w:t>
        </w:r>
        <w:r w:rsidRPr="0079552B">
          <w:rPr>
            <w:rStyle w:val="afd"/>
            <w:b/>
            <w:bCs/>
          </w:rPr>
          <w:t>年</w:t>
        </w:r>
        <w:r w:rsidRPr="0079552B">
          <w:rPr>
            <w:rStyle w:val="afd"/>
            <w:b/>
            <w:bCs/>
          </w:rPr>
          <w:t> </w:t>
        </w:r>
      </w:hyperlink>
      <w:hyperlink r:id="rId174" w:anchor="jpim12562-bib-0061" w:history="1">
        <w:r w:rsidRPr="0079552B">
          <w:rPr>
            <w:rStyle w:val="afd"/>
            <w:b/>
            <w:bCs/>
          </w:rPr>
          <w:t>）</w:t>
        </w:r>
      </w:hyperlink>
      <w:r w:rsidRPr="0079552B">
        <w:t> </w:t>
      </w:r>
      <w:r w:rsidRPr="0079552B">
        <w:t>、變革管理（</w:t>
      </w:r>
      <w:r w:rsidRPr="0079552B">
        <w:t xml:space="preserve">Mugge </w:t>
      </w:r>
      <w:r w:rsidRPr="0079552B">
        <w:t>等人，</w:t>
      </w:r>
      <w:r w:rsidRPr="0079552B">
        <w:t> </w:t>
      </w:r>
      <w:hyperlink r:id="rId175" w:anchor="jpim12562-bib-0086" w:history="1">
        <w:r w:rsidRPr="0079552B">
          <w:rPr>
            <w:rStyle w:val="afd"/>
            <w:b/>
            <w:bCs/>
          </w:rPr>
          <w:t>2020</w:t>
        </w:r>
      </w:hyperlink>
      <w:hyperlink r:id="rId176" w:anchor="jpim12562-bib-0036" w:history="1">
        <w:r w:rsidRPr="0079552B">
          <w:rPr>
            <w:rStyle w:val="afd"/>
            <w:b/>
            <w:bCs/>
          </w:rPr>
          <w:t> </w:t>
        </w:r>
        <w:r w:rsidRPr="0079552B">
          <w:rPr>
            <w:rStyle w:val="afd"/>
            <w:b/>
            <w:bCs/>
          </w:rPr>
          <w:t>年</w:t>
        </w:r>
        <w:r w:rsidRPr="0079552B">
          <w:rPr>
            <w:rStyle w:val="afd"/>
            <w:b/>
            <w:bCs/>
          </w:rPr>
          <w:t> </w:t>
        </w:r>
      </w:hyperlink>
      <w:r w:rsidRPr="0079552B">
        <w:t>；</w:t>
      </w:r>
      <w:r w:rsidRPr="0079552B">
        <w:t xml:space="preserve">Solberg </w:t>
      </w:r>
      <w:r w:rsidRPr="0079552B">
        <w:t>和</w:t>
      </w:r>
      <w:r w:rsidRPr="0079552B">
        <w:t xml:space="preserve"> 2020 </w:t>
      </w:r>
      <w:r w:rsidRPr="0079552B">
        <w:t>年；</w:t>
      </w:r>
      <w:r w:rsidRPr="0079552B">
        <w:t> </w:t>
      </w:r>
      <w:hyperlink r:id="rId177" w:anchor="jpim12562-bib-0048" w:history="1">
        <w:r w:rsidRPr="0079552B">
          <w:rPr>
            <w:rStyle w:val="afd"/>
            <w:b/>
            <w:bCs/>
          </w:rPr>
          <w:t xml:space="preserve">2020 </w:t>
        </w:r>
        <w:r w:rsidRPr="0079552B">
          <w:rPr>
            <w:rStyle w:val="afd"/>
            <w:b/>
            <w:bCs/>
          </w:rPr>
          <w:t>年</w:t>
        </w:r>
        <w:r w:rsidRPr="0079552B">
          <w:rPr>
            <w:rStyle w:val="afd"/>
            <w:b/>
            <w:bCs/>
          </w:rPr>
          <w:t> </w:t>
        </w:r>
      </w:hyperlink>
      <w:r w:rsidRPr="0079552B">
        <w:t>）、競爭動態（</w:t>
      </w:r>
      <w:r w:rsidRPr="0079552B">
        <w:t xml:space="preserve">Ferreira </w:t>
      </w:r>
      <w:r w:rsidRPr="0079552B">
        <w:t>等人，</w:t>
      </w:r>
      <w:r w:rsidRPr="0079552B">
        <w:t> </w:t>
      </w:r>
      <w:hyperlink r:id="rId178" w:anchor="jpim12562-bib-0028"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Porter </w:t>
      </w:r>
      <w:r w:rsidRPr="0079552B">
        <w:t>和</w:t>
      </w:r>
      <w:r w:rsidRPr="0079552B">
        <w:t xml:space="preserve"> Heppelmann</w:t>
      </w:r>
      <w:r w:rsidRPr="0079552B">
        <w:t>，</w:t>
      </w:r>
      <w:r w:rsidRPr="0079552B">
        <w:t> </w:t>
      </w:r>
      <w:hyperlink r:id="rId179" w:anchor="jpim12562-bib-0070"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 </w:t>
      </w:r>
      <w:hyperlink r:id="rId180" w:anchor="jpim12562-bib-0071" w:history="1">
        <w:r w:rsidRPr="0079552B">
          <w:rPr>
            <w:rStyle w:val="afd"/>
            <w:b/>
            <w:bCs/>
          </w:rPr>
          <w:t xml:space="preserve">2015 </w:t>
        </w:r>
        <w:r w:rsidRPr="0079552B">
          <w:rPr>
            <w:rStyle w:val="afd"/>
            <w:b/>
            <w:bCs/>
          </w:rPr>
          <w:t>年</w:t>
        </w:r>
        <w:r w:rsidRPr="0079552B">
          <w:rPr>
            <w:rStyle w:val="afd"/>
            <w:b/>
            <w:bCs/>
          </w:rPr>
          <w:t> </w:t>
        </w:r>
      </w:hyperlink>
      <w:r w:rsidRPr="0079552B">
        <w:t>）、組織設計和結構（</w:t>
      </w:r>
      <w:r w:rsidRPr="0079552B">
        <w:t xml:space="preserve">Kretschmer </w:t>
      </w:r>
      <w:r w:rsidRPr="0079552B">
        <w:t>和</w:t>
      </w:r>
      <w:r w:rsidRPr="0079552B">
        <w:t xml:space="preserve"> Khashabi</w:t>
      </w:r>
      <w:r w:rsidRPr="0079552B">
        <w:t>，</w:t>
      </w:r>
      <w:r w:rsidRPr="0079552B">
        <w:t> </w:t>
      </w:r>
      <w:hyperlink r:id="rId181" w:anchor="jpim12562-bib-0051" w:history="1">
        <w:r w:rsidRPr="0079552B">
          <w:rPr>
            <w:rStyle w:val="afd"/>
            <w:b/>
            <w:bCs/>
          </w:rPr>
          <w:t xml:space="preserve">2020 </w:t>
        </w:r>
        <w:r w:rsidRPr="0079552B">
          <w:rPr>
            <w:rStyle w:val="afd"/>
            <w:b/>
            <w:bCs/>
          </w:rPr>
          <w:t>年</w:t>
        </w:r>
        <w:r w:rsidRPr="0079552B">
          <w:rPr>
            <w:rStyle w:val="afd"/>
            <w:b/>
            <w:bCs/>
          </w:rPr>
          <w:t> </w:t>
        </w:r>
      </w:hyperlink>
      <w:r w:rsidRPr="0079552B">
        <w:t>）的證據。</w:t>
      </w:r>
      <w:r w:rsidR="00074152" w:rsidRPr="00074152">
        <w:t>Briefly commenting on each thematic cluster, we notice that the digital transformation (pale blue cluster) has the largest number of inflowing and outflowing connections (i.e., 80). Being at the core of this research stream, it is obviously connected to all the other clusters and represents the most important node in the network. When it comes to the content of this cluster, we can observe that the concept of digital transformation (Berger et al., </w:t>
      </w:r>
      <w:hyperlink r:id="rId182" w:anchor="jpim12562-bib-0006" w:history="1">
        <w:r w:rsidR="00074152" w:rsidRPr="00074152">
          <w:rPr>
            <w:rStyle w:val="afd"/>
            <w:b/>
            <w:bCs/>
          </w:rPr>
          <w:t>2019</w:t>
        </w:r>
      </w:hyperlink>
      <w:r w:rsidR="00074152" w:rsidRPr="00074152">
        <w:t>; Nambisan et al., </w:t>
      </w:r>
      <w:hyperlink r:id="rId183" w:anchor="jpim12562-bib-0065" w:history="1">
        <w:r w:rsidR="00074152" w:rsidRPr="00074152">
          <w:rPr>
            <w:rStyle w:val="afd"/>
            <w:b/>
            <w:bCs/>
          </w:rPr>
          <w:t>2019</w:t>
        </w:r>
      </w:hyperlink>
      <w:r w:rsidR="00074152" w:rsidRPr="00074152">
        <w:t>; Verhoef et al., </w:t>
      </w:r>
      <w:hyperlink r:id="rId184" w:anchor="jpim12562-bib-0093" w:history="1">
        <w:r w:rsidR="00074152" w:rsidRPr="00074152">
          <w:rPr>
            <w:rStyle w:val="afd"/>
            <w:b/>
            <w:bCs/>
          </w:rPr>
          <w:t>2021</w:t>
        </w:r>
      </w:hyperlink>
      <w:r w:rsidR="00074152" w:rsidRPr="00074152">
        <w:t>) is usually adopted in relationship with a wide range of recently introduced enabling technologies such as AI, industrial internet of things, big data, and smart products (see Blackburn et al., </w:t>
      </w:r>
      <w:hyperlink r:id="rId185" w:anchor="jpim12562-bib-0009" w:history="1">
        <w:r w:rsidR="00074152" w:rsidRPr="00074152">
          <w:rPr>
            <w:rStyle w:val="afd"/>
            <w:b/>
            <w:bCs/>
          </w:rPr>
          <w:t>2017</w:t>
        </w:r>
      </w:hyperlink>
      <w:r w:rsidR="00074152" w:rsidRPr="00074152">
        <w:t xml:space="preserve">; Chandy et </w:t>
      </w:r>
      <w:r w:rsidR="00074152" w:rsidRPr="00074152">
        <w:lastRenderedPageBreak/>
        <w:t>al., </w:t>
      </w:r>
      <w:hyperlink r:id="rId186" w:anchor="jpim12562-bib-0021" w:history="1">
        <w:r w:rsidR="00074152" w:rsidRPr="00074152">
          <w:rPr>
            <w:rStyle w:val="afd"/>
            <w:b/>
            <w:bCs/>
          </w:rPr>
          <w:t>2017</w:t>
        </w:r>
      </w:hyperlink>
      <w:r w:rsidR="00074152" w:rsidRPr="00074152">
        <w:t>; Farrington &amp; Alizadeh, </w:t>
      </w:r>
      <w:hyperlink r:id="rId187" w:anchor="jpim12562-bib-0027" w:history="1">
        <w:r w:rsidR="00074152" w:rsidRPr="00074152">
          <w:rPr>
            <w:rStyle w:val="afd"/>
            <w:b/>
            <w:bCs/>
          </w:rPr>
          <w:t>2017</w:t>
        </w:r>
      </w:hyperlink>
      <w:r w:rsidR="00074152" w:rsidRPr="00074152">
        <w:t>; Fossen &amp; Sorgner, </w:t>
      </w:r>
      <w:hyperlink r:id="rId188" w:anchor="jpim12562-bib-0032" w:history="1">
        <w:r w:rsidR="00074152" w:rsidRPr="00074152">
          <w:rPr>
            <w:rStyle w:val="afd"/>
            <w:b/>
            <w:bCs/>
          </w:rPr>
          <w:t>2019</w:t>
        </w:r>
      </w:hyperlink>
      <w:r w:rsidR="00074152" w:rsidRPr="00074152">
        <w:t>; Iansiti &amp; Lakhani, </w:t>
      </w:r>
      <w:hyperlink r:id="rId189" w:anchor="jpim12562-bib-0044" w:history="1">
        <w:r w:rsidR="00074152" w:rsidRPr="00074152">
          <w:rPr>
            <w:rStyle w:val="afd"/>
            <w:b/>
            <w:bCs/>
          </w:rPr>
          <w:t>2014</w:t>
        </w:r>
      </w:hyperlink>
      <w:r w:rsidR="00074152" w:rsidRPr="00074152">
        <w:t>; Mariani &amp; Fosso Wamba, </w:t>
      </w:r>
      <w:hyperlink r:id="rId190" w:anchor="jpim12562-bib-0057" w:history="1">
        <w:r w:rsidR="00074152" w:rsidRPr="00074152">
          <w:rPr>
            <w:rStyle w:val="afd"/>
            <w:b/>
            <w:bCs/>
          </w:rPr>
          <w:t>2020</w:t>
        </w:r>
      </w:hyperlink>
      <w:r w:rsidR="00074152" w:rsidRPr="00074152">
        <w:t>; Raff et al., </w:t>
      </w:r>
      <w:hyperlink r:id="rId191" w:anchor="jpim12562-bib-0072" w:history="1">
        <w:r w:rsidR="00074152" w:rsidRPr="00074152">
          <w:rPr>
            <w:rStyle w:val="afd"/>
            <w:b/>
            <w:bCs/>
          </w:rPr>
          <w:t>2020</w:t>
        </w:r>
      </w:hyperlink>
      <w:r w:rsidR="00074152" w:rsidRPr="00074152">
        <w:t>; Ransbotham et al., </w:t>
      </w:r>
      <w:hyperlink r:id="rId192" w:anchor="jpim12562-bib-0073" w:history="1">
        <w:r w:rsidR="00074152" w:rsidRPr="00074152">
          <w:rPr>
            <w:rStyle w:val="afd"/>
            <w:b/>
            <w:bCs/>
          </w:rPr>
          <w:t>2016</w:t>
        </w:r>
      </w:hyperlink>
      <w:r w:rsidR="00074152" w:rsidRPr="00074152">
        <w:t>; Sjödin et al., </w:t>
      </w:r>
      <w:hyperlink r:id="rId193" w:anchor="jpim12562-bib-0084" w:history="1">
        <w:r w:rsidR="00074152" w:rsidRPr="00074152">
          <w:rPr>
            <w:rStyle w:val="afd"/>
            <w:b/>
            <w:bCs/>
          </w:rPr>
          <w:t>2020</w:t>
        </w:r>
      </w:hyperlink>
      <w:r w:rsidR="00074152" w:rsidRPr="00074152">
        <w:t>; Verganti et al., </w:t>
      </w:r>
      <w:hyperlink r:id="rId194" w:anchor="jpim12562-bib-0092" w:history="1">
        <w:r w:rsidR="00074152" w:rsidRPr="00074152">
          <w:rPr>
            <w:rStyle w:val="afd"/>
            <w:b/>
            <w:bCs/>
          </w:rPr>
          <w:t>2020</w:t>
        </w:r>
      </w:hyperlink>
      <w:r w:rsidR="00074152" w:rsidRPr="00074152">
        <w:t>). Moreover, the studies included in the cluster offer evidence on service innovation (Sjödin et al., </w:t>
      </w:r>
      <w:hyperlink r:id="rId195" w:anchor="jpim12562-bib-0084" w:history="1">
        <w:r w:rsidR="00074152" w:rsidRPr="00074152">
          <w:rPr>
            <w:rStyle w:val="afd"/>
            <w:b/>
            <w:bCs/>
          </w:rPr>
          <w:t>2020</w:t>
        </w:r>
      </w:hyperlink>
      <w:r w:rsidR="00074152" w:rsidRPr="00074152">
        <w:t>), product-service systems (Lerch &amp; Gotsch, </w:t>
      </w:r>
      <w:hyperlink r:id="rId196" w:anchor="jpim12562-bib-0054" w:history="1">
        <w:r w:rsidR="00074152" w:rsidRPr="00074152">
          <w:rPr>
            <w:rStyle w:val="afd"/>
            <w:b/>
            <w:bCs/>
          </w:rPr>
          <w:t>2015</w:t>
        </w:r>
      </w:hyperlink>
      <w:r w:rsidR="00074152" w:rsidRPr="00074152">
        <w:t>), organizational practices and routines (Jackson, </w:t>
      </w:r>
      <w:hyperlink r:id="rId197" w:anchor="jpim12562-bib-0046" w:history="1">
        <w:r w:rsidR="00074152" w:rsidRPr="00074152">
          <w:rPr>
            <w:rStyle w:val="afd"/>
            <w:b/>
            <w:bCs/>
          </w:rPr>
          <w:t>2019</w:t>
        </w:r>
      </w:hyperlink>
      <w:r w:rsidR="00074152" w:rsidRPr="00074152">
        <w:t>), change management (Mugge et al., </w:t>
      </w:r>
      <w:hyperlink r:id="rId198" w:anchor="jpim12562-bib-0061" w:history="1">
        <w:r w:rsidR="00074152" w:rsidRPr="00074152">
          <w:rPr>
            <w:rStyle w:val="afd"/>
            <w:b/>
            <w:bCs/>
          </w:rPr>
          <w:t>2020</w:t>
        </w:r>
      </w:hyperlink>
      <w:r w:rsidR="00074152" w:rsidRPr="00074152">
        <w:t>; Solberg et al., </w:t>
      </w:r>
      <w:hyperlink r:id="rId199" w:anchor="jpim12562-bib-0086" w:history="1">
        <w:r w:rsidR="00074152" w:rsidRPr="00074152">
          <w:rPr>
            <w:rStyle w:val="afd"/>
            <w:b/>
            <w:bCs/>
          </w:rPr>
          <w:t>2020</w:t>
        </w:r>
      </w:hyperlink>
      <w:r w:rsidR="00074152" w:rsidRPr="00074152">
        <w:t>), innovation processes (Guenzi &amp; Habel, </w:t>
      </w:r>
      <w:hyperlink r:id="rId200" w:anchor="jpim12562-bib-0036" w:history="1">
        <w:r w:rsidR="00074152" w:rsidRPr="00074152">
          <w:rPr>
            <w:rStyle w:val="afd"/>
            <w:b/>
            <w:bCs/>
          </w:rPr>
          <w:t>2020</w:t>
        </w:r>
      </w:hyperlink>
      <w:r w:rsidR="00074152" w:rsidRPr="00074152">
        <w:t>; Klein et al., </w:t>
      </w:r>
      <w:hyperlink r:id="rId201" w:anchor="jpim12562-bib-0048" w:history="1">
        <w:r w:rsidR="00074152" w:rsidRPr="00074152">
          <w:rPr>
            <w:rStyle w:val="afd"/>
            <w:b/>
            <w:bCs/>
          </w:rPr>
          <w:t>2020</w:t>
        </w:r>
      </w:hyperlink>
      <w:r w:rsidR="00074152" w:rsidRPr="00074152">
        <w:t>), competitive dynamics (Ferreira et al., </w:t>
      </w:r>
      <w:hyperlink r:id="rId202" w:anchor="jpim12562-bib-0028" w:history="1">
        <w:r w:rsidR="00074152" w:rsidRPr="00074152">
          <w:rPr>
            <w:rStyle w:val="afd"/>
            <w:b/>
            <w:bCs/>
          </w:rPr>
          <w:t>2019</w:t>
        </w:r>
      </w:hyperlink>
      <w:r w:rsidR="00074152" w:rsidRPr="00074152">
        <w:t>; Porter &amp; Heppelmann, </w:t>
      </w:r>
      <w:hyperlink r:id="rId203" w:anchor="jpim12562-bib-0070" w:history="1">
        <w:r w:rsidR="00074152" w:rsidRPr="00074152">
          <w:rPr>
            <w:rStyle w:val="afd"/>
            <w:b/>
            <w:bCs/>
          </w:rPr>
          <w:t>2014</w:t>
        </w:r>
      </w:hyperlink>
      <w:r w:rsidR="00074152" w:rsidRPr="00074152">
        <w:t>, </w:t>
      </w:r>
      <w:hyperlink r:id="rId204" w:anchor="jpim12562-bib-0071" w:history="1">
        <w:r w:rsidR="00074152" w:rsidRPr="00074152">
          <w:rPr>
            <w:rStyle w:val="afd"/>
            <w:b/>
            <w:bCs/>
          </w:rPr>
          <w:t>2015</w:t>
        </w:r>
      </w:hyperlink>
      <w:r w:rsidR="00074152" w:rsidRPr="00074152">
        <w:t>), organizational design and structure (Kretschmer &amp; Khashabi, </w:t>
      </w:r>
      <w:hyperlink r:id="rId205" w:anchor="jpim12562-bib-0051" w:history="1">
        <w:r w:rsidR="00074152" w:rsidRPr="00074152">
          <w:rPr>
            <w:rStyle w:val="afd"/>
            <w:b/>
            <w:bCs/>
          </w:rPr>
          <w:t>2020</w:t>
        </w:r>
      </w:hyperlink>
      <w:r w:rsidR="00074152" w:rsidRPr="00074152">
        <w:t>).</w:t>
      </w:r>
      <w:r w:rsidR="00C87781" w:rsidRPr="00C87781">
        <w:rPr>
          <w:rFonts w:hint="eastAsia"/>
        </w:rPr>
        <w:t xml:space="preserve"> </w:t>
      </w:r>
      <w:r w:rsidR="00C87781" w:rsidRPr="00BC4BD2">
        <w:rPr>
          <w:rFonts w:hint="eastAsia"/>
        </w:rPr>
        <w:t>（來自《</w:t>
      </w:r>
      <w:r w:rsidR="00C87781" w:rsidRPr="00261198">
        <w:t>Digital Transformation and Innovation Management: A Synthesis of Existing Research and an Agenda for Future Studies</w:t>
      </w:r>
      <w:r w:rsidR="00C87781" w:rsidRPr="00BC4BD2">
        <w:rPr>
          <w:rFonts w:hint="eastAsia"/>
        </w:rPr>
        <w:t>》，</w:t>
      </w:r>
      <w:r w:rsidR="00C87781" w:rsidRPr="00261198">
        <w:t>Francesco Paolo Appio, Federico Frattini, Antonio Messeni Petruzzelli, Paolo Neirotti</w:t>
      </w:r>
      <w:r w:rsidR="00C87781" w:rsidRPr="00BC4BD2">
        <w:rPr>
          <w:rFonts w:hint="eastAsia"/>
        </w:rPr>
        <w:t>，</w:t>
      </w:r>
      <w:r w:rsidR="00C87781" w:rsidRPr="00BC4BD2">
        <w:t>20</w:t>
      </w:r>
      <w:r w:rsidR="00C87781">
        <w:rPr>
          <w:rFonts w:hint="eastAsia"/>
        </w:rPr>
        <w:t>21</w:t>
      </w:r>
      <w:r w:rsidR="00C87781" w:rsidRPr="00BC4BD2">
        <w:rPr>
          <w:rFonts w:hint="eastAsia"/>
        </w:rPr>
        <w:t>）</w:t>
      </w:r>
    </w:p>
    <w:p w14:paraId="2C84F303" w14:textId="77777777" w:rsidR="009C42CF" w:rsidRDefault="009C42CF" w:rsidP="0003623F"/>
    <w:p w14:paraId="4D009235" w14:textId="771DE48F" w:rsidR="009C42CF" w:rsidRDefault="009C42CF" w:rsidP="0003623F">
      <w:r>
        <w:rPr>
          <w:rFonts w:hint="eastAsia"/>
        </w:rPr>
        <w:t>【這一段則是在說數位創新文獻的回顧現況】</w:t>
      </w:r>
      <w:r w:rsidRPr="009C42CF">
        <w:t>The blue cluster is focused on digital innovation. The content of this second cluster revolves around the role of information technology and its business value (Saldanha et al., </w:t>
      </w:r>
      <w:hyperlink r:id="rId206" w:anchor="jpim12562-bib-0079" w:history="1">
        <w:r w:rsidRPr="009C42CF">
          <w:rPr>
            <w:rStyle w:val="afd"/>
            <w:b/>
            <w:bCs/>
          </w:rPr>
          <w:t>2017</w:t>
        </w:r>
      </w:hyperlink>
      <w:r w:rsidRPr="009C42CF">
        <w:t>), with a particular emphasis on relational and analytical information processing capabilities to improve customer involvement in the innovation process, and enable open platforms and architectures (Brunswicker &amp; Schecter, </w:t>
      </w:r>
      <w:hyperlink r:id="rId207" w:anchor="jpim12562-bib-0013" w:history="1">
        <w:r w:rsidRPr="009C42CF">
          <w:rPr>
            <w:rStyle w:val="afd"/>
            <w:b/>
            <w:bCs/>
          </w:rPr>
          <w:t>2019</w:t>
        </w:r>
      </w:hyperlink>
      <w:r w:rsidRPr="009C42CF">
        <w:t>). This thematic cluster also investigates the types of institutional arrangements through which organizations embrace different configurations of digital innovations as well as their impact on capabilities, processes, collaborations, and governance (Hinings et al., </w:t>
      </w:r>
      <w:hyperlink r:id="rId208" w:anchor="jpim12562-bib-0041" w:history="1">
        <w:r w:rsidRPr="009C42CF">
          <w:rPr>
            <w:rStyle w:val="afd"/>
            <w:b/>
            <w:bCs/>
          </w:rPr>
          <w:t>2018</w:t>
        </w:r>
      </w:hyperlink>
      <w:r w:rsidRPr="009C42CF">
        <w:t>; Svahn et al., </w:t>
      </w:r>
      <w:hyperlink r:id="rId209" w:anchor="jpim12562-bib-0087" w:history="1">
        <w:r w:rsidRPr="009C42CF">
          <w:rPr>
            <w:rStyle w:val="afd"/>
            <w:b/>
            <w:bCs/>
          </w:rPr>
          <w:t>2017</w:t>
        </w:r>
      </w:hyperlink>
      <w:r w:rsidRPr="009C42CF">
        <w:t>; Verstegen et al., </w:t>
      </w:r>
      <w:hyperlink r:id="rId210" w:anchor="jpim12562-bib-0094" w:history="1">
        <w:r w:rsidRPr="009C42CF">
          <w:rPr>
            <w:rStyle w:val="afd"/>
            <w:b/>
            <w:bCs/>
          </w:rPr>
          <w:t>2019</w:t>
        </w:r>
      </w:hyperlink>
      <w:r w:rsidRPr="009C42CF">
        <w:t>).</w:t>
      </w:r>
      <w:r w:rsidRPr="009C42CF">
        <w:br/>
      </w:r>
      <w:r w:rsidRPr="009C42CF">
        <w:t>藍色集群專注於數位創新。第二個集群的內容圍繞著資訊科技的角色及其商業價值（</w:t>
      </w:r>
      <w:r w:rsidRPr="009C42CF">
        <w:t xml:space="preserve">Saldanha </w:t>
      </w:r>
      <w:r w:rsidRPr="009C42CF">
        <w:t>等人，</w:t>
      </w:r>
      <w:r w:rsidRPr="009C42CF">
        <w:t> </w:t>
      </w:r>
      <w:hyperlink r:id="rId211" w:anchor="jpim12562-bib-0079" w:history="1">
        <w:r w:rsidRPr="009C42CF">
          <w:rPr>
            <w:rStyle w:val="afd"/>
            <w:b/>
            <w:bCs/>
          </w:rPr>
          <w:t xml:space="preserve">2017 </w:t>
        </w:r>
        <w:r w:rsidRPr="009C42CF">
          <w:rPr>
            <w:rStyle w:val="afd"/>
            <w:b/>
            <w:bCs/>
          </w:rPr>
          <w:t>年</w:t>
        </w:r>
        <w:r w:rsidRPr="009C42CF">
          <w:rPr>
            <w:rStyle w:val="afd"/>
            <w:b/>
            <w:bCs/>
          </w:rPr>
          <w:t> </w:t>
        </w:r>
      </w:hyperlink>
      <w:r w:rsidRPr="009C42CF">
        <w:t>）展開，特別強調關係和分析資訊處理能力，以提高客戶在創新過程中的參與度，並實現開放平台和架構（</w:t>
      </w:r>
      <w:r w:rsidRPr="009C42CF">
        <w:t>Brunswicker &amp; Schecter</w:t>
      </w:r>
      <w:r w:rsidRPr="009C42CF">
        <w:t>，</w:t>
      </w:r>
      <w:r w:rsidRPr="009C42CF">
        <w:t> </w:t>
      </w:r>
      <w:hyperlink r:id="rId212" w:anchor="jpim12562-bib-0013" w:history="1">
        <w:r w:rsidRPr="009C42CF">
          <w:rPr>
            <w:rStyle w:val="afd"/>
            <w:b/>
            <w:bCs/>
          </w:rPr>
          <w:t xml:space="preserve">2019 </w:t>
        </w:r>
        <w:r w:rsidRPr="009C42CF">
          <w:rPr>
            <w:rStyle w:val="afd"/>
            <w:b/>
            <w:bCs/>
          </w:rPr>
          <w:t>年</w:t>
        </w:r>
        <w:r w:rsidRPr="009C42CF">
          <w:rPr>
            <w:rStyle w:val="afd"/>
            <w:b/>
            <w:bCs/>
          </w:rPr>
          <w:t> </w:t>
        </w:r>
      </w:hyperlink>
      <w:r w:rsidRPr="009C42CF">
        <w:t>）。這個主題群集也調查了組織採用不同數位創新配置的製度安排類型及其對能力、流程、協作和治理的影響（</w:t>
      </w:r>
      <w:r w:rsidRPr="009C42CF">
        <w:t xml:space="preserve">Hinings </w:t>
      </w:r>
      <w:r w:rsidRPr="009C42CF">
        <w:t>等人，</w:t>
      </w:r>
      <w:r w:rsidRPr="009C42CF">
        <w:t> </w:t>
      </w:r>
      <w:hyperlink r:id="rId213" w:anchor="jpim12562-bib-0041" w:history="1">
        <w:r w:rsidRPr="009C42CF">
          <w:rPr>
            <w:rStyle w:val="afd"/>
            <w:b/>
            <w:bCs/>
          </w:rPr>
          <w:t xml:space="preserve">2018 </w:t>
        </w:r>
        <w:r w:rsidRPr="009C42CF">
          <w:rPr>
            <w:rStyle w:val="afd"/>
            <w:b/>
            <w:bCs/>
          </w:rPr>
          <w:t>年</w:t>
        </w:r>
        <w:r w:rsidRPr="009C42CF">
          <w:rPr>
            <w:rStyle w:val="afd"/>
            <w:b/>
            <w:bCs/>
          </w:rPr>
          <w:t> </w:t>
        </w:r>
      </w:hyperlink>
      <w:r w:rsidRPr="009C42CF">
        <w:t>；</w:t>
      </w:r>
      <w:r w:rsidRPr="009C42CF">
        <w:t xml:space="preserve">Svahn </w:t>
      </w:r>
      <w:r w:rsidRPr="009C42CF">
        <w:t>等人，</w:t>
      </w:r>
      <w:r w:rsidRPr="009C42CF">
        <w:t> </w:t>
      </w:r>
      <w:hyperlink r:id="rId214" w:anchor="jpim12562-bib-0087" w:history="1">
        <w:r w:rsidRPr="009C42CF">
          <w:rPr>
            <w:rStyle w:val="afd"/>
            <w:b/>
            <w:bCs/>
          </w:rPr>
          <w:t xml:space="preserve">2017 </w:t>
        </w:r>
        <w:r w:rsidRPr="009C42CF">
          <w:rPr>
            <w:rStyle w:val="afd"/>
            <w:b/>
            <w:bCs/>
          </w:rPr>
          <w:t>年</w:t>
        </w:r>
        <w:r w:rsidRPr="009C42CF">
          <w:rPr>
            <w:rStyle w:val="afd"/>
            <w:b/>
            <w:bCs/>
          </w:rPr>
          <w:t> </w:t>
        </w:r>
      </w:hyperlink>
      <w:r w:rsidRPr="009C42CF">
        <w:t>；</w:t>
      </w:r>
      <w:r w:rsidRPr="009C42CF">
        <w:t xml:space="preserve">Verstegen </w:t>
      </w:r>
      <w:r w:rsidRPr="009C42CF">
        <w:t>等人，</w:t>
      </w:r>
      <w:r w:rsidRPr="009C42CF">
        <w:t> </w:t>
      </w:r>
      <w:hyperlink r:id="rId215" w:anchor="jpim12562-bib-0094" w:history="1">
        <w:r w:rsidRPr="009C42CF">
          <w:rPr>
            <w:rStyle w:val="afd"/>
            <w:b/>
            <w:bCs/>
          </w:rPr>
          <w:t xml:space="preserve">2019 </w:t>
        </w:r>
        <w:r w:rsidRPr="009C42CF">
          <w:rPr>
            <w:rStyle w:val="afd"/>
            <w:b/>
            <w:bCs/>
          </w:rPr>
          <w:t>年</w:t>
        </w:r>
        <w:r w:rsidRPr="009C42CF">
          <w:rPr>
            <w:rStyle w:val="afd"/>
            <w:b/>
            <w:bCs/>
          </w:rPr>
          <w:t> </w:t>
        </w:r>
      </w:hyperlink>
      <w:r w:rsidRPr="009C42CF">
        <w:t>）。</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39D3D4FD" w14:textId="77777777" w:rsidR="00F814D6" w:rsidRDefault="00F814D6" w:rsidP="0003623F"/>
    <w:p w14:paraId="2319505D" w14:textId="1981D4E0" w:rsidR="00367B06" w:rsidRDefault="00DB41C7" w:rsidP="0003623F">
      <w:r>
        <w:rPr>
          <w:rFonts w:hint="eastAsia"/>
        </w:rPr>
        <w:t>【數位轉型影響產業及組織】</w:t>
      </w:r>
      <w:r w:rsidRPr="00A26C66">
        <w:rPr>
          <w:color w:val="EE0000"/>
        </w:rPr>
        <w:t>數位轉型影響產業的組織方式</w:t>
      </w:r>
      <w:r w:rsidRPr="00DB41C7">
        <w:t>和企業的互聯互通方式，並</w:t>
      </w:r>
      <w:r w:rsidRPr="00A26C66">
        <w:rPr>
          <w:color w:val="EE0000"/>
        </w:rPr>
        <w:t>帶來機會和威脅</w:t>
      </w:r>
      <w:r w:rsidRPr="00DB41C7">
        <w:t>，而這些</w:t>
      </w:r>
      <w:r w:rsidRPr="00543CD1">
        <w:rPr>
          <w:color w:val="EE0000"/>
          <w:highlight w:val="yellow"/>
        </w:rPr>
        <w:t>機會和威脅取決於具體的環境條件</w:t>
      </w:r>
      <w:r w:rsidRPr="00DB41C7">
        <w:t>，而這些</w:t>
      </w:r>
      <w:r w:rsidRPr="00367B06">
        <w:rPr>
          <w:color w:val="EE0000"/>
        </w:rPr>
        <w:t>環境條件又與社會、經濟、政治和競爭環境以及企業的組織和治理結構以及企業文化有關</w:t>
      </w:r>
      <w:r w:rsidRPr="00DB41C7">
        <w:t>。</w:t>
      </w:r>
      <w:r w:rsidRPr="00DB41C7">
        <w:t>At the </w:t>
      </w:r>
      <w:r w:rsidRPr="00DB41C7">
        <w:rPr>
          <w:i/>
          <w:iCs/>
        </w:rPr>
        <w:t>macro-level</w:t>
      </w:r>
      <w:r w:rsidRPr="00DB41C7">
        <w:t>, digital transformation influences the ways industries are organized and companies interconnected, and offers opportunities and threats that depend on contextual conditions, which are in turn related to the social, economic, political, and competitive environment, as well as to firms’ organizational and governance structures and corporate culture</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699AEADD" w14:textId="77777777" w:rsidR="00D22988" w:rsidRDefault="00D22988" w:rsidP="0003623F"/>
    <w:p w14:paraId="581C550B" w14:textId="2DFB23A9" w:rsidR="00367B06" w:rsidRDefault="00367B06" w:rsidP="0003623F">
      <w:r>
        <w:rPr>
          <w:rFonts w:hint="eastAsia"/>
        </w:rPr>
        <w:t>【數位轉型中的基礎建設影響擴大帶來了顛覆產業的複雜維度，</w:t>
      </w:r>
      <w:r w:rsidRPr="00EB35E3">
        <w:rPr>
          <w:rFonts w:hint="eastAsia"/>
          <w:color w:val="EE0000"/>
        </w:rPr>
        <w:t>意味者企業如何在在生態中的定位變得更加關鍵</w:t>
      </w:r>
      <w:r>
        <w:rPr>
          <w:rFonts w:hint="eastAsia"/>
        </w:rPr>
        <w:t>】</w:t>
      </w:r>
      <w:r w:rsidRPr="00367B06">
        <w:t>隨著</w:t>
      </w:r>
      <w:r w:rsidRPr="00EB35E3">
        <w:rPr>
          <w:color w:val="EE0000"/>
          <w:highlight w:val="yellow"/>
        </w:rPr>
        <w:t>雲端運算、物聯網、人工智慧、大數據架構和產品智慧化（以及相關的服務化趨勢）等技術的最新發展，數位顛覆的範圍正在擴大</w:t>
      </w:r>
      <w:r w:rsidRPr="00367B06">
        <w:t>，甚至觸及材料領域，從而引發新的複雜性維度，這反映在與系統級工程相關的問題上。這種複雜性，</w:t>
      </w:r>
      <w:r w:rsidRPr="00EB35E3">
        <w:rPr>
          <w:color w:val="EE0000"/>
        </w:rPr>
        <w:t>加上產品和軟體之間新互補性的出現，意味著企業在數位生態系統中定位自己變得越來越重要</w:t>
      </w:r>
      <w:r w:rsidRPr="00367B06">
        <w:t>，這改變了競爭遊戲規則，並表現為線性和分層供應鏈的更複雜和多維的衰落。</w:t>
      </w:r>
      <w:r w:rsidR="009B634D" w:rsidRPr="009B634D">
        <w:t>With recent technological developments in cloud computing, IoT, AI, big data architectures, and the smartification of products (with the related servitization trends), digital disruption is enlarging in scope and touches even material-based sectors, hence giving rise to new dimensions of complexity, reflected by problems related to system-level engineering. Such a complexity, coupled with the emergence of new complementarities between products and software, implies an increasing importance for companies to position themselves in digital ecosystems, which change the rules of the competitive game and appears as a more complex and multidimensional declination of linear and hierarchical supply chains.</w:t>
      </w:r>
      <w:r w:rsidR="00D22988" w:rsidRPr="00D22988">
        <w:rPr>
          <w:rFonts w:hint="eastAsia"/>
        </w:rPr>
        <w:t xml:space="preserve"> </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2EA6321A" w14:textId="77777777" w:rsidR="00BB554B" w:rsidRDefault="00BB554B" w:rsidP="0003623F"/>
    <w:p w14:paraId="0DCEC89E" w14:textId="72D18566" w:rsidR="00BB554B" w:rsidRDefault="00BB554B" w:rsidP="0003623F">
      <w:r>
        <w:rPr>
          <w:rFonts w:hint="eastAsia"/>
        </w:rPr>
        <w:t>【強調平台生態中的成員協作對保持生態完整性與增強服務是必要的】</w:t>
      </w:r>
      <w:r w:rsidRPr="00BB554B">
        <w:t>所有生態系統參與者（作為補充者、平台所有者和使用者）的協同活動對於減少故障和過時，同時</w:t>
      </w:r>
      <w:r w:rsidRPr="002C2C72">
        <w:rPr>
          <w:color w:val="EE0000"/>
        </w:rPr>
        <w:t>保持完整性和增強功能是必要的</w:t>
      </w:r>
      <w:r w:rsidR="003C3D96" w:rsidRPr="003C3D96">
        <w:t> Results reveal that concerted activities by all ecosystem actors, as complementors, platform owner, and users, is necessary to mitigate glitches and obsolescence, while maintaining the integrity and enhancing functionality. </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7A7B86E2" w14:textId="77777777" w:rsidR="002C2C72" w:rsidRDefault="002C2C72" w:rsidP="0003623F"/>
    <w:p w14:paraId="053D6EDF" w14:textId="019E4FEA" w:rsidR="002C2C72" w:rsidRDefault="002C2C72" w:rsidP="0003623F">
      <w:r>
        <w:rPr>
          <w:rFonts w:hint="eastAsia"/>
        </w:rPr>
        <w:t>【數位轉型的基石是</w:t>
      </w:r>
      <w:r w:rsidRPr="005F76F2">
        <w:rPr>
          <w:rFonts w:hint="eastAsia"/>
          <w:color w:val="EE0000"/>
          <w:highlight w:val="yellow"/>
        </w:rPr>
        <w:t>企業內外部跨職能的整合與高可塑性的組織型態，並建構動態能力應對轉型</w:t>
      </w:r>
      <w:r>
        <w:rPr>
          <w:rFonts w:hint="eastAsia"/>
        </w:rPr>
        <w:t>】</w:t>
      </w:r>
      <w:r w:rsidRPr="002C2C72">
        <w:t>跨職能整合和可塑的內部和外部組織邊界等特徵是企業建構動態能力以迎接數位轉型的基石</w:t>
      </w:r>
      <w:r w:rsidR="003C6B28">
        <w:rPr>
          <w:rFonts w:hint="eastAsia"/>
        </w:rPr>
        <w:t>，</w:t>
      </w:r>
      <w:r w:rsidR="003C6B28" w:rsidRPr="003C6B28">
        <w:t>重點在於組織如何建構其能力、流程和慣例以應對數位轉型</w:t>
      </w:r>
      <w:r w:rsidR="00AF62EB" w:rsidRPr="00AF62EB">
        <w:t>how organizations structure their capabilities, processes, and routines in response to digital transformation. In this sense, characteristics such as cross-functional integration and malleable internal and external organizational boundaries are building blocks of how the firm’s structure their dynamic capabilities to embrace digital transformation.</w:t>
      </w:r>
      <w:r w:rsidR="00D22988" w:rsidRPr="00D22988">
        <w:rPr>
          <w:rFonts w:hint="eastAsia"/>
        </w:rPr>
        <w:t xml:space="preserve"> </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488A0C3C" w14:textId="77777777" w:rsidR="002C2C72" w:rsidRDefault="002C2C72" w:rsidP="0003623F"/>
    <w:p w14:paraId="62894319" w14:textId="28D0C612" w:rsidR="00FC6D2E" w:rsidRDefault="00FC6D2E" w:rsidP="0003623F">
      <w:r>
        <w:rPr>
          <w:rFonts w:hint="eastAsia"/>
        </w:rPr>
        <w:t>【</w:t>
      </w:r>
      <w:r w:rsidRPr="00D87B0F">
        <w:rPr>
          <w:rFonts w:hint="eastAsia"/>
          <w:highlight w:val="yellow"/>
        </w:rPr>
        <w:t>數位轉型，</w:t>
      </w:r>
      <w:r w:rsidR="00B45AC1" w:rsidRPr="00D87B0F">
        <w:rPr>
          <w:rFonts w:hint="eastAsia"/>
          <w:highlight w:val="yellow"/>
        </w:rPr>
        <w:t>基於</w:t>
      </w:r>
      <w:r w:rsidR="00B45AC1" w:rsidRPr="00D87B0F">
        <w:rPr>
          <w:rFonts w:hint="eastAsia"/>
          <w:color w:val="EE0000"/>
          <w:highlight w:val="yellow"/>
        </w:rPr>
        <w:t>知識結構、能力</w:t>
      </w:r>
      <w:r w:rsidRPr="00D87B0F">
        <w:rPr>
          <w:rFonts w:hint="eastAsia"/>
          <w:color w:val="EE0000"/>
          <w:highlight w:val="yellow"/>
        </w:rPr>
        <w:t>重構、</w:t>
      </w:r>
      <w:r w:rsidR="008D5BE9" w:rsidRPr="00D87B0F">
        <w:rPr>
          <w:rFonts w:hint="eastAsia"/>
          <w:color w:val="EE0000"/>
          <w:highlight w:val="yellow"/>
        </w:rPr>
        <w:t>組織</w:t>
      </w:r>
      <w:r w:rsidRPr="00D87B0F">
        <w:rPr>
          <w:rFonts w:hint="eastAsia"/>
          <w:color w:val="EE0000"/>
          <w:highlight w:val="yellow"/>
        </w:rPr>
        <w:t>重組</w:t>
      </w:r>
      <w:r>
        <w:rPr>
          <w:rFonts w:hint="eastAsia"/>
        </w:rPr>
        <w:t>】</w:t>
      </w:r>
      <w:r w:rsidR="0002161D" w:rsidRPr="0002161D">
        <w:t>數位轉型可以產生新的搜尋和重組流程，而這種變化的影響不是單向和明確的，而是</w:t>
      </w:r>
      <w:r w:rsidR="0002161D" w:rsidRPr="00B45AC1">
        <w:rPr>
          <w:color w:val="EE0000"/>
        </w:rPr>
        <w:t>基於知識結構、現有能力、認知和情感成本的一系列緊張關係</w:t>
      </w:r>
      <w:r w:rsidR="00563958" w:rsidRPr="00563958">
        <w:t>Their analysis, based on a systematic and integrative review approach, reveals that digital transformation can engender new processes for search and recombination and that the effects of such changes are not unidirectional and unambiguous, but rather based on a number of tensions regarding knowledge structures, existing competencies, cognitive, and emotional costs.</w:t>
      </w:r>
      <w:r w:rsidR="00D22988" w:rsidRPr="00D22988">
        <w:rPr>
          <w:rFonts w:hint="eastAsia"/>
        </w:rPr>
        <w:t xml:space="preserve"> </w:t>
      </w:r>
      <w:r w:rsidR="00D22988" w:rsidRPr="00BC4BD2">
        <w:rPr>
          <w:rFonts w:hint="eastAsia"/>
        </w:rPr>
        <w:t>（來自《</w:t>
      </w:r>
      <w:r w:rsidR="00D22988" w:rsidRPr="00261198">
        <w:t xml:space="preserve">Digital Transformation and Innovation </w:t>
      </w:r>
      <w:r w:rsidR="00D22988" w:rsidRPr="00261198">
        <w:lastRenderedPageBreak/>
        <w:t>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673FB2E3" w14:textId="3BE45C66" w:rsidR="00DB6AB5" w:rsidRDefault="00DB6AB5" w:rsidP="00032C29">
      <w:pPr>
        <w:pStyle w:val="2"/>
      </w:pPr>
      <w:r w:rsidRPr="00DB6AB5">
        <w:t>Textile Learning Factory 4.0 – Preparing Germany's Textile Industry for the Digital Future</w:t>
      </w:r>
      <w:r w:rsidR="00F52B22">
        <w:rPr>
          <w:rFonts w:hint="eastAsia"/>
        </w:rPr>
        <w:t>(</w:t>
      </w:r>
      <w:r w:rsidR="003C0BE9">
        <w:rPr>
          <w:rFonts w:hint="eastAsia"/>
        </w:rPr>
        <w:t>2017</w:t>
      </w:r>
      <w:r w:rsidR="00F52B22">
        <w:rPr>
          <w:rFonts w:hint="eastAsia"/>
        </w:rPr>
        <w:t>)</w:t>
      </w:r>
      <w:r w:rsidR="00C47E4A" w:rsidRPr="00C47E4A">
        <w:t xml:space="preserve"> Dennis Küsters </w:t>
      </w:r>
      <w:r w:rsidR="00C47E4A" w:rsidRPr="00C47E4A">
        <w:rPr>
          <w:vertAlign w:val="superscript"/>
        </w:rPr>
        <w:t>a</w:t>
      </w:r>
      <w:r w:rsidR="00C47E4A" w:rsidRPr="00C47E4A">
        <w:t>, Nicolina Praß </w:t>
      </w:r>
      <w:r w:rsidR="00C47E4A" w:rsidRPr="00C47E4A">
        <w:rPr>
          <w:vertAlign w:val="superscript"/>
        </w:rPr>
        <w:t>b</w:t>
      </w:r>
      <w:r w:rsidR="00C47E4A" w:rsidRPr="00C47E4A">
        <w:t>, Yves-Simon Gloy</w:t>
      </w:r>
    </w:p>
    <w:p w14:paraId="6780A533" w14:textId="77777777" w:rsidR="00717715" w:rsidRDefault="00717715" w:rsidP="00717715"/>
    <w:p w14:paraId="3C567BC8" w14:textId="11E88FA4" w:rsidR="00717715" w:rsidRDefault="00717715" w:rsidP="00717715">
      <w:r>
        <w:rPr>
          <w:rFonts w:hint="eastAsia"/>
        </w:rPr>
        <w:t>【摘要中提到整篇是做甚麼的】</w:t>
      </w:r>
      <w:r w:rsidRPr="00717715">
        <w:t>Germany's Textile Industry with its hybrid and highly fragmented value chains is seen as both a future key supplier and adopter of digital operations technologies and Industry 4.0 solutions. Yet, companies hesitate to start their digital transformation process due to severe implementation barriers including uncertainties about financial benefits and the lack of specialist knowledge.</w:t>
      </w:r>
      <w:r w:rsidRPr="00717715">
        <w:t>德國紡織業擁有混合且高度分散的價值鏈，被視為未來數位化營運技術和工業</w:t>
      </w:r>
      <w:r w:rsidRPr="00717715">
        <w:t xml:space="preserve"> 4.0 </w:t>
      </w:r>
      <w:r w:rsidRPr="00717715">
        <w:t>解決方案的主要供應商和採用者。然而，由於實施過程中存在嚴重的障礙，包括財務效益的不確定性和缺乏專業知識，企業不願意開始數位轉型進程。</w:t>
      </w:r>
      <w:r w:rsidRPr="00717715">
        <w:t>In order to overcome these challenges and to help textile manufacturersto kick-start their digital transformation, we are setting up the Textile Learning Factory 4.0 at the Institut für Textiltechnik der RWTH Aachen University in Aachen, Germany. The factory will become a central location to deliver capability building in a real-life demonstration and learning environment as well as a test base for piloting and scaling-up new digital solutions.</w:t>
      </w:r>
      <w:r w:rsidRPr="00717715">
        <w:rPr>
          <w:rFonts w:hint="eastAsia"/>
        </w:rPr>
        <w:br/>
      </w:r>
      <w:r w:rsidRPr="00717715">
        <w:t>為了</w:t>
      </w:r>
      <w:r w:rsidRPr="00717715">
        <w:rPr>
          <w:color w:val="EE0000"/>
        </w:rPr>
        <w:t>克服這些挑戰並幫助紡織製造商啟動數位轉型，我們在德國亞琛工業大學紡織技術學院建立了紡織學習工廠</w:t>
      </w:r>
      <w:r w:rsidRPr="00717715">
        <w:rPr>
          <w:color w:val="EE0000"/>
        </w:rPr>
        <w:t xml:space="preserve"> 4.0</w:t>
      </w:r>
      <w:r w:rsidRPr="00717715">
        <w:t>。該工廠將成為在</w:t>
      </w:r>
      <w:r w:rsidRPr="00717715">
        <w:rPr>
          <w:color w:val="EE0000"/>
        </w:rPr>
        <w:t>現實演示和學習環境中進行能力建設的中心地點，以及試行和擴大新數位解決方案的測試基地</w:t>
      </w:r>
      <w:r w:rsidRPr="00717715">
        <w:t>。</w:t>
      </w:r>
      <w:r w:rsidR="00C54D3E" w:rsidRPr="00BC4BD2">
        <w:rPr>
          <w:rFonts w:hint="eastAsia"/>
        </w:rPr>
        <w:t>（來自《</w:t>
      </w:r>
      <w:r w:rsidR="00C54D3E" w:rsidRPr="00D22988">
        <w:t>Textile Learning Factory 4.0 – Preparing Germany's Textile Industry for the Digital Future</w:t>
      </w:r>
      <w:r w:rsidR="00C54D3E" w:rsidRPr="00BC4BD2">
        <w:rPr>
          <w:rFonts w:hint="eastAsia"/>
        </w:rPr>
        <w:t>》，</w:t>
      </w:r>
      <w:r w:rsidR="00C54D3E" w:rsidRPr="00063714">
        <w:t>Dennis Küsters a, Nicolina Praß b, Yves-Simon Gloy</w:t>
      </w:r>
      <w:r w:rsidR="00C54D3E" w:rsidRPr="00BC4BD2">
        <w:rPr>
          <w:rFonts w:hint="eastAsia"/>
        </w:rPr>
        <w:t>，</w:t>
      </w:r>
      <w:r w:rsidR="00C54D3E">
        <w:rPr>
          <w:rFonts w:hint="eastAsia"/>
        </w:rPr>
        <w:t>2017</w:t>
      </w:r>
      <w:r w:rsidR="00C54D3E" w:rsidRPr="00BC4BD2">
        <w:rPr>
          <w:rFonts w:hint="eastAsia"/>
        </w:rPr>
        <w:t>）</w:t>
      </w:r>
    </w:p>
    <w:p w14:paraId="25CBAE40" w14:textId="77777777" w:rsidR="00C54D3E" w:rsidRPr="00717715" w:rsidRDefault="00C54D3E" w:rsidP="00717715"/>
    <w:p w14:paraId="5CD77CD9" w14:textId="4A32F351" w:rsidR="00717715" w:rsidRPr="00717715" w:rsidRDefault="00717715" w:rsidP="00717715">
      <w:r w:rsidRPr="00717715">
        <w:t xml:space="preserve">Therefore, an end-to-end value chain from order to delivery for the manufacturing of smart, customer-specific textile products will be set up within </w:t>
      </w:r>
      <w:r w:rsidRPr="00717715">
        <w:lastRenderedPageBreak/>
        <w:t>the factory. The line will feature two development stages (Lean and Industry 4.0). In the Lean stage participants are going to learn how to systematically conduct a digital transformation while the Industry 4.0 stage will serve as a demonstrator featuring state-of-the-art digital solutions.</w:t>
      </w:r>
      <w:r w:rsidRPr="00717715">
        <w:t>因此，</w:t>
      </w:r>
      <w:r w:rsidRPr="00717715">
        <w:rPr>
          <w:highlight w:val="green"/>
        </w:rPr>
        <w:t>工廠內將建立從訂單到交付的端到端價值鏈，以製造智慧、客戶特定的紡織產品</w:t>
      </w:r>
      <w:r w:rsidRPr="00717715">
        <w:t>。此生產線將分為兩個發展階段（精實和工業</w:t>
      </w:r>
      <w:r w:rsidRPr="00717715">
        <w:t xml:space="preserve"> 4.0</w:t>
      </w:r>
      <w:r w:rsidRPr="00717715">
        <w:t>）。在精實階段，參與者將學習如何有系統地進行數位轉型，而工業</w:t>
      </w:r>
      <w:r w:rsidRPr="00717715">
        <w:t xml:space="preserve"> 4.0 </w:t>
      </w:r>
      <w:r w:rsidRPr="00717715">
        <w:t>階段將作為展示最先進數位化解決方案的演示。</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568BC9E1" w14:textId="51DD7ED3" w:rsidR="00717715" w:rsidRDefault="00717715" w:rsidP="00717715"/>
    <w:p w14:paraId="71E733D5" w14:textId="77777777" w:rsidR="009443A9" w:rsidRPr="009443A9" w:rsidRDefault="009443A9" w:rsidP="00717715"/>
    <w:p w14:paraId="4D39FE94" w14:textId="77777777" w:rsidR="00717715" w:rsidRPr="00717715" w:rsidRDefault="00717715" w:rsidP="00717715"/>
    <w:p w14:paraId="41A7186F" w14:textId="1B755E96" w:rsidR="003614DD" w:rsidRDefault="003614DD" w:rsidP="003614DD">
      <w:r>
        <w:rPr>
          <w:rFonts w:hint="eastAsia"/>
          <w:color w:val="EE0000"/>
        </w:rPr>
        <w:t>【智慧紡織要實現，分散的供應鏈必須連通】</w:t>
      </w:r>
      <w:r w:rsidRPr="00082E6D">
        <w:rPr>
          <w:rFonts w:hint="eastAsia"/>
        </w:rPr>
        <w:t>為了實現智慧紡織品的大批量生產並釋放其潛力，混合且通常高度分散的紡織價值鏈必須日益互聯互通</w:t>
      </w:r>
      <w:r w:rsidRPr="00082E6D">
        <w:t>In order to produce smart textile products in large series or mass production scale and to unlock this potential, the hybrid and typically highly fragmented textile value chains will have to become increasingly interconnected.</w:t>
      </w:r>
      <w:r w:rsidR="0040226C" w:rsidRPr="0040226C">
        <w:rPr>
          <w:rFonts w:hint="eastAsia"/>
        </w:rPr>
        <w:t xml:space="preserve"> </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369BD60" w14:textId="77777777" w:rsidR="00543F1C" w:rsidRDefault="00543F1C" w:rsidP="003614DD"/>
    <w:p w14:paraId="4CA0DBE6" w14:textId="58EFB84B" w:rsidR="00543F1C" w:rsidRPr="00543F1C" w:rsidRDefault="00274108" w:rsidP="003614DD">
      <w:r w:rsidRPr="003D1DED">
        <w:rPr>
          <w:rFonts w:hint="eastAsia"/>
          <w:highlight w:val="yellow"/>
        </w:rPr>
        <w:t>【</w:t>
      </w:r>
      <w:r w:rsidRPr="003D1DED">
        <w:rPr>
          <w:rFonts w:hint="eastAsia"/>
          <w:color w:val="EE0000"/>
          <w:highlight w:val="yellow"/>
        </w:rPr>
        <w:t>麥肯錫的研究顯示</w:t>
      </w:r>
      <w:r w:rsidRPr="003D1DED">
        <w:rPr>
          <w:rFonts w:hint="eastAsia"/>
          <w:highlight w:val="yellow"/>
        </w:rPr>
        <w:t>】</w:t>
      </w:r>
      <w:r>
        <w:rPr>
          <w:rFonts w:hint="eastAsia"/>
        </w:rPr>
        <w:t>麥肯錫的一項研究顯示，這種</w:t>
      </w:r>
      <w:r w:rsidRPr="001362A6">
        <w:rPr>
          <w:rFonts w:hint="eastAsia"/>
          <w:color w:val="EE0000"/>
        </w:rPr>
        <w:t>猶豫與製造商在工業</w:t>
      </w:r>
      <w:r w:rsidRPr="001362A6">
        <w:rPr>
          <w:rFonts w:hint="eastAsia"/>
          <w:color w:val="EE0000"/>
        </w:rPr>
        <w:t xml:space="preserve"> 4.0 </w:t>
      </w:r>
      <w:r w:rsidRPr="001362A6">
        <w:rPr>
          <w:rFonts w:hint="eastAsia"/>
          <w:color w:val="EE0000"/>
        </w:rPr>
        <w:t>領域未取得進展或進展有限的諸多實施障礙有關</w:t>
      </w:r>
      <w:r>
        <w:rPr>
          <w:rFonts w:hint="eastAsia"/>
        </w:rPr>
        <w:t xml:space="preserve"> [14,15]</w:t>
      </w:r>
      <w:r>
        <w:rPr>
          <w:rFonts w:hint="eastAsia"/>
        </w:rPr>
        <w:t>：</w:t>
      </w:r>
      <w:r>
        <w:rPr>
          <w:rFonts w:hint="eastAsia"/>
        </w:rPr>
        <w:t xml:space="preserve">x </w:t>
      </w:r>
      <w:r>
        <w:rPr>
          <w:rFonts w:hint="eastAsia"/>
        </w:rPr>
        <w:t>由於缺乏證明投資合理性的商業案例，導致</w:t>
      </w:r>
      <w:r w:rsidRPr="001362A6">
        <w:rPr>
          <w:rFonts w:hint="eastAsia"/>
          <w:color w:val="EE0000"/>
        </w:rPr>
        <w:t>財務收益存在不確定性</w:t>
      </w:r>
      <w:r>
        <w:rPr>
          <w:rFonts w:hint="eastAsia"/>
        </w:rPr>
        <w:t xml:space="preserve">x </w:t>
      </w:r>
      <w:r w:rsidRPr="001362A6">
        <w:rPr>
          <w:rFonts w:hint="eastAsia"/>
          <w:color w:val="EE0000"/>
        </w:rPr>
        <w:t>缺乏協調不同組織部門行動的策略</w:t>
      </w:r>
      <w:r>
        <w:rPr>
          <w:rFonts w:hint="eastAsia"/>
        </w:rPr>
        <w:t xml:space="preserve">x </w:t>
      </w:r>
      <w:r w:rsidRPr="001362A6">
        <w:rPr>
          <w:rFonts w:hint="eastAsia"/>
          <w:color w:val="EE0000"/>
        </w:rPr>
        <w:t>缺乏人才和能力</w:t>
      </w:r>
      <w:r>
        <w:rPr>
          <w:rFonts w:hint="eastAsia"/>
        </w:rPr>
        <w:t>，例如資料科學家</w:t>
      </w:r>
      <w:r>
        <w:rPr>
          <w:rFonts w:hint="eastAsia"/>
        </w:rPr>
        <w:t xml:space="preserve">x </w:t>
      </w:r>
      <w:r w:rsidRPr="001362A6">
        <w:rPr>
          <w:rFonts w:hint="eastAsia"/>
          <w:color w:val="EE0000"/>
        </w:rPr>
        <w:t>缺乏推動徹底轉型的勇氣</w:t>
      </w:r>
      <w:r>
        <w:rPr>
          <w:rFonts w:hint="eastAsia"/>
        </w:rPr>
        <w:t xml:space="preserve">x </w:t>
      </w:r>
      <w:r w:rsidRPr="001362A6">
        <w:rPr>
          <w:rFonts w:hint="eastAsia"/>
          <w:color w:val="EE0000"/>
        </w:rPr>
        <w:t>對第三方供應商的網路安全擔憂</w:t>
      </w:r>
      <w:r w:rsidRPr="00274108">
        <w:t>According to a McKinsey study, the hesitation has to do with a number of implementation barriers faced by manufacturers with no/limited progress in Industry 4.0 [14,15]: x Uncertainties about financial benefits due to a lack of demonstrated business cases justifying investments x No strategy to coordinate actions across different organizational units x Missing talent and capabilities, e.g. data scientists x A lack of courage to push through radical transformation x Cybersecurity concerns with third-party providers</w:t>
      </w:r>
    </w:p>
    <w:p w14:paraId="181F1400" w14:textId="77777777" w:rsidR="00DB6AB5" w:rsidRDefault="00DB6AB5" w:rsidP="0003623F"/>
    <w:p w14:paraId="13D38164" w14:textId="2601094A" w:rsidR="00D6260D" w:rsidRDefault="00D6260D" w:rsidP="00D6260D">
      <w:r>
        <w:rPr>
          <w:rFonts w:hint="eastAsia"/>
        </w:rPr>
        <w:t>【</w:t>
      </w:r>
      <w:r w:rsidR="00F53D20">
        <w:rPr>
          <w:rFonts w:hint="eastAsia"/>
        </w:rPr>
        <w:t>解決紡織創新的關鍵</w:t>
      </w:r>
      <w:r>
        <w:rPr>
          <w:rFonts w:hint="eastAsia"/>
        </w:rPr>
        <w:t>】目前，我們主要認為，支持企業克服這些障礙需要三個關鍵要素：</w:t>
      </w:r>
      <w:r>
        <w:rPr>
          <w:rFonts w:hint="eastAsia"/>
        </w:rPr>
        <w:t xml:space="preserve">x </w:t>
      </w:r>
      <w:r w:rsidRPr="00865499">
        <w:rPr>
          <w:rFonts w:hint="eastAsia"/>
          <w:color w:val="EE0000"/>
        </w:rPr>
        <w:t>獲得最先進的數位營運技術及實際業務案例</w:t>
      </w:r>
      <w:r>
        <w:rPr>
          <w:rFonts w:hint="eastAsia"/>
        </w:rPr>
        <w:t>，使紡織業能夠體驗數位轉型帶來的廣泛可能性</w:t>
      </w:r>
      <w:r>
        <w:rPr>
          <w:rFonts w:hint="eastAsia"/>
        </w:rPr>
        <w:t xml:space="preserve">x </w:t>
      </w:r>
      <w:r>
        <w:rPr>
          <w:rFonts w:hint="eastAsia"/>
        </w:rPr>
        <w:t>提供</w:t>
      </w:r>
      <w:r w:rsidRPr="00F53D20">
        <w:rPr>
          <w:rFonts w:hint="eastAsia"/>
          <w:color w:val="EE0000"/>
        </w:rPr>
        <w:t>專業且實務的能力建設，以緩解數位化人才短缺問題</w:t>
      </w:r>
      <w:r>
        <w:rPr>
          <w:rFonts w:hint="eastAsia"/>
        </w:rPr>
        <w:t xml:space="preserve">x </w:t>
      </w:r>
      <w:r w:rsidRPr="00865499">
        <w:rPr>
          <w:rFonts w:hint="eastAsia"/>
          <w:color w:val="EE0000"/>
        </w:rPr>
        <w:t>製造商、關鍵技術提供者和領先研究機構之間的緊密合作</w:t>
      </w:r>
      <w:r>
        <w:rPr>
          <w:rFonts w:hint="eastAsia"/>
        </w:rPr>
        <w:t>，以創造適用於紡織業的市場化產品和解決方案</w:t>
      </w:r>
      <w:r w:rsidR="00865499">
        <w:rPr>
          <w:rFonts w:hint="eastAsia"/>
        </w:rPr>
        <w:t>，</w:t>
      </w:r>
      <w:r w:rsidR="00865499" w:rsidRPr="00865499">
        <w:rPr>
          <w:rFonts w:hint="eastAsia"/>
          <w:color w:val="EE0000"/>
        </w:rPr>
        <w:t>一個涵蓋所有三個要素的中心位置或聯絡點，將為支援企業克服實施障礙</w:t>
      </w:r>
      <w:r w:rsidR="00865499" w:rsidRPr="00865499">
        <w:rPr>
          <w:rFonts w:hint="eastAsia"/>
        </w:rPr>
        <w:t>，從而加速數位化營運技術在紡織業的應用做出重要貢獻。</w:t>
      </w:r>
      <w:r w:rsidR="00AE1534" w:rsidRPr="00AE1534">
        <w:t>Currently we mainly see three key elements that are needed in order to support companies overcome these barriers: x Access to state-of-the-art digital operations technologies with real business cases to allow the textile industry to experience the wide range of possibilities associated with the digital transformation x Offering professional and hands-on capability building aimed at reducing the talent shortage in digital competences x Strong collaboration among manufactures, key technology providers, and leading research institutes to allow creation of market-ready products and solutions with textile industry applicability</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E108429" w14:textId="77777777" w:rsidR="00F76555" w:rsidRDefault="00F76555" w:rsidP="00D6260D"/>
    <w:p w14:paraId="21E2601E" w14:textId="47E5F5FB" w:rsidR="00865499" w:rsidRDefault="0030656D" w:rsidP="00D6260D">
      <w:r>
        <w:rPr>
          <w:rFonts w:hint="eastAsia"/>
        </w:rPr>
        <w:t>【</w:t>
      </w:r>
      <w:r w:rsidRPr="00737259">
        <w:rPr>
          <w:rFonts w:hint="eastAsia"/>
          <w:color w:val="EE0000"/>
        </w:rPr>
        <w:t>實施困境、資金、知識</w:t>
      </w:r>
      <w:r>
        <w:rPr>
          <w:rFonts w:hint="eastAsia"/>
        </w:rPr>
        <w:t>】</w:t>
      </w:r>
      <w:r w:rsidR="00865499" w:rsidRPr="00865499">
        <w:rPr>
          <w:rFonts w:hint="eastAsia"/>
        </w:rPr>
        <w:t>大多數企業由於嚴重的實施障礙（包括財務效益的不確定性以及專業知識的缺乏）而對啟動數位轉型進程猶豫不決</w:t>
      </w:r>
      <w:r w:rsidRPr="0030656D">
        <w:t>However, the majority of companies are hesitant to begin their digital transformation processes due to serious implementation barriers that include uncertainties regarding financial benefits and a lack of specialist knowledge</w:t>
      </w:r>
      <w:r w:rsidR="003F702A" w:rsidRPr="00BC4BD2">
        <w:rPr>
          <w:rFonts w:hint="eastAsia"/>
        </w:rPr>
        <w:t>（來自《</w:t>
      </w:r>
      <w:r w:rsidR="003F702A" w:rsidRPr="00D22988">
        <w:t>Textile Learning Factory 4.0 – Preparing Germany's Textile Industry for the Digital Future</w:t>
      </w:r>
      <w:r w:rsidR="003F702A" w:rsidRPr="00BC4BD2">
        <w:rPr>
          <w:rFonts w:hint="eastAsia"/>
        </w:rPr>
        <w:t>》，</w:t>
      </w:r>
      <w:r w:rsidR="003F702A" w:rsidRPr="00063714">
        <w:t>Dennis Küsters a, Nicolina Praß b, Yves-Simon Gloy</w:t>
      </w:r>
      <w:r w:rsidR="003F702A" w:rsidRPr="00BC4BD2">
        <w:rPr>
          <w:rFonts w:hint="eastAsia"/>
        </w:rPr>
        <w:t>，</w:t>
      </w:r>
      <w:r w:rsidR="003F702A">
        <w:rPr>
          <w:rFonts w:hint="eastAsia"/>
        </w:rPr>
        <w:t>2017</w:t>
      </w:r>
      <w:r w:rsidR="003F702A" w:rsidRPr="00BC4BD2">
        <w:rPr>
          <w:rFonts w:hint="eastAsia"/>
        </w:rPr>
        <w:t>）</w:t>
      </w:r>
    </w:p>
    <w:p w14:paraId="06CDDA69" w14:textId="77777777" w:rsidR="00F76555" w:rsidRDefault="00F76555" w:rsidP="00D6260D"/>
    <w:p w14:paraId="08AAAFEC" w14:textId="417A1217" w:rsidR="00F84E00" w:rsidRDefault="00F84E00" w:rsidP="00C33A57">
      <w:pPr>
        <w:pStyle w:val="2"/>
      </w:pPr>
      <w:r w:rsidRPr="00F84E00">
        <w:lastRenderedPageBreak/>
        <w:t>Digital technology adoption, digital dynamic capability, and digital transformation performance of textile industry: Moderating role of digital innovation orientation</w:t>
      </w:r>
      <w:r w:rsidR="009B7571">
        <w:rPr>
          <w:rFonts w:hint="eastAsia"/>
        </w:rPr>
        <w:t>(</w:t>
      </w:r>
      <w:r w:rsidR="000D54C4">
        <w:rPr>
          <w:rFonts w:hint="eastAsia"/>
        </w:rPr>
        <w:t>2021</w:t>
      </w:r>
      <w:r w:rsidR="009B7571">
        <w:rPr>
          <w:rFonts w:hint="eastAsia"/>
        </w:rPr>
        <w:t>)</w:t>
      </w:r>
      <w:r w:rsidR="000D54C4" w:rsidRPr="000D54C4">
        <w:rPr>
          <w:rFonts w:ascii="Open Sans" w:hAnsi="Open Sans" w:cs="Open Sans"/>
          <w:color w:val="000000"/>
          <w:sz w:val="21"/>
          <w:szCs w:val="21"/>
          <w:bdr w:val="none" w:sz="0" w:space="0" w:color="auto" w:frame="1"/>
          <w:shd w:val="clear" w:color="auto" w:fill="FFFFFF"/>
        </w:rPr>
        <w:t xml:space="preserve"> </w:t>
      </w:r>
      <w:hyperlink r:id="rId216" w:history="1">
        <w:r w:rsidR="000D54C4" w:rsidRPr="000D54C4">
          <w:rPr>
            <w:rStyle w:val="afd"/>
            <w:b/>
            <w:bCs/>
          </w:rPr>
          <w:t>Lei Shen</w:t>
        </w:r>
      </w:hyperlink>
      <w:r w:rsidR="000D54C4" w:rsidRPr="000D54C4">
        <w:t>, </w:t>
      </w:r>
      <w:hyperlink r:id="rId217" w:history="1">
        <w:r w:rsidR="000D54C4" w:rsidRPr="000D54C4">
          <w:rPr>
            <w:rStyle w:val="afd"/>
            <w:b/>
            <w:bCs/>
          </w:rPr>
          <w:t>Xi Zhang</w:t>
        </w:r>
      </w:hyperlink>
      <w:r w:rsidR="000D54C4" w:rsidRPr="000D54C4">
        <w:t>, </w:t>
      </w:r>
      <w:hyperlink r:id="rId218" w:history="1">
        <w:r w:rsidR="000D54C4" w:rsidRPr="000D54C4">
          <w:rPr>
            <w:rStyle w:val="afd"/>
            <w:b/>
            <w:bCs/>
          </w:rPr>
          <w:t>Hongda Liu</w:t>
        </w:r>
      </w:hyperlink>
    </w:p>
    <w:p w14:paraId="4CF6EECC" w14:textId="580CC252" w:rsidR="00D40FC4" w:rsidRDefault="00D55D54" w:rsidP="00D40FC4">
      <w:pPr>
        <w:rPr>
          <w:lang w:val="en"/>
        </w:rPr>
      </w:pPr>
      <w:r>
        <w:rPr>
          <w:rFonts w:hint="eastAsia"/>
        </w:rPr>
        <w:t>【作者引用</w:t>
      </w:r>
      <w:hyperlink r:id="rId219" w:history="1">
        <w:r w:rsidR="004A6386" w:rsidRPr="00D40FC4">
          <w:rPr>
            <w:rStyle w:val="afd"/>
            <w:lang w:val="en"/>
          </w:rPr>
          <w:t>Teece, DJ</w:t>
        </w:r>
      </w:hyperlink>
      <w:r w:rsidR="004A6386">
        <w:rPr>
          <w:rFonts w:hint="eastAsia"/>
          <w:lang w:val="en"/>
        </w:rPr>
        <w:t>(2018)</w:t>
      </w:r>
      <w:r w:rsidR="004A6386" w:rsidRPr="00965CDE">
        <w:t> </w:t>
      </w:r>
      <w:r>
        <w:rPr>
          <w:rFonts w:hint="eastAsia"/>
        </w:rPr>
        <w:t>的話說明數位轉型仰賴科技、資本、人才、知識赴能】</w:t>
      </w:r>
      <w:r w:rsidR="007F5AC7" w:rsidRPr="00E96001">
        <w:rPr>
          <w:color w:val="EE0000"/>
        </w:rPr>
        <w:t>科技、資本、人才、知識賦能的數位轉型</w:t>
      </w:r>
      <w:r w:rsidR="007F5AC7" w:rsidRPr="007F5AC7">
        <w:t>快速發展，引領實體經濟品質、效率、動力升級</w:t>
      </w:r>
      <w:r w:rsidR="00A403A2" w:rsidRPr="00A403A2">
        <w:t> The digital transformation with empowerment of technology, capital, human resources, and knowledge has developed rapidly, leading the quality, efficiency, and power upgrading of the real economy</w:t>
      </w:r>
      <w:r w:rsidR="00560A9B">
        <w:rPr>
          <w:rFonts w:hint="eastAsia"/>
        </w:rPr>
        <w:t xml:space="preserve"> </w:t>
      </w:r>
      <w:r w:rsidR="00965CDE">
        <w:rPr>
          <w:rFonts w:hint="eastAsia"/>
        </w:rPr>
        <w:t xml:space="preserve">by </w:t>
      </w:r>
      <w:hyperlink r:id="rId220" w:history="1">
        <w:r w:rsidR="00965CDE" w:rsidRPr="00D40FC4">
          <w:rPr>
            <w:rStyle w:val="afd"/>
            <w:lang w:val="en"/>
          </w:rPr>
          <w:t>Teece, DJ</w:t>
        </w:r>
      </w:hyperlink>
      <w:r w:rsidR="00560A9B">
        <w:rPr>
          <w:rFonts w:hint="eastAsia"/>
          <w:lang w:val="en"/>
        </w:rPr>
        <w:t>(2018)</w:t>
      </w:r>
      <w:r w:rsidR="00965CDE" w:rsidRPr="00965CDE">
        <w:t> (</w:t>
      </w:r>
      <w:r w:rsidR="00965CDE" w:rsidRPr="00965CDE">
        <w:rPr>
          <w:lang w:val="en"/>
        </w:rPr>
        <w:t>Teece, David J.</w:t>
      </w:r>
      <w:r w:rsidR="00965CDE" w:rsidRPr="00965CDE">
        <w:t>)</w:t>
      </w:r>
      <w:r w:rsidR="00D40FC4" w:rsidRPr="00D40FC4">
        <w:rPr>
          <w:rFonts w:ascii="Source Sans Pro" w:eastAsia="新細明體" w:hAnsi="Source Sans Pro" w:cs="新細明體"/>
          <w:b/>
          <w:bCs/>
          <w:color w:val="424242"/>
          <w:kern w:val="0"/>
          <w:sz w:val="48"/>
          <w:szCs w:val="48"/>
          <w:lang w:val="en"/>
          <w14:ligatures w14:val="none"/>
        </w:rPr>
        <w:t xml:space="preserve"> </w:t>
      </w:r>
      <w:r w:rsidR="00D40FC4" w:rsidRPr="00D64CEE">
        <w:rPr>
          <w:lang w:val="en"/>
        </w:rPr>
        <w:t>Profiting from innovation in the digital economy: Enabling technologies, standards, and licensing models in the wireless world</w:t>
      </w:r>
      <w:r w:rsidR="003F702A" w:rsidRPr="00BC4BD2">
        <w:rPr>
          <w:rFonts w:hint="eastAsia"/>
        </w:rPr>
        <w:t>（來自《</w:t>
      </w:r>
      <w:r w:rsidR="003F702A" w:rsidRPr="003F702A">
        <w:t>Digital technology adoption, digital dynamic capability, and digital transformation performance of textile industry: Moderating role of digital innovation orientation</w:t>
      </w:r>
      <w:r w:rsidR="003F702A" w:rsidRPr="00BC4BD2">
        <w:rPr>
          <w:rFonts w:hint="eastAsia"/>
        </w:rPr>
        <w:t>》，</w:t>
      </w:r>
      <w:r w:rsidR="00112E88" w:rsidRPr="00112E88">
        <w:t>Lei Shen, Xi Zhang, Hongda Liu</w:t>
      </w:r>
      <w:r w:rsidR="003F702A" w:rsidRPr="00BC4BD2">
        <w:rPr>
          <w:rFonts w:hint="eastAsia"/>
        </w:rPr>
        <w:t>，</w:t>
      </w:r>
      <w:r w:rsidR="003F702A">
        <w:rPr>
          <w:rFonts w:hint="eastAsia"/>
        </w:rPr>
        <w:t>20</w:t>
      </w:r>
      <w:r w:rsidR="00CC7FA1">
        <w:rPr>
          <w:rFonts w:hint="eastAsia"/>
        </w:rPr>
        <w:t>21</w:t>
      </w:r>
      <w:r w:rsidR="003F702A" w:rsidRPr="00BC4BD2">
        <w:rPr>
          <w:rFonts w:hint="eastAsia"/>
        </w:rPr>
        <w:t>）</w:t>
      </w:r>
    </w:p>
    <w:p w14:paraId="195BD7F2" w14:textId="0CD994FE" w:rsidR="00D64CEE" w:rsidRDefault="00D64CEE" w:rsidP="009C01F8">
      <w:pPr>
        <w:rPr>
          <w:lang w:val="en"/>
        </w:rPr>
      </w:pPr>
    </w:p>
    <w:p w14:paraId="2B2CBC58" w14:textId="21870DA6" w:rsidR="009C01F8" w:rsidRDefault="009C01F8" w:rsidP="009C01F8">
      <w:pPr>
        <w:rPr>
          <w:lang w:val="en"/>
        </w:rPr>
      </w:pPr>
      <w:r>
        <w:rPr>
          <w:rFonts w:hint="eastAsia"/>
          <w:lang w:val="en"/>
        </w:rPr>
        <w:t>【數位轉型定義】</w:t>
      </w:r>
      <w:r w:rsidRPr="009C01F8">
        <w:t>數位轉型就</w:t>
      </w:r>
      <w:r w:rsidRPr="00735937">
        <w:rPr>
          <w:color w:val="EE0000"/>
        </w:rPr>
        <w:t>是吸收數位資源，產生新的要素。</w:t>
      </w:r>
      <w:r w:rsidR="00C42632" w:rsidRPr="00735937">
        <w:rPr>
          <w:color w:val="EE0000"/>
        </w:rPr>
        <w:t>但這個過程的失敗率極高，而失敗主要源自於轉型思維的限制</w:t>
      </w:r>
      <w:r w:rsidR="00B2103E" w:rsidRPr="00B2103E">
        <w:t>Digital transformation is about absorbing digital resource and generating new elements. However, the failure rate of this process is extremely high, and the failures are mainly from the limitations of the transformation mindse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29DE6E8F" w14:textId="77777777" w:rsidR="009C01F8" w:rsidRPr="00D64CEE" w:rsidRDefault="009C01F8" w:rsidP="009C01F8">
      <w:pPr>
        <w:rPr>
          <w:b/>
          <w:bCs/>
          <w:lang w:val="en"/>
        </w:rPr>
      </w:pPr>
    </w:p>
    <w:p w14:paraId="2108718F" w14:textId="165D5C23" w:rsidR="00121F0F" w:rsidRDefault="00735937" w:rsidP="00121F0F">
      <w:r>
        <w:rPr>
          <w:rFonts w:hint="eastAsia"/>
        </w:rPr>
        <w:t>【數位創新定義】</w:t>
      </w:r>
      <w:r w:rsidRPr="00735937">
        <w:t>數位創新的學術定義通常包含兩個部分：數位技術和創新。</w:t>
      </w:r>
      <w:r w:rsidR="00DC242E" w:rsidRPr="00DC242E">
        <w:t>Academic definitions of digital innovation usually contain two components: digital technology and innovation. </w:t>
      </w:r>
      <w:r w:rsidR="00CC7FA1" w:rsidRPr="00BC4BD2">
        <w:rPr>
          <w:rFonts w:hint="eastAsia"/>
        </w:rPr>
        <w:t>（來自《</w:t>
      </w:r>
      <w:r w:rsidR="00CC7FA1" w:rsidRPr="003F702A">
        <w:t xml:space="preserve">Digital technology adoption, digital </w:t>
      </w:r>
      <w:r w:rsidR="00CC7FA1" w:rsidRPr="003F702A">
        <w:lastRenderedPageBreak/>
        <w:t>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7A0C9295" w14:textId="77777777" w:rsidR="003E7281" w:rsidRDefault="003E7281" w:rsidP="00121F0F"/>
    <w:p w14:paraId="3DE1E248" w14:textId="32D732F3" w:rsidR="003E7281" w:rsidRPr="00121F0F" w:rsidRDefault="003E7281" w:rsidP="00121F0F">
      <w:r>
        <w:rPr>
          <w:rFonts w:hint="eastAsia"/>
        </w:rPr>
        <w:t>【</w:t>
      </w:r>
      <w:r w:rsidR="005B4C41">
        <w:rPr>
          <w:rFonts w:hint="eastAsia"/>
        </w:rPr>
        <w:t>作者引用別人的話：</w:t>
      </w:r>
      <w:r w:rsidRPr="00E21473">
        <w:rPr>
          <w:rFonts w:hint="eastAsia"/>
          <w:color w:val="EE0000"/>
        </w:rPr>
        <w:t>數位創新的核心是價值創造</w:t>
      </w:r>
      <w:r>
        <w:rPr>
          <w:rFonts w:hint="eastAsia"/>
        </w:rPr>
        <w:t>】</w:t>
      </w:r>
      <w:r w:rsidRPr="003E7281">
        <w:t>數位化創新的核心仍是價值創造，價值創造包括提升現有價值和創造新要素</w:t>
      </w:r>
      <w:r w:rsidR="00E21473">
        <w:rPr>
          <w:rFonts w:hint="eastAsia"/>
        </w:rPr>
        <w:t>，這也是創新的主要活動</w:t>
      </w:r>
      <w:r w:rsidR="00A41D61" w:rsidRPr="00A41D61">
        <w:t>The core of digital innovation remains the value creation, and value creation includes two categories: enhancing the existing value and creating new elements (Kraus et al., </w:t>
      </w:r>
      <w:hyperlink r:id="rId221" w:anchor="mde3507-bib-0026" w:history="1">
        <w:r w:rsidR="00A41D61" w:rsidRPr="00A41D61">
          <w:rPr>
            <w:rStyle w:val="afd"/>
            <w:b/>
            <w:bCs/>
          </w:rPr>
          <w:t>2019</w:t>
        </w:r>
      </w:hyperlink>
      <w:r w:rsidR="00A41D61" w:rsidRPr="00A41D61">
        <w: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47A2B769" w14:textId="77777777" w:rsidR="00737259" w:rsidRDefault="00737259" w:rsidP="00737259"/>
    <w:p w14:paraId="7E95E793" w14:textId="050E342A" w:rsidR="00E21473" w:rsidRDefault="0035367C" w:rsidP="00737259">
      <w:r>
        <w:rPr>
          <w:rFonts w:hint="eastAsia"/>
        </w:rPr>
        <w:t>【</w:t>
      </w:r>
      <w:r w:rsidR="00E13828">
        <w:rPr>
          <w:rFonts w:hint="eastAsia"/>
        </w:rPr>
        <w:t>作者引用別人的話：</w:t>
      </w:r>
      <w:r w:rsidRPr="00A7753C">
        <w:rPr>
          <w:rFonts w:hint="eastAsia"/>
          <w:color w:val="EE0000"/>
          <w:highlight w:val="yellow"/>
        </w:rPr>
        <w:t>數位科技特性</w:t>
      </w:r>
      <w:r>
        <w:rPr>
          <w:rFonts w:hint="eastAsia"/>
        </w:rPr>
        <w:t>】</w:t>
      </w:r>
      <w:r w:rsidR="00E13828" w:rsidRPr="00E13828">
        <w:t>另一方面，數位化創新透過數位技術固有的優勢，如</w:t>
      </w:r>
      <w:r w:rsidR="00E13828" w:rsidRPr="005F35AC">
        <w:rPr>
          <w:color w:val="EE0000"/>
          <w:highlight w:val="yellow"/>
        </w:rPr>
        <w:t>同質性</w:t>
      </w:r>
      <w:r w:rsidR="005E6810" w:rsidRPr="005F35AC">
        <w:rPr>
          <w:color w:val="EE0000"/>
          <w:highlight w:val="yellow"/>
        </w:rPr>
        <w:t>homogeneity</w:t>
      </w:r>
      <w:r w:rsidR="00E13828" w:rsidRPr="005F35AC">
        <w:rPr>
          <w:color w:val="EE0000"/>
          <w:highlight w:val="yellow"/>
        </w:rPr>
        <w:t>、可重編程性</w:t>
      </w:r>
      <w:r w:rsidR="005E6810" w:rsidRPr="005F35AC">
        <w:rPr>
          <w:color w:val="EE0000"/>
          <w:highlight w:val="yellow"/>
        </w:rPr>
        <w:t>reprogrammability</w:t>
      </w:r>
      <w:r w:rsidR="00E13828" w:rsidRPr="005F35AC">
        <w:rPr>
          <w:color w:val="EE0000"/>
          <w:highlight w:val="yellow"/>
        </w:rPr>
        <w:t>和關聯性</w:t>
      </w:r>
      <w:r w:rsidR="00422C64" w:rsidRPr="005F35AC">
        <w:rPr>
          <w:color w:val="EE0000"/>
          <w:highlight w:val="yellow"/>
        </w:rPr>
        <w:t>associativity</w:t>
      </w:r>
      <w:r w:rsidR="00E13828" w:rsidRPr="00E13828">
        <w:t>，為企業引入新的元素，包括產品、服務、架構，甚至新的商業模式</w:t>
      </w:r>
      <w:r w:rsidR="0027264B" w:rsidRPr="0027264B">
        <w:t>On the other hand, digital innovation introduces new elements to companies, including products, services, architectures, and even new business models, through the inherent advantages of digital technology, such as homogeneity, reprogrammability, and associativity (</w:t>
      </w:r>
      <w:r w:rsidR="00266A2C">
        <w:rPr>
          <w:rFonts w:hint="eastAsia"/>
        </w:rPr>
        <w:t xml:space="preserve">by </w:t>
      </w:r>
      <w:r w:rsidR="0027264B" w:rsidRPr="0027264B">
        <w:t>Endres et al., </w:t>
      </w:r>
      <w:commentRangeStart w:id="61"/>
      <w:r w:rsidR="0027264B" w:rsidRPr="0027264B">
        <w:fldChar w:fldCharType="begin"/>
      </w:r>
      <w:r w:rsidR="0027264B" w:rsidRPr="0027264B">
        <w:instrText>HYPERLINK "https://onlinelibrary.wiley.com/doi/full/10.1002/mde.3507?saml_referrer" \l "mde3507-bib-0015"</w:instrText>
      </w:r>
      <w:r w:rsidR="0027264B" w:rsidRPr="0027264B">
        <w:fldChar w:fldCharType="separate"/>
      </w:r>
      <w:r w:rsidR="0027264B" w:rsidRPr="0027264B">
        <w:rPr>
          <w:rStyle w:val="afd"/>
          <w:b/>
          <w:bCs/>
        </w:rPr>
        <w:t>2021</w:t>
      </w:r>
      <w:r w:rsidR="0027264B" w:rsidRPr="0027264B">
        <w:fldChar w:fldCharType="end"/>
      </w:r>
      <w:commentRangeEnd w:id="61"/>
      <w:r w:rsidR="00ED44C7">
        <w:rPr>
          <w:rStyle w:val="ae"/>
          <w:rFonts w:ascii="Times New Roman" w:eastAsia="標楷體" w:hAnsi="Times New Roman"/>
        </w:rPr>
        <w:commentReference w:id="61"/>
      </w:r>
      <w:r w:rsidR="0027264B" w:rsidRPr="0027264B">
        <w:t>).</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0736E4EF" w14:textId="77777777" w:rsidR="0027264B" w:rsidRDefault="0027264B" w:rsidP="00737259"/>
    <w:p w14:paraId="29A530AF" w14:textId="0B491D6E" w:rsidR="001A11FB" w:rsidRDefault="001A11FB" w:rsidP="00737259">
      <w:r>
        <w:rPr>
          <w:rFonts w:hint="eastAsia"/>
        </w:rPr>
        <w:t>【數位創新與數位科技採納</w:t>
      </w:r>
      <w:r w:rsidR="00A037A9">
        <w:rPr>
          <w:rFonts w:hint="eastAsia"/>
        </w:rPr>
        <w:t>(</w:t>
      </w:r>
      <w:r w:rsidR="00A037A9" w:rsidRPr="00A037A9">
        <w:t>Digital technology adoption</w:t>
      </w:r>
      <w:r w:rsidR="00A037A9">
        <w:rPr>
          <w:rFonts w:hint="eastAsia"/>
        </w:rPr>
        <w:t>)</w:t>
      </w:r>
      <w:r w:rsidR="00E7127B">
        <w:rPr>
          <w:rFonts w:hint="eastAsia"/>
        </w:rPr>
        <w:t>，</w:t>
      </w:r>
      <w:r w:rsidR="00E7127B" w:rsidRPr="00815DA8">
        <w:rPr>
          <w:rFonts w:hint="eastAsia"/>
          <w:color w:val="EE0000"/>
          <w:highlight w:val="yellow"/>
        </w:rPr>
        <w:t>基礎</w:t>
      </w:r>
      <w:r w:rsidR="00E7127B" w:rsidRPr="00815DA8">
        <w:rPr>
          <w:rFonts w:hint="eastAsia"/>
          <w:color w:val="EE0000"/>
          <w:highlight w:val="yellow"/>
        </w:rPr>
        <w:t>-</w:t>
      </w:r>
      <w:r w:rsidR="00E7127B" w:rsidRPr="00815DA8">
        <w:rPr>
          <w:rFonts w:hint="eastAsia"/>
          <w:color w:val="EE0000"/>
          <w:highlight w:val="yellow"/>
        </w:rPr>
        <w:t>能力</w:t>
      </w:r>
      <w:r w:rsidR="00E7127B" w:rsidRPr="00815DA8">
        <w:rPr>
          <w:rFonts w:hint="eastAsia"/>
          <w:color w:val="EE0000"/>
          <w:highlight w:val="yellow"/>
        </w:rPr>
        <w:t>-</w:t>
      </w:r>
      <w:r w:rsidR="00E7127B" w:rsidRPr="00815DA8">
        <w:rPr>
          <w:rFonts w:hint="eastAsia"/>
          <w:color w:val="EE0000"/>
          <w:highlight w:val="yellow"/>
        </w:rPr>
        <w:t>商業模式再造</w:t>
      </w:r>
      <w:r>
        <w:rPr>
          <w:rFonts w:hint="eastAsia"/>
        </w:rPr>
        <w:t>】</w:t>
      </w:r>
      <w:r w:rsidRPr="001A11FB">
        <w:t>數位化創新將</w:t>
      </w:r>
      <w:r w:rsidRPr="001A11FB">
        <w:t xml:space="preserve"> </w:t>
      </w:r>
      <w:r w:rsidR="008A2E93" w:rsidRPr="008A2E93">
        <w:rPr>
          <w:b/>
          <w:bCs/>
        </w:rPr>
        <w:t>Digital technology adoption</w:t>
      </w:r>
      <w:r w:rsidR="008A2E93" w:rsidRPr="008A2E93">
        <w:t xml:space="preserve"> </w:t>
      </w:r>
      <w:r w:rsidR="008A2E93">
        <w:rPr>
          <w:rFonts w:hint="eastAsia"/>
        </w:rPr>
        <w:t>(</w:t>
      </w:r>
      <w:r w:rsidRPr="001A11FB">
        <w:t>DTA</w:t>
      </w:r>
      <w:r w:rsidR="008A2E93">
        <w:rPr>
          <w:rFonts w:hint="eastAsia"/>
        </w:rPr>
        <w:t>)</w:t>
      </w:r>
      <w:r w:rsidRPr="001A11FB">
        <w:t xml:space="preserve"> </w:t>
      </w:r>
      <w:r w:rsidRPr="001A11FB">
        <w:t>與轉型績效有效對接，</w:t>
      </w:r>
      <w:r w:rsidRPr="00E7127B">
        <w:rPr>
          <w:color w:val="EE0000"/>
        </w:rPr>
        <w:t>以</w:t>
      </w:r>
      <w:r w:rsidRPr="00E7127B">
        <w:rPr>
          <w:color w:val="EE0000"/>
        </w:rPr>
        <w:t xml:space="preserve"> DTA </w:t>
      </w:r>
      <w:r w:rsidRPr="00E7127B">
        <w:rPr>
          <w:color w:val="EE0000"/>
        </w:rPr>
        <w:t>取得人工智慧等技術為基礎，透過數位創新建構數位化能力，推動最終商業模式的塑造</w:t>
      </w:r>
      <w:r w:rsidRPr="001A11FB">
        <w:t>。</w:t>
      </w:r>
      <w:r w:rsidR="0006295A" w:rsidRPr="0006295A">
        <w:t>At this level, digital innovation effectively links DTA and transformation performance, with digital innovation driving the shaping of the final business model with the innovative construction of digital capabilities based on DTA access to technologies such as artificial intelligenc</w:t>
      </w:r>
      <w:r w:rsidR="00CC7FA1" w:rsidRPr="00BC4BD2">
        <w:rPr>
          <w:rFonts w:hint="eastAsia"/>
        </w:rPr>
        <w:t>（來自《</w:t>
      </w:r>
      <w:r w:rsidR="00CC7FA1" w:rsidRPr="003F702A">
        <w:t xml:space="preserve">Digital technology adoption, digital dynamic capability, and digital </w:t>
      </w:r>
      <w:r w:rsidR="00CC7FA1" w:rsidRPr="003F702A">
        <w:lastRenderedPageBreak/>
        <w:t>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7DF34733" w14:textId="77777777" w:rsidR="00815DA8" w:rsidRDefault="00815DA8" w:rsidP="00737259"/>
    <w:p w14:paraId="77D9086C" w14:textId="07F93A86" w:rsidR="00815DA8" w:rsidRDefault="00815DA8" w:rsidP="00737259">
      <w:r>
        <w:rPr>
          <w:rFonts w:hint="eastAsia"/>
        </w:rPr>
        <w:t>【</w:t>
      </w:r>
      <w:r w:rsidR="00B32E63">
        <w:rPr>
          <w:rFonts w:hint="eastAsia"/>
        </w:rPr>
        <w:t>實驗結果呈現出</w:t>
      </w:r>
      <w:r w:rsidR="00B32E63">
        <w:rPr>
          <w:rFonts w:hint="eastAsia"/>
        </w:rPr>
        <w:t>-&gt;</w:t>
      </w:r>
      <w:r w:rsidR="00A06B7E">
        <w:rPr>
          <w:rFonts w:hint="eastAsia"/>
        </w:rPr>
        <w:t>數位科技採納</w:t>
      </w:r>
      <w:r w:rsidR="00A06B7E">
        <w:rPr>
          <w:rFonts w:hint="eastAsia"/>
        </w:rPr>
        <w:t>(</w:t>
      </w:r>
      <w:r w:rsidR="00A06B7E" w:rsidRPr="00A037A9">
        <w:t>Digital technology adoption</w:t>
      </w:r>
      <w:r w:rsidR="00A06B7E">
        <w:rPr>
          <w:rFonts w:hint="eastAsia"/>
        </w:rPr>
        <w:t>)</w:t>
      </w:r>
      <w:r>
        <w:rPr>
          <w:rFonts w:hint="eastAsia"/>
        </w:rPr>
        <w:t>】</w:t>
      </w:r>
      <w:r w:rsidRPr="00815DA8">
        <w:t xml:space="preserve">DTA </w:t>
      </w:r>
      <w:r w:rsidRPr="00815DA8">
        <w:t>的</w:t>
      </w:r>
      <w:r w:rsidRPr="001F687D">
        <w:rPr>
          <w:color w:val="EE0000"/>
        </w:rPr>
        <w:t>動態轉變</w:t>
      </w:r>
      <w:r w:rsidRPr="00815DA8">
        <w:t>是一個</w:t>
      </w:r>
      <w:r w:rsidRPr="001F687D">
        <w:rPr>
          <w:color w:val="EE0000"/>
        </w:rPr>
        <w:t>技術提取和吸收的創造性過程</w:t>
      </w:r>
      <w:r w:rsidR="00F433F2">
        <w:rPr>
          <w:rFonts w:hint="eastAsia"/>
        </w:rPr>
        <w:t>，</w:t>
      </w:r>
      <w:r w:rsidR="00F433F2" w:rsidRPr="00F433F2">
        <w:t>雖然</w:t>
      </w:r>
      <w:r w:rsidR="00F433F2" w:rsidRPr="001F687D">
        <w:rPr>
          <w:color w:val="EE0000"/>
        </w:rPr>
        <w:t>龐大的資源基礎</w:t>
      </w:r>
      <w:r w:rsidR="00F433F2" w:rsidRPr="00F433F2">
        <w:t>無疑可以</w:t>
      </w:r>
      <w:r w:rsidR="00F433F2" w:rsidRPr="001F687D">
        <w:rPr>
          <w:color w:val="EE0000"/>
        </w:rPr>
        <w:t>作為業務轉型的要素</w:t>
      </w:r>
      <w:r w:rsidR="00F433F2" w:rsidRPr="00F433F2">
        <w:t>，實現績效賦能，但這種</w:t>
      </w:r>
      <w:r w:rsidR="00F433F2" w:rsidRPr="001F687D">
        <w:rPr>
          <w:color w:val="EE0000"/>
        </w:rPr>
        <w:t>薄弱而重要的關係在業務營運中</w:t>
      </w:r>
      <w:r w:rsidR="00F433F2" w:rsidRPr="001F687D">
        <w:rPr>
          <w:color w:val="EE0000"/>
          <w:highlight w:val="yellow"/>
        </w:rPr>
        <w:t>是不可持續的</w:t>
      </w:r>
      <w:r w:rsidR="00F433F2" w:rsidRPr="00F433F2">
        <w:t>。</w:t>
      </w:r>
      <w:r w:rsidR="00673A69" w:rsidRPr="00673A69">
        <w:t>Combined with the previous theoretical analysis, it can be seen that the dynamic transformation of DTA is a creative process of technology extraction and absorption. While a large resource base can undoubtedly be used as an element of business transformation to achieve performance empowerment, this weak and significant relationship is not sustainable in business operations</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4A90EFE" w14:textId="77777777" w:rsidR="00654D29" w:rsidRDefault="00654D29" w:rsidP="00737259"/>
    <w:p w14:paraId="08B58038" w14:textId="1CDB6976" w:rsidR="00AD2B99" w:rsidRDefault="00AD2B99" w:rsidP="00737259">
      <w:r>
        <w:rPr>
          <w:rFonts w:hint="eastAsia"/>
        </w:rPr>
        <w:t>【</w:t>
      </w:r>
      <w:r w:rsidR="00864DD8">
        <w:rPr>
          <w:rFonts w:hint="eastAsia"/>
        </w:rPr>
        <w:t>實驗結果推論出</w:t>
      </w:r>
      <w:r w:rsidR="00864DD8">
        <w:rPr>
          <w:rFonts w:hint="eastAsia"/>
        </w:rPr>
        <w:t>-</w:t>
      </w:r>
      <w:r w:rsidR="00864DD8" w:rsidRPr="00DC0C44">
        <w:rPr>
          <w:rFonts w:hint="eastAsia"/>
          <w:color w:val="EE0000"/>
        </w:rPr>
        <w:t>-</w:t>
      </w:r>
      <w:r w:rsidRPr="00DC0C44">
        <w:rPr>
          <w:rFonts w:hint="eastAsia"/>
          <w:color w:val="EE0000"/>
          <w:highlight w:val="yellow"/>
        </w:rPr>
        <w:t>效率提升是紡織業提升績效的重要方向</w:t>
      </w:r>
      <w:r>
        <w:rPr>
          <w:rFonts w:hint="eastAsia"/>
        </w:rPr>
        <w:t>】</w:t>
      </w:r>
      <w:r w:rsidR="009B68DB" w:rsidRPr="009B68DB">
        <w:t>儘管勞動要素紅利不斷下降，但不可否認，紡織業仍是典型的要素禀賦型產業，效率是提升績效的重要方向與出路。</w:t>
      </w:r>
      <w:r w:rsidR="00DC0C44" w:rsidRPr="00DC0C44">
        <w:t>The textile industry itself is a traditional manufacturing industry and a vital livelihood component of the national economy. Despite the declining labor factor dividend, it is undeniable that the textile industry is still a typical factor endowment industry and efficiency is an important direction and outlet to improve performance.</w:t>
      </w:r>
      <w:r w:rsidR="001C333A" w:rsidRPr="001C333A">
        <w:rPr>
          <w:rFonts w:hint="eastAsia"/>
        </w:rPr>
        <w:t xml:space="preserve"> </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138FF0B" w14:textId="77777777" w:rsidR="00055E0A" w:rsidRDefault="00055E0A" w:rsidP="00737259"/>
    <w:p w14:paraId="6A2A0FAA" w14:textId="3160907E" w:rsidR="00055E0A" w:rsidRDefault="00055E0A" w:rsidP="00737259">
      <w:r>
        <w:rPr>
          <w:rFonts w:hint="eastAsia"/>
        </w:rPr>
        <w:t>【</w:t>
      </w:r>
      <w:r w:rsidR="00D60E5D">
        <w:rPr>
          <w:rFonts w:hint="eastAsia"/>
        </w:rPr>
        <w:t>討論中總結出實驗結果</w:t>
      </w:r>
      <w:r w:rsidR="00D60E5D">
        <w:rPr>
          <w:rFonts w:hint="eastAsia"/>
        </w:rPr>
        <w:t>--</w:t>
      </w:r>
      <w:r w:rsidR="00D60E5D" w:rsidRPr="00CF6C66">
        <w:rPr>
          <w:rFonts w:hint="eastAsia"/>
          <w:color w:val="EE0000"/>
        </w:rPr>
        <w:t>-</w:t>
      </w:r>
      <w:r w:rsidRPr="00CF6C66">
        <w:rPr>
          <w:rFonts w:hint="eastAsia"/>
          <w:color w:val="EE0000"/>
        </w:rPr>
        <w:t>DTA</w:t>
      </w:r>
      <w:r w:rsidRPr="00CF6C66">
        <w:rPr>
          <w:rFonts w:hint="eastAsia"/>
          <w:color w:val="EE0000"/>
        </w:rPr>
        <w:t>影響紡織產業轉型</w:t>
      </w:r>
      <w:r>
        <w:rPr>
          <w:rFonts w:hint="eastAsia"/>
        </w:rPr>
        <w:t>】</w:t>
      </w:r>
      <w:r w:rsidRPr="00055E0A">
        <w:t>從樣本整體來看，</w:t>
      </w:r>
      <w:r w:rsidRPr="00055E0A">
        <w:t xml:space="preserve">DTA </w:t>
      </w:r>
      <w:r w:rsidRPr="00055E0A">
        <w:t>與紡織企業數位轉型績效的正向影響顯著性較低。</w:t>
      </w:r>
      <w:r w:rsidRPr="00CF6C66">
        <w:rPr>
          <w:color w:val="EE0000"/>
        </w:rPr>
        <w:t>而當紡織企業</w:t>
      </w:r>
      <w:r w:rsidRPr="00CF6C66">
        <w:rPr>
          <w:color w:val="EE0000"/>
        </w:rPr>
        <w:t xml:space="preserve"> DTA </w:t>
      </w:r>
      <w:r w:rsidRPr="00CF6C66">
        <w:rPr>
          <w:color w:val="EE0000"/>
        </w:rPr>
        <w:t>整體水準較高時，研究結果顯示</w:t>
      </w:r>
      <w:r w:rsidRPr="00CF6C66">
        <w:rPr>
          <w:color w:val="EE0000"/>
        </w:rPr>
        <w:t xml:space="preserve"> DTA </w:t>
      </w:r>
      <w:r w:rsidRPr="00CF6C66">
        <w:rPr>
          <w:color w:val="EE0000"/>
        </w:rPr>
        <w:t>能夠正向驅動紡織企業的數位轉型</w:t>
      </w:r>
      <w:r w:rsidRPr="00055E0A">
        <w:t>，與現有研究關於科技能夠正向提升企業績效的結論並不完全一致。紡織企業作為傳統企業，數位化起點較低，長期固化的勞力密集發展模式更增加了其數位轉型的難</w:t>
      </w:r>
      <w:r w:rsidRPr="00055E0A">
        <w:lastRenderedPageBreak/>
        <w:t>度。因此，</w:t>
      </w:r>
      <w:r w:rsidRPr="00CF6C66">
        <w:rPr>
          <w:color w:val="EE0000"/>
        </w:rPr>
        <w:t>當</w:t>
      </w:r>
      <w:r w:rsidRPr="00CF6C66">
        <w:rPr>
          <w:color w:val="EE0000"/>
        </w:rPr>
        <w:t xml:space="preserve"> DTA </w:t>
      </w:r>
      <w:r w:rsidRPr="00CF6C66">
        <w:rPr>
          <w:color w:val="EE0000"/>
        </w:rPr>
        <w:t>數量和程度較低時，企業很難利用數位化技術。特別是在轉型初期，</w:t>
      </w:r>
      <w:r w:rsidRPr="00CF6C66">
        <w:rPr>
          <w:color w:val="EE0000"/>
        </w:rPr>
        <w:t xml:space="preserve">DTA </w:t>
      </w:r>
      <w:r w:rsidRPr="00CF6C66">
        <w:rPr>
          <w:color w:val="EE0000"/>
        </w:rPr>
        <w:t>的邊際效應微乎其微。當</w:t>
      </w:r>
      <w:r w:rsidRPr="00CF6C66">
        <w:rPr>
          <w:color w:val="EE0000"/>
        </w:rPr>
        <w:t xml:space="preserve"> DTA </w:t>
      </w:r>
      <w:r w:rsidRPr="00CF6C66">
        <w:rPr>
          <w:color w:val="EE0000"/>
        </w:rPr>
        <w:t>水準跨越門檻後，企業可以直接利用數位技術來提高效率、節省成本等；推進公司數位轉型；並獲得邊際增量轉換效能</w:t>
      </w:r>
      <w:r w:rsidRPr="00055E0A">
        <w:t>。</w:t>
      </w:r>
      <w:r w:rsidR="000F5E4F" w:rsidRPr="000F5E4F">
        <w:t>In terms of the sample as a whole, the significance of the positive effect between DTA and digital transformation performance of textile firms is low. Whereas when the overall level of DTA in textile companies is high, the results show that DTA can positively drive the digital transformation of textile companies, which is not entirely consistent with the findings of existing research on the ability of technology to enhance business performance positively. Textile enterprises, as traditional enterprises, have a low starting point for their digitalization, and the long-consolidated labor-intensive development model adds to the difficulty of their digital transformation. Therefore, it is difficult for enterprises to take advantage of digital technology when the number and degree of DTA are low. Especially in the early stages of transformation, the marginal effect of DTA is minimal. When the level of DTA crosses the threshold, the company can use digital technology directly to improve efficiency, save costs, and so on; advance the company's digital transformation; and obtain a marginal incremental transformation performance.</w:t>
      </w:r>
      <w:r w:rsidR="001C333A" w:rsidRPr="001C333A">
        <w:rPr>
          <w:rFonts w:hint="eastAsia"/>
        </w:rPr>
        <w:t xml:space="preserve"> </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2E5541C2" w14:textId="77777777" w:rsidR="0018596C" w:rsidRDefault="0018596C" w:rsidP="00737259"/>
    <w:p w14:paraId="37594263" w14:textId="168AC969" w:rsidR="00673A69" w:rsidRDefault="0018596C" w:rsidP="00A96688">
      <w:r>
        <w:rPr>
          <w:rFonts w:hint="eastAsia"/>
        </w:rPr>
        <w:t>【結論提到，紡織業應優先考慮目標與價值創造</w:t>
      </w:r>
      <w:r>
        <w:rPr>
          <w:rFonts w:hint="eastAsia"/>
        </w:rPr>
        <w:t>(</w:t>
      </w:r>
      <w:r>
        <w:rPr>
          <w:rFonts w:hint="eastAsia"/>
        </w:rPr>
        <w:t>績效提升</w:t>
      </w:r>
      <w:r>
        <w:rPr>
          <w:rFonts w:hint="eastAsia"/>
        </w:rPr>
        <w:t>)</w:t>
      </w:r>
      <w:r>
        <w:rPr>
          <w:rFonts w:hint="eastAsia"/>
        </w:rPr>
        <w:t>】</w:t>
      </w:r>
      <w:r w:rsidRPr="0018596C">
        <w:t>紡織企業</w:t>
      </w:r>
      <w:r w:rsidRPr="005763DC">
        <w:rPr>
          <w:color w:val="EE0000"/>
        </w:rPr>
        <w:t>應該考慮企業的最終目標和價值創造</w:t>
      </w:r>
      <w:r w:rsidRPr="0018596C">
        <w:t>，</w:t>
      </w:r>
      <w:r w:rsidRPr="005763DC">
        <w:rPr>
          <w:color w:val="EE0000"/>
        </w:rPr>
        <w:t>避免盲目引入數位化技術</w:t>
      </w:r>
      <w:r w:rsidR="004B5E32">
        <w:rPr>
          <w:rFonts w:hint="eastAsia"/>
        </w:rPr>
        <w:t>。</w:t>
      </w:r>
      <w:r w:rsidR="00D16F51" w:rsidRPr="00D16F51">
        <w:t>extile companies should consider the ultimate goal and value creation of the company, avoiding introducing digital technology blindly</w:t>
      </w:r>
      <w:r w:rsidR="004B5E32" w:rsidRPr="004B5E32">
        <w:t>至關重要的是</w:t>
      </w:r>
      <w:r w:rsidR="004B5E32" w:rsidRPr="00927EAD">
        <w:rPr>
          <w:color w:val="EE0000"/>
        </w:rPr>
        <w:t>考慮引入哪些數位技術以及如何採用這些技術</w:t>
      </w:r>
      <w:r w:rsidR="004B5E32" w:rsidRPr="004B5E32">
        <w:t>來帶來新的業務成長機會並滿足市場需求。其次，紡織企業應著重發展數位化動態能力。</w:t>
      </w:r>
      <w:r w:rsidR="004B5E32" w:rsidRPr="005763DC">
        <w:rPr>
          <w:color w:val="EE0000"/>
        </w:rPr>
        <w:t>企業能力不僅是獨特的資源，也是將其他資源轉化為競爭優勢的強大催化劑</w:t>
      </w:r>
      <w:r w:rsidR="004B5E32" w:rsidRPr="004B5E32">
        <w:t>。</w:t>
      </w:r>
      <w:r w:rsidR="00A96688" w:rsidRPr="00A96688">
        <w:t xml:space="preserve">. It is critical to consider which digital technologies are introduced and how they can be adopted to bring about new business growth opportunities and meet market needs. Second, textile firms should focus on developing digital dynamic capabilities. Firm capabilities are not </w:t>
      </w:r>
      <w:r w:rsidR="00A96688" w:rsidRPr="00A96688">
        <w:lastRenderedPageBreak/>
        <w:t>only unique resources but also a strong catalyst for transforming other resources into competitive advantages. </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E1CE455" w14:textId="1FB68000" w:rsidR="00412EAD" w:rsidRDefault="002E1CFB" w:rsidP="00412EAD">
      <w:pPr>
        <w:pStyle w:val="2"/>
      </w:pPr>
      <w:r>
        <w:rPr>
          <w:rFonts w:hint="eastAsia"/>
        </w:rPr>
        <w:t>下一篇看這個</w:t>
      </w:r>
      <w:r w:rsidRPr="002E1CFB">
        <w:t>Service Innovation: A Service-Dominant Logic Perspective</w:t>
      </w:r>
      <w:r w:rsidR="00680EB0">
        <w:rPr>
          <w:rFonts w:hint="eastAsia"/>
        </w:rPr>
        <w:t xml:space="preserve"> </w:t>
      </w:r>
      <w:r w:rsidR="00412EAD" w:rsidRPr="00412EAD">
        <w:t>Robert F. Lusch, Satish Nambisan</w:t>
      </w:r>
      <w:r w:rsidR="00412EAD">
        <w:rPr>
          <w:rFonts w:hint="eastAsia"/>
        </w:rPr>
        <w:t>(2015) MISQ</w:t>
      </w:r>
    </w:p>
    <w:p w14:paraId="4627AF7B" w14:textId="090CC458" w:rsidR="003B4ECE" w:rsidRDefault="003B4ECE" w:rsidP="000E2EE1">
      <w:pPr>
        <w:pStyle w:val="2"/>
      </w:pPr>
      <w:hyperlink r:id="rId222" w:history="1">
        <w:r w:rsidRPr="003B4ECE">
          <w:rPr>
            <w:rStyle w:val="afd"/>
          </w:rPr>
          <w:t>Towards a theory of ecosystems</w:t>
        </w:r>
      </w:hyperlink>
      <w:r w:rsidR="00100839">
        <w:rPr>
          <w:rFonts w:hint="eastAsia"/>
        </w:rPr>
        <w:t xml:space="preserve"> </w:t>
      </w:r>
      <w:r w:rsidR="00CA5742">
        <w:rPr>
          <w:rFonts w:hint="eastAsia"/>
        </w:rPr>
        <w:t>(2018)</w:t>
      </w:r>
      <w:r w:rsidR="00100839">
        <w:rPr>
          <w:rFonts w:hint="eastAsia"/>
        </w:rPr>
        <w:t>引用</w:t>
      </w:r>
      <w:r w:rsidR="00F37A66">
        <w:rPr>
          <w:rFonts w:hint="eastAsia"/>
        </w:rPr>
        <w:t>19876by</w:t>
      </w:r>
      <w:r w:rsidR="00F37A66" w:rsidRPr="00F37A66">
        <w:t xml:space="preserve"> Michael G. Jacobides, Carmelo Cennamo, Annabelle Gawer</w:t>
      </w:r>
    </w:p>
    <w:p w14:paraId="3B218081" w14:textId="5A98C512" w:rsidR="00CA5742" w:rsidRDefault="00CA5742" w:rsidP="00F37A66">
      <w:r>
        <w:rPr>
          <w:rFonts w:hint="eastAsia"/>
        </w:rPr>
        <w:t>【這篇研究討論模組化】</w:t>
      </w:r>
      <w:r w:rsidRPr="00CA5742">
        <w:t>我們考慮</w:t>
      </w:r>
      <w:r w:rsidRPr="0083371D">
        <w:rPr>
          <w:color w:val="EE0000"/>
        </w:rPr>
        <w:t>生態系統出現的必要條件</w:t>
      </w:r>
      <w:r w:rsidRPr="0083371D">
        <w:rPr>
          <w:color w:val="EE0000"/>
        </w:rPr>
        <w:t>——</w:t>
      </w:r>
      <w:r w:rsidRPr="0083371D">
        <w:rPr>
          <w:color w:val="EE0000"/>
        </w:rPr>
        <w:t>特別是模組化</w:t>
      </w:r>
      <w:r w:rsidRPr="00CA5742">
        <w:t>——</w:t>
      </w:r>
      <w:r w:rsidRPr="00CA5742">
        <w:t>以及使它們有趣的</w:t>
      </w:r>
      <w:r w:rsidRPr="0083371D">
        <w:rPr>
          <w:color w:val="EE0000"/>
        </w:rPr>
        <w:t>相互作用</w:t>
      </w:r>
      <w:r w:rsidRPr="00CA5742">
        <w:t>——</w:t>
      </w:r>
      <w:r w:rsidRPr="00CA5742">
        <w:t>具體來說，不同</w:t>
      </w:r>
      <w:r w:rsidRPr="00CA5742">
        <w:rPr>
          <w:i/>
          <w:iCs/>
        </w:rPr>
        <w:t>類型</w:t>
      </w:r>
      <w:r w:rsidRPr="00CA5742">
        <w:t>的互補性的共存。</w:t>
      </w:r>
      <w:r w:rsidR="00D11CAD" w:rsidRPr="00D11CAD">
        <w:t>研究這些</w:t>
      </w:r>
      <w:r w:rsidR="00D11CAD" w:rsidRPr="00E54BC8">
        <w:rPr>
          <w:color w:val="EE0000"/>
        </w:rPr>
        <w:t>互補性的性質、方向性和強度，以及企業如何影響它們</w:t>
      </w:r>
      <w:r w:rsidR="00D11CAD" w:rsidRPr="00D11CAD">
        <w:t>，從而</w:t>
      </w:r>
      <w:r w:rsidR="00D11CAD" w:rsidRPr="00E54BC8">
        <w:rPr>
          <w:color w:val="EE0000"/>
        </w:rPr>
        <w:t>塑造生態系統的形成和結構</w:t>
      </w:r>
      <w:r w:rsidR="00D11CAD" w:rsidRPr="00D11CAD">
        <w:t>，有助於</w:t>
      </w:r>
      <w:r w:rsidR="00D11CAD" w:rsidRPr="00E54BC8">
        <w:rPr>
          <w:color w:val="EE0000"/>
        </w:rPr>
        <w:t>解釋</w:t>
      </w:r>
      <w:r w:rsidR="00D11CAD" w:rsidRPr="00E54BC8">
        <w:rPr>
          <w:color w:val="EE0000"/>
          <w:highlight w:val="yellow"/>
        </w:rPr>
        <w:t>生態系統內部和之間不同的價值創造</w:t>
      </w:r>
      <w:r w:rsidR="00D11CAD" w:rsidRPr="00E54BC8">
        <w:rPr>
          <w:color w:val="EE0000"/>
        </w:rPr>
        <w:t>和獲取動態</w:t>
      </w:r>
      <w:r w:rsidR="00D11CAD" w:rsidRPr="00D11CAD">
        <w:t>。</w:t>
      </w:r>
      <w:r w:rsidR="0083371D" w:rsidRPr="0083371D">
        <w:t>As a first step towards a positive theory, we consider the conditions necessary for ecosystems to emerge—modularity in particular—and the interactions that make them interesting—specifically, the co-existence of different </w:t>
      </w:r>
      <w:r w:rsidR="0083371D" w:rsidRPr="0083371D">
        <w:rPr>
          <w:i/>
          <w:iCs/>
        </w:rPr>
        <w:t>types</w:t>
      </w:r>
      <w:r w:rsidR="0083371D" w:rsidRPr="0083371D">
        <w:t> of complementarities. </w:t>
      </w:r>
      <w:r w:rsidR="001C333A" w:rsidRPr="00BC4BD2">
        <w:rPr>
          <w:rFonts w:hint="eastAsia"/>
        </w:rPr>
        <w:t>（來自《</w:t>
      </w:r>
      <w:r w:rsidR="001C333A" w:rsidRPr="001C333A">
        <w:t>Towards a theory of ecosystems</w:t>
      </w:r>
      <w:r w:rsidR="001C333A" w:rsidRPr="00BC4BD2">
        <w:rPr>
          <w:rFonts w:hint="eastAsia"/>
        </w:rPr>
        <w:t>》，</w:t>
      </w:r>
      <w:r w:rsidR="001C333A" w:rsidRPr="001C333A">
        <w:t>Michael G. Jacobides, Carmelo Cennamo, Annabelle Gawer</w:t>
      </w:r>
      <w:r w:rsidR="001C333A" w:rsidRPr="00BC4BD2">
        <w:rPr>
          <w:rFonts w:hint="eastAsia"/>
        </w:rPr>
        <w:t>，</w:t>
      </w:r>
      <w:r w:rsidR="001C333A">
        <w:rPr>
          <w:rFonts w:hint="eastAsia"/>
        </w:rPr>
        <w:t>2018</w:t>
      </w:r>
      <w:r w:rsidR="001C333A" w:rsidRPr="00BC4BD2">
        <w:rPr>
          <w:rFonts w:hint="eastAsia"/>
        </w:rPr>
        <w:t>）</w:t>
      </w:r>
    </w:p>
    <w:p w14:paraId="10208F47" w14:textId="77777777" w:rsidR="00F37A66" w:rsidRDefault="00F37A66" w:rsidP="00F37A66"/>
    <w:p w14:paraId="5D635247" w14:textId="0FE1D4DC" w:rsidR="001A36B2" w:rsidRDefault="001A36B2" w:rsidP="00F37A66">
      <w:r>
        <w:rPr>
          <w:rFonts w:hint="eastAsia"/>
        </w:rPr>
        <w:t>【生態系統定義】</w:t>
      </w:r>
      <w:r w:rsidRPr="001A36B2">
        <w:t>生態</w:t>
      </w:r>
      <w:r w:rsidRPr="001A36B2">
        <w:rPr>
          <w:i/>
          <w:iCs/>
        </w:rPr>
        <w:t>系統</w:t>
      </w:r>
      <w:r w:rsidRPr="001A36B2">
        <w:t>這個名詞源自生物學，通常指一組</w:t>
      </w:r>
      <w:r w:rsidRPr="00780425">
        <w:rPr>
          <w:color w:val="EE0000"/>
        </w:rPr>
        <w:t>相互作用、相互依賴活動的企業</w:t>
      </w:r>
      <w:r w:rsidR="00435230" w:rsidRPr="00435230">
        <w:t>Borrowed from biology, the term </w:t>
      </w:r>
      <w:r w:rsidR="00435230" w:rsidRPr="00435230">
        <w:rPr>
          <w:i/>
          <w:iCs/>
        </w:rPr>
        <w:t>ecosystem</w:t>
      </w:r>
      <w:r w:rsidR="00435230" w:rsidRPr="00435230">
        <w:t> generally refers to a group of interacting firms that depend on each other's activities. </w:t>
      </w:r>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r w:rsidR="00821CB7" w:rsidRPr="00BC4BD2">
        <w:rPr>
          <w:rFonts w:hint="eastAsia"/>
        </w:rPr>
        <w:t>）</w:t>
      </w:r>
    </w:p>
    <w:p w14:paraId="10906AF1" w14:textId="77777777" w:rsidR="00A3343E" w:rsidRDefault="00A3343E" w:rsidP="00F37A66"/>
    <w:p w14:paraId="6ED15818" w14:textId="4308CC46" w:rsidR="00A3343E" w:rsidRDefault="00A3343E" w:rsidP="00F37A66">
      <w:r>
        <w:rPr>
          <w:rFonts w:hint="eastAsia"/>
        </w:rPr>
        <w:t>【三種生態】</w:t>
      </w:r>
      <w:r w:rsidR="007866CA">
        <w:rPr>
          <w:rFonts w:hint="eastAsia"/>
        </w:rPr>
        <w:t>1</w:t>
      </w:r>
      <w:r w:rsidRPr="00F41669">
        <w:rPr>
          <w:color w:val="EE0000"/>
        </w:rPr>
        <w:t>商業生態系統流</w:t>
      </w:r>
      <w:r w:rsidRPr="00A3343E">
        <w:t>，以公司及其環境為中心；</w:t>
      </w:r>
      <w:r w:rsidRPr="00A3343E">
        <w:t xml:space="preserve"> </w:t>
      </w:r>
      <w:r w:rsidR="007866CA">
        <w:rPr>
          <w:rFonts w:hint="eastAsia"/>
        </w:rPr>
        <w:t>2</w:t>
      </w:r>
      <w:r w:rsidRPr="00F41669">
        <w:rPr>
          <w:color w:val="EE0000"/>
        </w:rPr>
        <w:t>創新生態系統流</w:t>
      </w:r>
      <w:r w:rsidRPr="00A3343E">
        <w:t>，專注於</w:t>
      </w:r>
      <w:r w:rsidRPr="00F41669">
        <w:rPr>
          <w:color w:val="EE0000"/>
        </w:rPr>
        <w:t>特定的創新或新的價值主張</w:t>
      </w:r>
      <w:r w:rsidRPr="00A3343E">
        <w:t>以及</w:t>
      </w:r>
      <w:r w:rsidRPr="00F41669">
        <w:rPr>
          <w:color w:val="EE0000"/>
        </w:rPr>
        <w:t>支持它的參與者群體</w:t>
      </w:r>
      <w:r w:rsidRPr="00A3343E">
        <w:t>；以及</w:t>
      </w:r>
      <w:r w:rsidRPr="00A3343E">
        <w:t>“</w:t>
      </w:r>
      <w:r w:rsidRPr="00F41669">
        <w:rPr>
          <w:color w:val="EE0000"/>
        </w:rPr>
        <w:t>平台生態系統</w:t>
      </w:r>
      <w:r w:rsidRPr="00A3343E">
        <w:t>”</w:t>
      </w:r>
      <w:r w:rsidRPr="00A3343E">
        <w:t>流，它</w:t>
      </w:r>
      <w:r w:rsidRPr="00F41669">
        <w:rPr>
          <w:color w:val="EE0000"/>
        </w:rPr>
        <w:t>考慮參與者如何圍繞平台組織起來</w:t>
      </w:r>
      <w:r w:rsidRPr="00A3343E">
        <w:t>。</w:t>
      </w:r>
      <w:r w:rsidR="00FE0BD8" w:rsidRPr="00FE0BD8">
        <w:t>“business ecosystem” stream, which centers on a firm and its environment; an “innovation ecosystem” stream, focused around a particular innovation or new value proposition and the constellation of actors that support it; and a “platform ecosystem” stream, which considers how actors organize around a platform.</w:t>
      </w:r>
      <w:r w:rsidR="00821CB7" w:rsidRPr="00821CB7">
        <w:rPr>
          <w:rFonts w:hint="eastAsia"/>
        </w:rPr>
        <w:t xml:space="preserve"> </w:t>
      </w:r>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r w:rsidR="00821CB7" w:rsidRPr="00BC4BD2">
        <w:rPr>
          <w:rFonts w:hint="eastAsia"/>
        </w:rPr>
        <w:t>）</w:t>
      </w:r>
    </w:p>
    <w:p w14:paraId="5AC6018F" w14:textId="77777777" w:rsidR="00821CB7" w:rsidRDefault="00821CB7" w:rsidP="00F37A66"/>
    <w:p w14:paraId="5EBE3BF5" w14:textId="5D7C2A57" w:rsidR="00A522F6" w:rsidRPr="00A522F6" w:rsidRDefault="00865C97" w:rsidP="00A522F6">
      <w:r>
        <w:rPr>
          <w:rFonts w:hint="eastAsia"/>
        </w:rPr>
        <w:t>【一，商業生態系統】</w:t>
      </w:r>
      <w:r w:rsidR="001B5C02" w:rsidRPr="001B5C02">
        <w:t>關注</w:t>
      </w:r>
      <w:r w:rsidR="001B5C02" w:rsidRPr="00FE7CF9">
        <w:rPr>
          <w:color w:val="EE0000"/>
        </w:rPr>
        <w:t>單一公司或新企業</w:t>
      </w:r>
      <w:r w:rsidR="001B5C02" w:rsidRPr="001B5C02">
        <w:t>，將生態系統視為「</w:t>
      </w:r>
      <w:r w:rsidR="001B5C02" w:rsidRPr="00FE7CF9">
        <w:rPr>
          <w:color w:val="EE0000"/>
        </w:rPr>
        <w:t>影響企業及其客戶和供應商的組織、機構和個人的共同體</w:t>
      </w:r>
      <w:r w:rsidR="001B5C02" w:rsidRPr="001B5C02">
        <w:t>」</w:t>
      </w:r>
      <w:r w:rsidR="00713717" w:rsidRPr="00713717">
        <w:t>The first stream focuses on an individual firm or new venture, and views the ecosystem as a “community of organizations, institutions, and individuals that impact the enterprise and the enterprise's customers and supplies”</w:t>
      </w:r>
      <w:r w:rsidR="00FE7CF9" w:rsidRPr="00FE7CF9">
        <w:rPr>
          <w:rFonts w:ascii="Open Sans" w:hAnsi="Open Sans" w:cs="Open Sans"/>
          <w:color w:val="000000"/>
          <w:shd w:val="clear" w:color="auto" w:fill="FFFFFF"/>
        </w:rPr>
        <w:t xml:space="preserve"> </w:t>
      </w:r>
      <w:r w:rsidR="00FE7CF9" w:rsidRPr="00FE7CF9">
        <w:t> (Teece, </w:t>
      </w:r>
      <w:hyperlink r:id="rId223" w:anchor="smj2904-bib-0090" w:history="1">
        <w:r w:rsidR="00FE7CF9" w:rsidRPr="00FE7CF9">
          <w:rPr>
            <w:rStyle w:val="afd"/>
            <w:b/>
            <w:bCs/>
          </w:rPr>
          <w:t>2007</w:t>
        </w:r>
      </w:hyperlink>
      <w:r w:rsidR="00FE7CF9" w:rsidRPr="00FE7CF9">
        <w:t>, p. 1325).</w:t>
      </w:r>
      <w:r w:rsidR="00FE7CF9" w:rsidRPr="00FE7CF9">
        <w:t>生態系統被認為是由</w:t>
      </w:r>
      <w:r w:rsidR="00FE7CF9" w:rsidRPr="00D14C3B">
        <w:rPr>
          <w:color w:val="EE0000"/>
          <w:highlight w:val="yellow"/>
        </w:rPr>
        <w:t>相互作用的參與者組成的經濟共同體</w:t>
      </w:r>
      <w:r w:rsidR="00FE7CF9" w:rsidRPr="00FE7CF9">
        <w:t>，這些參與者都透過他們的活動相互影響，並考慮超越單一行業界限的所有相關參與者</w:t>
      </w:r>
      <w:r w:rsidR="00133A72" w:rsidRPr="00BC4BD2">
        <w:rPr>
          <w:rFonts w:hint="eastAsia"/>
        </w:rPr>
        <w:t>（來自《</w:t>
      </w:r>
      <w:r w:rsidR="00133A72" w:rsidRPr="001C333A">
        <w:t>Towards a theory of ecosystems</w:t>
      </w:r>
      <w:r w:rsidR="00133A72" w:rsidRPr="00BC4BD2">
        <w:rPr>
          <w:rFonts w:hint="eastAsia"/>
        </w:rPr>
        <w:t>》，</w:t>
      </w:r>
      <w:r w:rsidR="00133A72" w:rsidRPr="001C333A">
        <w:t>Michael G. Jacobides, Carmelo Cennamo, Annabelle Gawer</w:t>
      </w:r>
      <w:r w:rsidR="00133A72" w:rsidRPr="00BC4BD2">
        <w:rPr>
          <w:rFonts w:hint="eastAsia"/>
        </w:rPr>
        <w:t>，</w:t>
      </w:r>
      <w:r w:rsidR="00133A72">
        <w:rPr>
          <w:rFonts w:hint="eastAsia"/>
        </w:rPr>
        <w:t>2018</w:t>
      </w:r>
      <w:r w:rsidR="00133A72" w:rsidRPr="00BC4BD2">
        <w:rPr>
          <w:rFonts w:hint="eastAsia"/>
        </w:rPr>
        <w:t>）</w:t>
      </w:r>
    </w:p>
    <w:p w14:paraId="147D7BC0" w14:textId="77777777" w:rsidR="003B4ECE" w:rsidRDefault="003B4ECE" w:rsidP="003B4ECE"/>
    <w:p w14:paraId="4C980BCD" w14:textId="6F08AAA7" w:rsidR="00C36492" w:rsidRDefault="00110999" w:rsidP="003B4ECE">
      <w:r>
        <w:rPr>
          <w:rFonts w:hint="eastAsia"/>
        </w:rPr>
        <w:t>【二，</w:t>
      </w:r>
      <w:r w:rsidR="00C37513" w:rsidRPr="00F41669">
        <w:rPr>
          <w:color w:val="EE0000"/>
        </w:rPr>
        <w:t>創新生態系統流</w:t>
      </w:r>
      <w:r w:rsidR="004569D2" w:rsidRPr="00123774">
        <w:rPr>
          <w:rFonts w:hint="eastAsia"/>
        </w:rPr>
        <w:t>】</w:t>
      </w:r>
      <w:r w:rsidR="00A346C3" w:rsidRPr="00123774">
        <w:t>集中在</w:t>
      </w:r>
      <w:r w:rsidR="00A346C3" w:rsidRPr="00123774">
        <w:rPr>
          <w:highlight w:val="yellow"/>
        </w:rPr>
        <w:t>焦點創新以及支持該創新的一系列組成部分</w:t>
      </w:r>
      <w:r w:rsidR="00A346C3" w:rsidRPr="00123774">
        <w:t>（上游）和補充物（下游），並將生態系統視為「</w:t>
      </w:r>
      <w:r w:rsidR="00A346C3" w:rsidRPr="004F5B94">
        <w:rPr>
          <w:color w:val="EE0000"/>
        </w:rPr>
        <w:t>企業將其各自的產品組合成一個連貫的、面向客戶的解決方案的協作安排</w:t>
      </w:r>
      <w:r w:rsidR="00A346C3" w:rsidRPr="00123774">
        <w:t>」</w:t>
      </w:r>
      <w:r w:rsidR="00024A2B">
        <w:rPr>
          <w:rFonts w:hint="eastAsia"/>
        </w:rPr>
        <w:t>，</w:t>
      </w:r>
      <w:r w:rsidR="00762E3A" w:rsidRPr="00762E3A">
        <w:t>focuses on a focal innovation and the set of components (upstream) and complements (downstream) that support it, and views the ecosystem as “the collaborative arrangements through which firms combine their individual offerings into a coherent, customer-facing solution” (Adner, </w:t>
      </w:r>
      <w:hyperlink r:id="rId224" w:anchor="smj2904-bib-0001" w:history="1">
        <w:r w:rsidR="00762E3A" w:rsidRPr="00762E3A">
          <w:rPr>
            <w:rStyle w:val="afd"/>
            <w:b/>
            <w:bCs/>
          </w:rPr>
          <w:t>2006</w:t>
        </w:r>
      </w:hyperlink>
      <w:r w:rsidR="00762E3A" w:rsidRPr="00762E3A">
        <w:t>, p. 98).</w:t>
      </w:r>
      <w:r w:rsidR="00F44F7B">
        <w:rPr>
          <w:rFonts w:hint="eastAsia"/>
        </w:rPr>
        <w:t>此生</w:t>
      </w:r>
      <w:r w:rsidR="00024A2B" w:rsidRPr="00024A2B">
        <w:t>態系統概念旨在</w:t>
      </w:r>
      <w:r w:rsidR="00024A2B" w:rsidRPr="000D23E8">
        <w:rPr>
          <w:color w:val="EE0000"/>
        </w:rPr>
        <w:t>捕捉核心產品、其組成部分及其互補產品</w:t>
      </w:r>
      <w:r w:rsidR="00024A2B" w:rsidRPr="000D23E8">
        <w:rPr>
          <w:color w:val="EE0000"/>
        </w:rPr>
        <w:t>/</w:t>
      </w:r>
      <w:r w:rsidR="00024A2B" w:rsidRPr="000D23E8">
        <w:rPr>
          <w:color w:val="EE0000"/>
        </w:rPr>
        <w:t>服務（「互補品」）之間的聯繫</w:t>
      </w:r>
      <w:r w:rsidR="00024A2B" w:rsidRPr="00024A2B">
        <w:t>，這些產品</w:t>
      </w:r>
      <w:r w:rsidR="00024A2B" w:rsidRPr="00024A2B">
        <w:t>/</w:t>
      </w:r>
      <w:r w:rsidR="00024A2B" w:rsidRPr="00024A2B">
        <w:t>服務</w:t>
      </w:r>
      <w:r w:rsidR="00024A2B" w:rsidRPr="000D23E8">
        <w:rPr>
          <w:color w:val="EE0000"/>
        </w:rPr>
        <w:t>共同為客戶增加價值</w:t>
      </w:r>
      <w:r w:rsidR="00CA5923" w:rsidRPr="007645E7">
        <w:t xml:space="preserve">Here, the anchoring point is the system of innovations that allows customers to use the end product, rather than the firm. Accordingly, the </w:t>
      </w:r>
      <w:r w:rsidR="00CA5923" w:rsidRPr="007645E7">
        <w:lastRenderedPageBreak/>
        <w:t>ecosystem concept is intended to capture the link between a core product, its components, and its complementary products/services (“complements”), which jointly add value for customers.</w:t>
      </w:r>
      <w:r w:rsidR="00CA5923" w:rsidRPr="00CA5923">
        <w:rPr>
          <w:color w:val="EE0000"/>
        </w:rPr>
        <w:t> </w:t>
      </w:r>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r w:rsidR="009C13BD" w:rsidRPr="00BC4BD2">
        <w:rPr>
          <w:rFonts w:hint="eastAsia"/>
        </w:rPr>
        <w:t>）</w:t>
      </w:r>
    </w:p>
    <w:p w14:paraId="7BA005AE" w14:textId="77777777" w:rsidR="004F5B94" w:rsidRDefault="004F5B94" w:rsidP="003B4ECE"/>
    <w:p w14:paraId="60DF4613" w14:textId="248A02C4" w:rsidR="005E1C0F" w:rsidRDefault="002D3699" w:rsidP="003216FC">
      <w:r>
        <w:rPr>
          <w:rFonts w:hint="eastAsia"/>
        </w:rPr>
        <w:t>【三，</w:t>
      </w:r>
      <w:r w:rsidRPr="00F41669">
        <w:rPr>
          <w:color w:val="EE0000"/>
        </w:rPr>
        <w:t>平台生態系統</w:t>
      </w:r>
      <w:r>
        <w:rPr>
          <w:rFonts w:hint="eastAsia"/>
        </w:rPr>
        <w:t>】</w:t>
      </w:r>
      <w:r w:rsidR="00830E2A" w:rsidRPr="00830E2A">
        <w:t>著重於一類</w:t>
      </w:r>
      <w:r w:rsidR="00830E2A" w:rsidRPr="00A51775">
        <w:rPr>
          <w:color w:val="EE0000"/>
        </w:rPr>
        <w:t>特定的技術</w:t>
      </w:r>
      <w:r w:rsidR="00830E2A" w:rsidRPr="00A51775">
        <w:rPr>
          <w:color w:val="EE0000"/>
        </w:rPr>
        <w:t>──</w:t>
      </w:r>
      <w:r w:rsidR="00830E2A" w:rsidRPr="00A51775">
        <w:rPr>
          <w:color w:val="EE0000"/>
        </w:rPr>
        <w:t>平台</w:t>
      </w:r>
      <w:r w:rsidR="00830E2A" w:rsidRPr="00A51775">
        <w:rPr>
          <w:color w:val="EE0000"/>
        </w:rPr>
        <w:t>──</w:t>
      </w:r>
      <w:r w:rsidR="00830E2A" w:rsidRPr="00A51775">
        <w:rPr>
          <w:color w:val="EE0000"/>
        </w:rPr>
        <w:t>以及平台贊助商與其互補者之間的相互依賴關係</w:t>
      </w:r>
      <w:r w:rsidR="00830E2A" w:rsidRPr="00830E2A">
        <w:t>。從這個角度來看，生態系統包括平台的贊助商以及所有補充供應商，這些補充提供者使平台對消費者更有價值</w:t>
      </w:r>
      <w:r w:rsidR="003216FC" w:rsidRPr="003216FC">
        <w:t>The third set of studies focuses on a specific class of technologies—platforms—and the interdependence between platform sponsors and their complementors. In this view, the ecosystem comprises the platform's sponsor plus all providers of complements that make the platform more valuable to consumers (Ceccagnoli, Forman, Huang, &amp; Wu, </w:t>
      </w:r>
      <w:hyperlink r:id="rId225" w:anchor="smj2904-bib-0018" w:history="1">
        <w:r w:rsidR="003216FC" w:rsidRPr="003216FC">
          <w:rPr>
            <w:rStyle w:val="afd"/>
            <w:b/>
            <w:bCs/>
          </w:rPr>
          <w:t>2012</w:t>
        </w:r>
      </w:hyperlink>
      <w:r w:rsidR="003216FC" w:rsidRPr="003216FC">
        <w:t>, p. 263; Gawer &amp; Cusumano, </w:t>
      </w:r>
      <w:hyperlink r:id="rId226" w:anchor="smj2904-bib-0039" w:history="1">
        <w:r w:rsidR="003216FC" w:rsidRPr="003216FC">
          <w:rPr>
            <w:rStyle w:val="afd"/>
            <w:b/>
            <w:bCs/>
          </w:rPr>
          <w:t>2008</w:t>
        </w:r>
      </w:hyperlink>
      <w:r w:rsidR="003216FC" w:rsidRPr="003216FC">
        <w:t xml:space="preserve">, p. 28). </w:t>
      </w:r>
      <w:r w:rsidR="005E1C0F" w:rsidRPr="00F13FE4">
        <w:rPr>
          <w:highlight w:val="yellow"/>
        </w:rPr>
        <w:t>Platform Ecosystems</w:t>
      </w:r>
      <w:r w:rsidR="005E1C0F" w:rsidRPr="00F13FE4">
        <w:rPr>
          <w:rFonts w:hint="eastAsia"/>
          <w:highlight w:val="yellow"/>
        </w:rPr>
        <w:t xml:space="preserve"> </w:t>
      </w:r>
      <w:r w:rsidR="005E1C0F" w:rsidRPr="00F13FE4">
        <w:rPr>
          <w:highlight w:val="yellow"/>
        </w:rPr>
        <w:t>Geoffrey Parker, Marshall Van Alstyne and Xiaoyue Jiang</w:t>
      </w:r>
      <w:r w:rsidR="005E1C0F" w:rsidRPr="00F13FE4">
        <w:rPr>
          <w:rFonts w:hint="eastAsia"/>
          <w:highlight w:val="yellow"/>
        </w:rPr>
        <w:t xml:space="preserve">(2017) MISQ </w:t>
      </w:r>
      <w:r w:rsidR="005E1C0F" w:rsidRPr="00F13FE4">
        <w:rPr>
          <w:rFonts w:hint="eastAsia"/>
          <w:highlight w:val="yellow"/>
        </w:rPr>
        <w:t>這篇沒有很有關聯太技術所以可以先不看</w:t>
      </w:r>
      <w:r w:rsidR="0015342E">
        <w:rPr>
          <w:rFonts w:hint="eastAsia"/>
          <w:highlight w:val="yellow"/>
        </w:rPr>
        <w:t>，是</w:t>
      </w:r>
      <w:r w:rsidR="00D370EC" w:rsidRPr="00D370EC">
        <w:rPr>
          <w:highlight w:val="yellow"/>
        </w:rPr>
        <w:t>以市場為基礎的經濟學</w:t>
      </w:r>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r w:rsidR="009C13BD" w:rsidRPr="00BC4BD2">
        <w:rPr>
          <w:rFonts w:hint="eastAsia"/>
        </w:rPr>
        <w:t>）</w:t>
      </w:r>
    </w:p>
    <w:p w14:paraId="358E62B3" w14:textId="77777777" w:rsidR="00B53354" w:rsidRDefault="00B53354" w:rsidP="003216FC"/>
    <w:p w14:paraId="2292A35C" w14:textId="1531D229" w:rsidR="00B53354" w:rsidRDefault="00901FDD" w:rsidP="003216FC">
      <w:r>
        <w:rPr>
          <w:rFonts w:hint="eastAsia"/>
        </w:rPr>
        <w:t>【</w:t>
      </w:r>
      <w:r w:rsidR="00EB29D3" w:rsidRPr="00D935C5">
        <w:rPr>
          <w:rFonts w:hint="eastAsia"/>
          <w:color w:val="EE0000"/>
        </w:rPr>
        <w:t>作者引用別人對</w:t>
      </w:r>
      <w:r w:rsidRPr="00D935C5">
        <w:rPr>
          <w:rFonts w:hint="eastAsia"/>
          <w:color w:val="EE0000"/>
        </w:rPr>
        <w:t>生態系統與協調結構</w:t>
      </w:r>
      <w:r w:rsidR="00EB29D3" w:rsidRPr="00D935C5">
        <w:rPr>
          <w:rFonts w:hint="eastAsia"/>
          <w:color w:val="EE0000"/>
        </w:rPr>
        <w:t>的各定義</w:t>
      </w:r>
      <w:r>
        <w:rPr>
          <w:rFonts w:hint="eastAsia"/>
        </w:rPr>
        <w:t>】</w:t>
      </w:r>
      <w:r w:rsidR="00B53354" w:rsidRPr="00B53354">
        <w:t>Adner ( </w:t>
      </w:r>
      <w:hyperlink r:id="rId227" w:anchor="smj2904-bib-0003" w:history="1">
        <w:r w:rsidR="00B53354" w:rsidRPr="00B53354">
          <w:rPr>
            <w:rStyle w:val="afd"/>
            <w:b/>
            <w:bCs/>
          </w:rPr>
          <w:t>2017</w:t>
        </w:r>
      </w:hyperlink>
      <w:r w:rsidR="00B53354" w:rsidRPr="00B53354">
        <w:t xml:space="preserve"> ) </w:t>
      </w:r>
      <w:r w:rsidR="00B53354" w:rsidRPr="00B53354">
        <w:t>在此做出了重要貢獻，他提出「</w:t>
      </w:r>
      <w:r w:rsidR="00B53354" w:rsidRPr="00901FDD">
        <w:rPr>
          <w:color w:val="EE0000"/>
        </w:rPr>
        <w:t>生態系統由多邊合作夥伴的協調結構定義，這些合作夥伴需要互動才能實現焦點價值主張</w:t>
      </w:r>
      <w:r w:rsidR="00B53354" w:rsidRPr="00B53354">
        <w:t>」</w:t>
      </w:r>
      <w:r w:rsidR="00B53354" w:rsidRPr="00B53354">
        <w:t xml:space="preserve">(2017 </w:t>
      </w:r>
      <w:r w:rsidR="00B53354" w:rsidRPr="00B53354">
        <w:t>年，第</w:t>
      </w:r>
      <w:r w:rsidR="00B53354" w:rsidRPr="00B53354">
        <w:t xml:space="preserve"> 42 </w:t>
      </w:r>
      <w:r w:rsidR="00B53354" w:rsidRPr="00B53354">
        <w:t>頁</w:t>
      </w:r>
      <w:r w:rsidR="00B53354" w:rsidRPr="00B53354">
        <w:t>)</w:t>
      </w:r>
      <w:r w:rsidRPr="00901FDD">
        <w:rPr>
          <w:rFonts w:ascii="Open Sans" w:hAnsi="Open Sans" w:cs="Open Sans"/>
          <w:color w:val="000000"/>
          <w:shd w:val="clear" w:color="auto" w:fill="FFFFFF"/>
        </w:rPr>
        <w:t xml:space="preserve"> </w:t>
      </w:r>
      <w:r w:rsidRPr="00901FDD">
        <w:t>An important contribution here is made by Adner (</w:t>
      </w:r>
      <w:hyperlink r:id="rId228" w:anchor="smj2904-bib-0003" w:history="1">
        <w:r w:rsidRPr="00901FDD">
          <w:rPr>
            <w:rStyle w:val="afd"/>
            <w:b/>
            <w:bCs/>
          </w:rPr>
          <w:t>2017</w:t>
        </w:r>
      </w:hyperlink>
      <w:r w:rsidRPr="00901FDD">
        <w:t>), who proposed that “the ecosystem is defined by the alignment structure of the multilateral set of partners that need to interact in order for a focal value proposition to materialize” (2017, p. 42). </w:t>
      </w:r>
      <w:r w:rsidR="00D935C5" w:rsidRPr="000919C1">
        <w:rPr>
          <w:i/>
          <w:iCs/>
          <w:color w:val="EE0000"/>
        </w:rPr>
        <w:t>協調結構</w:t>
      </w:r>
      <w:r w:rsidR="00D935C5" w:rsidRPr="000919C1">
        <w:rPr>
          <w:color w:val="EE0000"/>
        </w:rPr>
        <w:t>被定義為</w:t>
      </w:r>
      <w:r w:rsidR="00D935C5" w:rsidRPr="00D935C5">
        <w:t>“</w:t>
      </w:r>
      <w:r w:rsidR="00D935C5" w:rsidRPr="000919C1">
        <w:rPr>
          <w:color w:val="EE0000"/>
        </w:rPr>
        <w:t>成員之間在</w:t>
      </w:r>
      <w:r w:rsidR="00D935C5" w:rsidRPr="000919C1">
        <w:rPr>
          <w:color w:val="EE0000"/>
          <w:highlight w:val="yellow"/>
        </w:rPr>
        <w:t>地位和流動方面</w:t>
      </w:r>
      <w:r w:rsidR="00D935C5" w:rsidRPr="000919C1">
        <w:rPr>
          <w:color w:val="EE0000"/>
        </w:rPr>
        <w:t>達成一致的程度</w:t>
      </w:r>
      <w:r w:rsidR="00D935C5" w:rsidRPr="00D935C5">
        <w:t>”</w:t>
      </w:r>
      <w:r w:rsidR="00D935C5" w:rsidRPr="00D935C5">
        <w:t>，成為企業透過</w:t>
      </w:r>
      <w:r w:rsidR="00D935C5" w:rsidRPr="00D935C5">
        <w:t>“</w:t>
      </w:r>
      <w:r w:rsidR="00D935C5" w:rsidRPr="00D935C5">
        <w:t>生態系統策略</w:t>
      </w:r>
      <w:r w:rsidR="00D935C5" w:rsidRPr="00D935C5">
        <w:t>”</w:t>
      </w:r>
      <w:r w:rsidR="00D935C5" w:rsidRPr="00D935C5">
        <w:t>追求的目標，以</w:t>
      </w:r>
      <w:r w:rsidR="00D935C5" w:rsidRPr="00D935C5">
        <w:t>“</w:t>
      </w:r>
      <w:r w:rsidR="00D935C5" w:rsidRPr="00D935C5">
        <w:t>確保其在競爭生態系統中的地位</w:t>
      </w:r>
      <w:r w:rsidR="00D935C5" w:rsidRPr="00D935C5">
        <w:t>”</w:t>
      </w:r>
      <w:r w:rsidR="000919C1" w:rsidRPr="000919C1">
        <w:rPr>
          <w:rFonts w:ascii="Open Sans" w:hAnsi="Open Sans" w:cs="Open Sans"/>
          <w:i/>
          <w:iCs/>
          <w:color w:val="000000"/>
          <w:shd w:val="clear" w:color="auto" w:fill="FFFFFF"/>
        </w:rPr>
        <w:t xml:space="preserve"> </w:t>
      </w:r>
      <w:r w:rsidR="000919C1" w:rsidRPr="000919C1">
        <w:rPr>
          <w:i/>
          <w:iCs/>
        </w:rPr>
        <w:t>Alignment structure</w:t>
      </w:r>
      <w:r w:rsidR="000919C1" w:rsidRPr="000919C1">
        <w:t>, defined as “the extent to which there is mutual agreement among the members regarding positions and flows,” becomes the objective, pursued through a firm's “ecosystem strategy” to “secure its role in a competitive ecosystem” (2017, p. 47)</w:t>
      </w:r>
      <w:r w:rsidR="009C13BD" w:rsidRPr="009C13BD">
        <w:rPr>
          <w:rFonts w:hint="eastAsia"/>
        </w:rPr>
        <w:t xml:space="preserve"> </w:t>
      </w:r>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r w:rsidR="009C13BD" w:rsidRPr="00BC4BD2">
        <w:rPr>
          <w:rFonts w:hint="eastAsia"/>
        </w:rPr>
        <w:t>）</w:t>
      </w:r>
    </w:p>
    <w:p w14:paraId="7FE720B9" w14:textId="77777777" w:rsidR="005E1C0F" w:rsidRDefault="005E1C0F" w:rsidP="00F5470E"/>
    <w:p w14:paraId="48C04369" w14:textId="77777777" w:rsidR="00901FDD" w:rsidRPr="005E1C0F" w:rsidRDefault="00901FDD" w:rsidP="00F5470E"/>
    <w:p w14:paraId="56F824E4" w14:textId="10CF9BE8" w:rsidR="007B7CDD" w:rsidRDefault="003E1F99" w:rsidP="0005301F">
      <w:pPr>
        <w:pStyle w:val="2"/>
      </w:pPr>
      <w:r>
        <w:rPr>
          <w:rFonts w:hint="eastAsia"/>
        </w:rPr>
        <w:t>段落標記</w:t>
      </w:r>
      <w:r w:rsidR="00A640D5">
        <w:rPr>
          <w:rFonts w:hint="eastAsia"/>
        </w:rPr>
        <w:t>55555</w:t>
      </w:r>
    </w:p>
    <w:p w14:paraId="66BCF0A4" w14:textId="77777777" w:rsidR="00C56419" w:rsidRPr="00C56419" w:rsidRDefault="00C56419" w:rsidP="00C56419"/>
    <w:p w14:paraId="11F7C360" w14:textId="74789EDD" w:rsidR="00594B1B" w:rsidRDefault="006A0CA1">
      <w:pPr>
        <w:widowControl/>
        <w:rPr>
          <w:rFonts w:asciiTheme="majorHAnsi" w:eastAsiaTheme="majorEastAsia" w:hAnsiTheme="majorHAnsi" w:cstheme="majorBidi"/>
          <w:color w:val="0F4761" w:themeColor="accent1" w:themeShade="BF"/>
          <w:sz w:val="48"/>
          <w:szCs w:val="48"/>
        </w:rPr>
      </w:pPr>
      <w:r>
        <w:br w:type="page"/>
      </w:r>
    </w:p>
    <w:p w14:paraId="318BC593" w14:textId="1FC98B75"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2. Mutual learning in knowledge development</w:t>
      </w:r>
      <w:r w:rsidR="006F3F0C">
        <w:rPr>
          <w:rFonts w:hint="eastAsia"/>
        </w:rPr>
        <w:t>:</w:t>
      </w:r>
      <w:r>
        <w:t>The knowledge and beliefs of the organization are transmitted to individuals through various forms of guidance, indoctrination and demonstration.</w:t>
      </w:r>
    </w:p>
    <w:p w14:paraId="1C060504" w14:textId="42F55B6E" w:rsidR="001444AE" w:rsidRDefault="001444AE" w:rsidP="000C3712">
      <w:r>
        <w:rPr>
          <w:rFonts w:hint="eastAsia"/>
        </w:rPr>
        <w:lastRenderedPageBreak/>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4. Small Models and Ancient Wisdom</w:t>
      </w:r>
      <w:r w:rsidR="00FA12A5">
        <w:rPr>
          <w:rFonts w:hint="eastAsia"/>
        </w:rPr>
        <w:t xml:space="preserve">  </w:t>
      </w:r>
      <w:r>
        <w:t>Learning,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 xml:space="preserve">Each involves </w:t>
      </w:r>
      <w:r>
        <w:lastRenderedPageBreak/>
        <w:t>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These features of the adaptation environment lead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平衡維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r w:rsidR="00D52464">
        <w:rPr>
          <w:rFonts w:hint="eastAsia"/>
          <w:color w:val="0E2841" w:themeColor="text2"/>
          <w:highlight w:val="yellow"/>
        </w:rPr>
        <w:t>欸</w:t>
      </w:r>
      <w:r w:rsidRPr="000E5AA7">
        <w:rPr>
          <w:color w:val="0E2841" w:themeColor="text2"/>
          <w:highlight w:val="yellow"/>
        </w:rPr>
        <w:t>的平衡維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r w:rsidRPr="00874109">
        <w:t>mbidexterity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BD is more beneficial to resource-constrained firms, whereas CD is more </w:t>
      </w:r>
      <w:r>
        <w:lastRenderedPageBreak/>
        <w:t>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是指既能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個概念引入管理學文獻時，他認為它們應該被視為一個</w:t>
      </w:r>
      <w:r w:rsidRPr="008F4A67">
        <w:rPr>
          <w:rFonts w:hint="eastAsia"/>
          <w:color w:val="EE0000"/>
        </w:rPr>
        <w:t>連續統一體的兩端</w:t>
      </w:r>
      <w:r w:rsidRPr="00EB1114">
        <w:rPr>
          <w:rFonts w:hint="eastAsia"/>
        </w:rPr>
        <w:t>。</w:t>
      </w:r>
      <w:r>
        <w:t>When March (1991) first introduced the twin concepts</w:t>
      </w:r>
      <w:r>
        <w:rPr>
          <w:rFonts w:hint="eastAsia"/>
        </w:rPr>
        <w:t xml:space="preserve"> </w:t>
      </w:r>
      <w:r>
        <w:t xml:space="preserve"> of exploration and exploitation to the management lit erature, he argued that they should be viewed as two ends of a single continuum. In March's characterization,exploration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Rosenkopf 2006</w:t>
      </w:r>
      <w:r w:rsidRPr="0015730F">
        <w:rPr>
          <w:rFonts w:hint="eastAsia"/>
        </w:rPr>
        <w:t>、</w:t>
      </w:r>
      <w:r w:rsidRPr="0015730F">
        <w:rPr>
          <w:rFonts w:hint="eastAsia"/>
        </w:rPr>
        <w:t xml:space="preserve">Lubatkin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In this view, ambidexterty has been emphasized to pertain to the capacity of a firm to pursue high levels of exploration and exploitation concurrently (e.g., Beckman 2006, Jansen et al. 2006, Lavie and Rosenkopf 2006, Lubatkin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w:t>
      </w:r>
      <w:r w:rsidRPr="00B14BEF">
        <w:rPr>
          <w:rFonts w:hint="eastAsia"/>
        </w:rPr>
        <w:lastRenderedPageBreak/>
        <w:t>試圖同時最大化兩者變得模糊不清。</w:t>
      </w:r>
      <w:r>
        <w:t>In particular, the varying interpretations of</w:t>
      </w:r>
      <w:r>
        <w:rPr>
          <w:rFonts w:hint="eastAsia"/>
        </w:rPr>
        <w:t xml:space="preserve"> </w:t>
      </w:r>
      <w:r>
        <w:t xml:space="preserve"> ambidexterity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二元性維度（</w:t>
      </w:r>
      <w:r w:rsidRPr="003A0F7F">
        <w:rPr>
          <w:rFonts w:hint="eastAsia"/>
          <w:color w:val="EE0000"/>
        </w:rPr>
        <w:t>BD</w:t>
      </w:r>
      <w:r w:rsidRPr="003A0F7F">
        <w:rPr>
          <w:rFonts w:hint="eastAsia"/>
          <w:color w:val="EE0000"/>
        </w:rPr>
        <w:t>）和二元性維度（</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More specifically, we argue that whereas BD reduces the performance damaging effects of overengagement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 xml:space="preserve">not be binding </w:t>
      </w:r>
      <w:r w:rsidRPr="00AC0DCD">
        <w:rPr>
          <w:color w:val="EE0000"/>
        </w:rPr>
        <w:lastRenderedPageBreak/>
        <w:t>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r w:rsidRPr="00CC6D95">
        <w:rPr>
          <w:rFonts w:hint="eastAsia"/>
          <w:color w:val="EE0000"/>
        </w:rPr>
        <w:t>Lubat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r w:rsidRPr="00CC6D95">
        <w:rPr>
          <w:rFonts w:hint="eastAsia"/>
          <w:color w:val="EE0000"/>
        </w:rPr>
        <w:t>）</w:t>
      </w:r>
      <w:r w:rsidRPr="009A0EB6">
        <w:t xml:space="preserve">Owing to the linked nature of the </w:t>
      </w:r>
      <w:r w:rsidRPr="006415A6">
        <w:t>exploration and exploitation constructs, researchers have started using ambidexterity as an integral concept to denote a firm's dual orientation with respect to exploration and exploitation (e.g., Gibson and Birkinshaw 2004, He and Wong 2004, Lubatkin et al. 2006, O'Reilly and Tushman 2004, Tushman and</w:t>
      </w:r>
    </w:p>
    <w:p w14:paraId="2A40DDE5" w14:textId="77777777" w:rsidR="00EE60A5" w:rsidRDefault="00EE60A5" w:rsidP="00EE60A5">
      <w:r w:rsidRPr="006415A6">
        <w:t xml:space="preserve"> O'Reilly 1996). In line with this haracterization,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62"/>
      <w:r>
        <w:rPr>
          <w:rFonts w:hint="eastAsia"/>
        </w:rPr>
        <w:t>1996</w:t>
      </w:r>
      <w:commentRangeEnd w:id="62"/>
      <w:r>
        <w:rPr>
          <w:rStyle w:val="ae"/>
          <w:rFonts w:ascii="Times New Roman" w:eastAsia="標楷體" w:hAnsi="Times New Roman"/>
        </w:rPr>
        <w:commentReference w:id="62"/>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For instance, Tushman and O'Reilly (1996, p.8) define anmbidextrous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63"/>
      <w:r>
        <w:rPr>
          <w:rFonts w:hint="eastAsia"/>
        </w:rPr>
        <w:t>1996</w:t>
      </w:r>
      <w:commentRangeEnd w:id="63"/>
      <w:r>
        <w:rPr>
          <w:rStyle w:val="ae"/>
          <w:rFonts w:ascii="Times New Roman" w:eastAsia="標楷體" w:hAnsi="Times New Roman"/>
        </w:rPr>
        <w:commentReference w:id="63"/>
      </w:r>
      <w:r w:rsidR="00EE60A5">
        <w:rPr>
          <w:rFonts w:hint="eastAsia"/>
        </w:rPr>
        <w:t>的原文在這：</w:t>
      </w:r>
      <w:r w:rsidR="00EE60A5" w:rsidRPr="009560E1">
        <w:rPr>
          <w:rFonts w:hint="eastAsia"/>
        </w:rPr>
        <w:t>為了長期保持成功，管理者和組織必須靈活變通—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64"/>
      <w:r>
        <w:rPr>
          <w:rFonts w:hint="eastAsia"/>
        </w:rPr>
        <w:t>1996</w:t>
      </w:r>
      <w:commentRangeEnd w:id="64"/>
      <w:r>
        <w:rPr>
          <w:rStyle w:val="ae"/>
          <w:rFonts w:ascii="Times New Roman" w:eastAsia="標楷體" w:hAnsi="Times New Roman"/>
        </w:rPr>
        <w:commentReference w:id="64"/>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65"/>
      <w:r>
        <w:rPr>
          <w:rFonts w:hint="eastAsia"/>
        </w:rPr>
        <w:t>1996</w:t>
      </w:r>
      <w:commentRangeEnd w:id="65"/>
      <w:r>
        <w:rPr>
          <w:rStyle w:val="ae"/>
          <w:rFonts w:ascii="Times New Roman" w:eastAsia="標楷體" w:hAnsi="Times New Roman"/>
        </w:rPr>
        <w:commentReference w:id="65"/>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 xml:space="preserve">“There is at least </w:t>
      </w:r>
      <w:r w:rsidR="00EE60A5">
        <w:lastRenderedPageBreak/>
        <w:t>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r w:rsidRPr="00BA7267">
        <w:rPr>
          <w:rFonts w:hint="eastAsia"/>
          <w:highlight w:val="yellow"/>
        </w:rPr>
        <w:t xml:space="preserve">Lubatkin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r w:rsidRPr="00BA7267">
        <w:rPr>
          <w:rFonts w:hint="eastAsia"/>
          <w:highlight w:val="yellow"/>
        </w:rPr>
        <w:t>L</w:t>
      </w:r>
      <w:r w:rsidRPr="00BA7267">
        <w:rPr>
          <w:highlight w:val="yellow"/>
        </w:rPr>
        <w:t>ubatkin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絕對差值</w:t>
      </w:r>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Lubatkin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r>
        <w:rPr>
          <w:rFonts w:hint="eastAsia"/>
        </w:rPr>
        <w:t>【過度利用、開發</w:t>
      </w:r>
      <w:r w:rsidRPr="00596AD5">
        <w:t>exploitation</w:t>
      </w:r>
      <w:r>
        <w:rPr>
          <w:rFonts w:hint="eastAsia"/>
        </w:rPr>
        <w:t>的風險</w:t>
      </w:r>
      <w:r>
        <w:rPr>
          <w:rFonts w:hint="eastAsia"/>
        </w:rPr>
        <w:t>:</w:t>
      </w:r>
      <w:r>
        <w:rPr>
          <w:rFonts w:hint="eastAsia"/>
        </w:rPr>
        <w:t>技術過時、過於僵化】</w:t>
      </w:r>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r>
        <w:rPr>
          <w:rFonts w:hint="eastAsia"/>
        </w:rPr>
        <w:t>【過度探索</w:t>
      </w:r>
      <w:r w:rsidRPr="002362AD">
        <w:t>exploration</w:t>
      </w:r>
      <w:r>
        <w:rPr>
          <w:rFonts w:hint="eastAsia"/>
        </w:rPr>
        <w:t>的風險</w:t>
      </w:r>
      <w:r>
        <w:rPr>
          <w:rFonts w:hint="eastAsia"/>
        </w:rPr>
        <w:t>:</w:t>
      </w:r>
      <w:r>
        <w:rPr>
          <w:rFonts w:hint="eastAsia"/>
        </w:rPr>
        <w:t>忽略現在的收益】</w:t>
      </w:r>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依賴與僵固（</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Exploration vs. Exploitation: An Empirical Test of the Ambidexterity Hypoth</w:t>
      </w:r>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r w:rsidR="00F40EB2" w:rsidRPr="00F40EB2">
        <w:t>Cheng &amp; Van de Ven, 1996</w:t>
      </w:r>
      <w:r w:rsidR="00F40EB2" w:rsidRPr="00F40EB2">
        <w:t>；</w:t>
      </w:r>
      <w:r w:rsidR="00F40EB2" w:rsidRPr="00F40EB2">
        <w:t>March, 1991</w:t>
      </w:r>
      <w:r w:rsidR="00F40EB2" w:rsidRPr="00F40EB2">
        <w:t>）</w:t>
      </w:r>
      <w:r w:rsidR="00246E4E" w:rsidRPr="00246E4E">
        <w:t>Exploration implies firm behaviors characterized by search, discovery, experimentation, risk taking and innovation, while exploitation implies firm behaviors characterized by refinement,implementation,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66"/>
      <w:r w:rsidR="004570CF" w:rsidRPr="00557FE9">
        <w:rPr>
          <w:highlight w:val="yellow"/>
        </w:rPr>
        <w:t>Hannan &amp; Freeman, 1984</w:t>
      </w:r>
      <w:commentRangeEnd w:id="66"/>
      <w:r w:rsidR="004570CF" w:rsidRPr="00557FE9">
        <w:rPr>
          <w:rStyle w:val="ae"/>
          <w:rFonts w:ascii="Times New Roman" w:eastAsia="標楷體" w:hAnsi="Times New Roman"/>
          <w:highlight w:val="yellow"/>
        </w:rPr>
        <w:commentReference w:id="66"/>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67"/>
      <w:r w:rsidR="003C20FB" w:rsidRPr="003C20FB">
        <w:t>March, 1991</w:t>
      </w:r>
      <w:commentRangeEnd w:id="67"/>
      <w:r w:rsidR="000558E2">
        <w:rPr>
          <w:rStyle w:val="ae"/>
          <w:rFonts w:ascii="Times New Roman" w:eastAsia="標楷體" w:hAnsi="Times New Roman"/>
        </w:rPr>
        <w:commentReference w:id="67"/>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68"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68"/>
    <w:p w14:paraId="306DEC6D" w14:textId="77777777" w:rsidR="000558E2" w:rsidRDefault="000558E2" w:rsidP="00400154"/>
    <w:p w14:paraId="6E7857CE" w14:textId="11EF590D" w:rsidR="00413C9B" w:rsidRDefault="00413C9B" w:rsidP="00400154">
      <w:bookmarkStart w:id="69"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兩者間的張力來自於資源競爭，因此企業需進行權衡管理。</w:t>
      </w:r>
      <w:r w:rsidR="00A27626" w:rsidRPr="00A27626">
        <w:t>兩者之間也可能產生綜效效果，若能有效進行平衡或整合，將有助於提升企業整體績效。</w:t>
      </w:r>
      <w:r w:rsidR="009037D3" w:rsidRPr="009037D3">
        <w:t>In sum, exploration and exploitation are fundamentally different logics that create tensions.They compete for firms’ scarce resources, resulting in the need for firms to manage the trade-offs between the two.However,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度間更精確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limits.We also find that very low levels of both exploration and exploitation may not contribute to superior firm performance, and such firms therefore should not be regarded as ambidextrous.These findings indicate the complexity and delicacy of managing the balance between exploration and exploitation.</w:t>
      </w:r>
      <w:r w:rsidR="00A9265E" w:rsidRPr="00A9265E">
        <w:t>。</w:t>
      </w:r>
    </w:p>
    <w:bookmarkEnd w:id="69"/>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70" w:name="_Hlk199352472"/>
      <w:r w:rsidRPr="009D0009">
        <w:t>1996, Tushman and O’Reilly</w:t>
      </w:r>
      <w:r>
        <w:rPr>
          <w:rFonts w:hint="eastAsia"/>
        </w:rPr>
        <w:t>對雙元性的定義</w:t>
      </w:r>
      <w:bookmarkEnd w:id="70"/>
      <w:r>
        <w:rPr>
          <w:rFonts w:hint="eastAsia"/>
        </w:rPr>
        <w:t>】</w:t>
      </w:r>
    </w:p>
    <w:p w14:paraId="34D1DBB0" w14:textId="260D9459" w:rsidR="00D52464" w:rsidRDefault="001A56C0" w:rsidP="00ED2CD0">
      <w:r>
        <w:t xml:space="preserve">In 1996, Tushman and O’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71" w:name="_Hlk199352485"/>
      <w:commentRangeStart w:id="72"/>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72"/>
      <w:r w:rsidR="00224D1F">
        <w:rPr>
          <w:rStyle w:val="ae"/>
          <w:rFonts w:ascii="Times New Roman" w:eastAsia="標楷體" w:hAnsi="Times New Roman"/>
        </w:rPr>
        <w:commentReference w:id="72"/>
      </w:r>
      <w:bookmarkEnd w:id="71"/>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73" w:name="_Hlk199352553"/>
      <w:r w:rsidR="008505D2" w:rsidRPr="008505D2">
        <w:rPr>
          <w:rFonts w:hint="eastAsia"/>
        </w:rPr>
        <w:t>組織面臨的基本問題是，充分利用現有資產和能力以確保其當前的生存能力</w:t>
      </w:r>
      <w:bookmarkEnd w:id="73"/>
      <w:r w:rsidR="008505D2" w:rsidRPr="008505D2">
        <w:rPr>
          <w:rFonts w:hint="eastAsia"/>
        </w:rPr>
        <w:t>，</w:t>
      </w:r>
      <w:bookmarkStart w:id="74" w:name="_Hlk199352583"/>
      <w:r w:rsidR="008505D2" w:rsidRPr="008505D2">
        <w:rPr>
          <w:rFonts w:hint="eastAsia"/>
        </w:rPr>
        <w:t>同時投入足夠的精力進行探索，以確保其未來的生存能力</w:t>
      </w:r>
      <w:bookmarkEnd w:id="74"/>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75" w:name="_Hlk199352575"/>
      <w:r w:rsidR="008505D2" w:rsidRPr="00B349DA">
        <w:rPr>
          <w:rFonts w:hint="eastAsia"/>
          <w:b/>
          <w:bCs/>
          <w:color w:val="EE0000"/>
        </w:rPr>
        <w:t>探索代表未來</w:t>
      </w:r>
      <w:bookmarkEnd w:id="75"/>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229" w:history="1">
        <w:r w:rsidR="00B12080" w:rsidRPr="00B12080">
          <w:rPr>
            <w:rStyle w:val="afd"/>
          </w:rPr>
          <w:t>The performance consequences of ambidexterity in strategic alliance formations: Empirical investigation and computational theorizing</w:t>
        </w:r>
      </w:hyperlink>
      <w:r w:rsidR="002316BD">
        <w:rPr>
          <w:rFonts w:hint="eastAsia"/>
        </w:rPr>
        <w:t>】</w:t>
      </w:r>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r w:rsidR="00D9300B">
        <w:rPr>
          <w:rFonts w:hint="eastAsia"/>
        </w:rPr>
        <w:t>【</w:t>
      </w:r>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盪和複雜性的環境，企業必須在速度和搜尋之間取得平衡</w:t>
      </w:r>
      <w:r w:rsidR="00DB516C" w:rsidRPr="00DB516C">
        <w:t>One set pinpoints formal designs that cope well with threedifferent environments: turbulent settings, in which ﬁrms must improve their performance speedily; complex environments,in which ﬁrms must search broadly; and settings with both turbulence and complexity, in which ﬁrms must balance speedand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個，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meta analysis by Tarba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r w:rsidRPr="001C59A6">
        <w:t>循序式雙元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一。</w:t>
      </w:r>
      <w:r w:rsidR="00FC3C36" w:rsidRPr="00FC3C36">
        <w:t>有關循序式雙元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結構式雙元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r w:rsidR="002D6189" w:rsidRPr="00D91405">
        <w:rPr>
          <w:color w:val="EE0000"/>
        </w:rPr>
        <w:t>）</w:t>
      </w:r>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r w:rsidR="00D36B24" w:rsidRPr="00D36B24">
        <w:t>Organizational Ambidexterity in Action: How Managers Explore and Exploit</w:t>
      </w:r>
      <w:r w:rsidR="00D36B24">
        <w:rPr>
          <w:rFonts w:hint="eastAsia"/>
        </w:rPr>
        <w:t>2011</w:t>
      </w:r>
      <w:r w:rsidR="00D33BB9">
        <w:rPr>
          <w:rFonts w:hint="eastAsia"/>
        </w:rPr>
        <w:t>，摘錄如下</w:t>
      </w:r>
      <w:r>
        <w:rPr>
          <w:rFonts w:hint="eastAsia"/>
        </w:rPr>
        <w:t>】</w:t>
      </w:r>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78D27FFE" w14:textId="77777777" w:rsidR="000B43E6" w:rsidRDefault="000B43E6" w:rsidP="00104CA3"/>
    <w:p w14:paraId="174E1E7C" w14:textId="583733BF" w:rsidR="000B43E6" w:rsidRDefault="000B43E6" w:rsidP="00104CA3">
      <w:r>
        <w:rPr>
          <w:rFonts w:hint="eastAsia"/>
        </w:rPr>
        <w:t>【作者對結構是雙元性的結論】</w:t>
      </w:r>
      <w:r w:rsidRPr="000B43E6">
        <w:t>結構式雙元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r w:rsidRPr="00D34FE7">
        <w:t>情境式雙元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r w:rsidR="003E30F0" w:rsidRPr="003E30F0">
        <w:t>p.214</w:t>
      </w:r>
      <w:r w:rsidR="003E30F0" w:rsidRPr="003E30F0">
        <w:t>）</w:t>
      </w:r>
    </w:p>
    <w:p w14:paraId="41B935C9" w14:textId="313301E3" w:rsidR="00B8259E" w:rsidRDefault="00A817AE" w:rsidP="00104CA3">
      <w:r>
        <w:rPr>
          <w:rFonts w:hint="eastAsia"/>
        </w:rPr>
        <w:t>【例子之一】</w:t>
      </w:r>
      <w:r w:rsidRPr="00A817AE">
        <w:t>情境式雙元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r w:rsidRPr="00AF3B55">
        <w:t>情境式雙元性似乎能有效於穩定環境中協調探索與利用，但當企業面臨破壞式或不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r>
        <w:rPr>
          <w:rFonts w:hint="eastAsia"/>
        </w:rPr>
        <w:lastRenderedPageBreak/>
        <w:t>可供性實現</w:t>
      </w:r>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可供性本身（目標導向行動的可能性）、可供性的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層級層級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個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可供性，我們稱之為可供性束</w:t>
      </w:r>
      <w:r w:rsidR="00F2783D">
        <w:rPr>
          <w:rFonts w:hint="eastAsia"/>
        </w:rPr>
        <w:t>(</w:t>
      </w:r>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r>
        <w:lastRenderedPageBreak/>
        <w:t>( Strong et al., 2014 ).</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r w:rsidRPr="001A6B31">
        <w:rPr>
          <w:rFonts w:hint="eastAsia"/>
          <w:color w:val="EE0000"/>
        </w:rPr>
        <w:t>可供性源自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可供性視為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可供性與其實現。</w:t>
      </w:r>
      <w:r>
        <w:t>Principle 2: Distinguish affordances from their implementation.</w:t>
      </w:r>
    </w:p>
    <w:p w14:paraId="1A4B84B7" w14:textId="1075AC2A" w:rsidR="00D53B6B" w:rsidRDefault="00D53B6B" w:rsidP="00D53B6B">
      <w:r>
        <w:rPr>
          <w:rFonts w:hint="eastAsia"/>
        </w:rPr>
        <w:t>可供性是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r w:rsidRPr="00D258CD">
        <w:rPr>
          <w:rFonts w:hint="eastAsia"/>
          <w:color w:val="EE0000"/>
        </w:rPr>
        <w:t>可供性是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r>
        <w:rPr>
          <w:rFonts w:hint="eastAsia"/>
        </w:rPr>
        <w:t>可供性</w:t>
      </w:r>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可供性</w:t>
      </w:r>
      <w:r w:rsidRPr="00D836E3">
        <w:rPr>
          <w:rFonts w:hint="eastAsia"/>
          <w:color w:val="156082" w:themeColor="accent1"/>
        </w:rPr>
        <w:t>實現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可供性理論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可供性選擇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是</w:t>
      </w:r>
      <w:r w:rsidRPr="001055C5">
        <w:rPr>
          <w:rFonts w:hint="eastAsia"/>
          <w:color w:val="EE0000"/>
        </w:rPr>
        <w:t>由咬、咀嚼和吞嚥</w:t>
      </w:r>
      <w:r>
        <w:rPr>
          <w:rFonts w:hint="eastAsia"/>
        </w:rPr>
        <w:t>等</w:t>
      </w:r>
      <w:r w:rsidRPr="001055C5">
        <w:rPr>
          <w:rFonts w:hint="eastAsia"/>
          <w:color w:val="EE0000"/>
        </w:rPr>
        <w:t>較低層次的可供性構成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r w:rsidR="00573B82" w:rsidRPr="00B25A34">
        <w:rPr>
          <w:rFonts w:hint="eastAsia"/>
          <w:highlight w:val="yellow"/>
        </w:rPr>
        <w:t>可供性可以分解為較低層次的可供性一樣，可供性也可以聚合為較高層次、通常更抽象的可供性</w:t>
      </w:r>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可供性及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可供性中的功能可供性之外，還有許多其他功能可供性，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r w:rsidR="008920AE" w:rsidRPr="00D36B97">
        <w:rPr>
          <w:rFonts w:hint="eastAsia"/>
          <w:color w:val="EE0000"/>
        </w:rPr>
        <w:t>可供性並非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可供性（例如監控）依賴於更基本的功能可供性（例如資料輸入）的成功實現，從而產生一個功能可供性依賴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可供性可能支援其他功能可供性，也可能幹擾其他功能可供性，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可供性實現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r w:rsidRPr="008A5D8F">
        <w:rPr>
          <w:rFonts w:hint="eastAsia"/>
          <w:color w:val="EE0000"/>
        </w:rPr>
        <w:t>可供性並非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可供性如何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可供性是由一個行為體獨立於其他行為體而實現的</w:t>
      </w:r>
      <w:r>
        <w:rPr>
          <w:rFonts w:hint="eastAsia"/>
        </w:rPr>
        <w:t>；共享功能可供性是由</w:t>
      </w:r>
      <w:r w:rsidRPr="00675CE3">
        <w:rPr>
          <w:rFonts w:hint="eastAsia"/>
          <w:color w:val="EE0000"/>
        </w:rPr>
        <w:t>許多人以相似的方式實現的</w:t>
      </w:r>
      <w:r>
        <w:rPr>
          <w:rFonts w:hint="eastAsia"/>
        </w:rPr>
        <w:t>；而</w:t>
      </w:r>
      <w:r w:rsidRPr="00675CE3">
        <w:rPr>
          <w:rFonts w:hint="eastAsia"/>
          <w:color w:val="EE0000"/>
          <w:highlight w:val="yellow"/>
        </w:rPr>
        <w:t>集體功能可供性則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可供性理論，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可供性相關的預期結果，有助於分析使用者是否有效地實現了這些可供性。</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可供性組合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可供性或許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可供性理論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可供性相關文獻存在三個面向的空白：</w:t>
      </w:r>
      <w:r>
        <w:rPr>
          <w:rFonts w:hint="eastAsia"/>
        </w:rPr>
        <w:t xml:space="preserve">(1) </w:t>
      </w:r>
      <w:r>
        <w:rPr>
          <w:rFonts w:hint="eastAsia"/>
        </w:rPr>
        <w:t>可供性潛力實現過程的理論；</w:t>
      </w:r>
      <w:r>
        <w:rPr>
          <w:rFonts w:hint="eastAsia"/>
        </w:rPr>
        <w:t xml:space="preserve">(2) </w:t>
      </w:r>
      <w:r>
        <w:rPr>
          <w:rFonts w:hint="eastAsia"/>
        </w:rPr>
        <w:t>組織情境中的可供性；以及</w:t>
      </w:r>
      <w:r>
        <w:rPr>
          <w:rFonts w:hint="eastAsia"/>
        </w:rPr>
        <w:t xml:space="preserve"> (3) </w:t>
      </w:r>
      <w:r>
        <w:rPr>
          <w:rFonts w:hint="eastAsia"/>
        </w:rPr>
        <w:t>相互關聯的可供性組合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可供性實現</w:t>
      </w:r>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構此表並將結果與文獻進行比較的過程中，我們遇到了三個理論問題：可供性文獻尚未發展出針對以下方面的理論：</w:t>
      </w:r>
      <w:r>
        <w:rPr>
          <w:rFonts w:hint="eastAsia"/>
        </w:rPr>
        <w:t xml:space="preserve">(1) </w:t>
      </w:r>
      <w:r>
        <w:rPr>
          <w:rFonts w:hint="eastAsia"/>
        </w:rPr>
        <w:t>實現可供性潛力的過程；</w:t>
      </w:r>
      <w:r>
        <w:rPr>
          <w:rFonts w:hint="eastAsia"/>
        </w:rPr>
        <w:t xml:space="preserve">(2) </w:t>
      </w:r>
      <w:r>
        <w:rPr>
          <w:rFonts w:hint="eastAsia"/>
        </w:rPr>
        <w:t>組織情境中的可供性；以及</w:t>
      </w:r>
      <w:r>
        <w:rPr>
          <w:rFonts w:hint="eastAsia"/>
        </w:rPr>
        <w:t xml:space="preserve"> (3) </w:t>
      </w:r>
      <w:r>
        <w:rPr>
          <w:rFonts w:hint="eastAsia"/>
        </w:rPr>
        <w:t>以相互關聯的可供性束形式出現的可供性。</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可供性相關的概念（如表</w:t>
      </w:r>
      <w:r w:rsidR="00CD02C6">
        <w:rPr>
          <w:rFonts w:hint="eastAsia"/>
        </w:rPr>
        <w:t>1</w:t>
      </w:r>
      <w:r w:rsidR="00CD02C6">
        <w:rPr>
          <w:rFonts w:hint="eastAsia"/>
        </w:rPr>
        <w:t>所示）促使我們擴展了可供性的定義，以適應組織中可供性的本質；即，我們</w:t>
      </w:r>
      <w:r w:rsidR="00CD02C6" w:rsidRPr="005A6B3A">
        <w:rPr>
          <w:rFonts w:hint="eastAsia"/>
          <w:color w:val="EE0000"/>
        </w:rPr>
        <w:t>將可供性定義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r w:rsidR="001F5FDD">
        <w:rPr>
          <w:rFonts w:hint="eastAsia"/>
        </w:rPr>
        <w:t>可供性</w:t>
      </w:r>
      <w:r w:rsidR="001F5FDD">
        <w:rPr>
          <w:rFonts w:hint="eastAsia"/>
        </w:rPr>
        <w:t>-</w:t>
      </w:r>
      <w:r w:rsidR="001F5FDD">
        <w:rPr>
          <w:rFonts w:hint="eastAsia"/>
        </w:rPr>
        <w:t>實現理論在我們的資料中，實現可供性概念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可供性，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230">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r w:rsidRPr="00DE6C0F">
        <w:rPr>
          <w:rFonts w:hint="eastAsia"/>
        </w:rPr>
        <w:t>可供性實現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可供性的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可供性定義涵蓋了</w:t>
      </w:r>
      <w:r w:rsidRPr="006C295F">
        <w:rPr>
          <w:rFonts w:hint="eastAsia"/>
          <w:color w:val="EE0000"/>
        </w:rPr>
        <w:t>多個層面的可供性</w:t>
      </w:r>
      <w:r>
        <w:rPr>
          <w:rFonts w:hint="eastAsia"/>
        </w:rPr>
        <w:t>（如第</w:t>
      </w:r>
      <w:r>
        <w:rPr>
          <w:rFonts w:hint="eastAsia"/>
        </w:rPr>
        <w:t xml:space="preserve"> 5.3 </w:t>
      </w:r>
      <w:r>
        <w:rPr>
          <w:rFonts w:hint="eastAsia"/>
        </w:rPr>
        <w:t>節所述）。</w:t>
      </w:r>
      <w:r w:rsidR="00C3117A">
        <w:rPr>
          <w:rFonts w:hint="eastAsia"/>
        </w:rPr>
        <w:t>f</w:t>
      </w:r>
      <w:r w:rsidR="00C3117A">
        <w:t>irst, because direct concrete outcomes can be defined at any level (e.g., individual, group, or organizational), our expanded definition of affordances encompasses affordances at multiple levels (as discussed in Section 5.3 ).</w:t>
      </w:r>
    </w:p>
    <w:p w14:paraId="246C5988" w14:textId="1E4BC890" w:rsidR="00C90379" w:rsidRPr="00C3117A" w:rsidRDefault="00C90379" w:rsidP="00C90379">
      <w:pPr>
        <w:rPr>
          <w:color w:val="EE0000"/>
        </w:rPr>
      </w:pPr>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r>
        <w:rPr>
          <w:rFonts w:hint="eastAsia"/>
        </w:rPr>
        <w:t>【</w:t>
      </w:r>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231">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r>
        <w:rPr>
          <w:rFonts w:hint="eastAsia"/>
        </w:rPr>
        <w:t>【</w:t>
      </w:r>
      <w:r w:rsidR="00C431C8" w:rsidRPr="00C431C8">
        <w:rPr>
          <w:rFonts w:hint="eastAsia"/>
        </w:rPr>
        <w:t xml:space="preserve">5.2. </w:t>
      </w:r>
      <w:r w:rsidR="00C431C8" w:rsidRPr="00C431C8">
        <w:rPr>
          <w:rFonts w:hint="eastAsia"/>
        </w:rPr>
        <w:t>可供性的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供性時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r>
        <w:rPr>
          <w:rFonts w:hint="eastAsia"/>
        </w:rPr>
        <w:t>可供性</w:t>
      </w:r>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r>
        <w:rPr>
          <w:rFonts w:hint="eastAsia"/>
        </w:rPr>
        <w:t>】</w:t>
      </w:r>
      <w:r w:rsidR="003C5776">
        <w:rPr>
          <w:rFonts w:hint="eastAsia"/>
        </w:rPr>
        <w:t>實現可供性我們資料中的一個關鍵主題是，實現可供性的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可供性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可供性。</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進行幹預</w:t>
      </w:r>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r>
        <w:rPr>
          <w:rFonts w:hint="eastAsia"/>
        </w:rPr>
        <w:t>【一致性</w:t>
      </w:r>
      <w:r>
        <w:rPr>
          <w:rFonts w:hint="eastAsia"/>
        </w:rPr>
        <w:t>:</w:t>
      </w:r>
      <w:r>
        <w:rPr>
          <w:rFonts w:hint="eastAsia"/>
        </w:rPr>
        <w:t>相互強化】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此外，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可供性組合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進行幹預以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B1198">
        <w:rPr>
          <w:color w:val="EE0000"/>
        </w:rPr>
        <w:t>可供性本身（</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不口渴，仍提供「可飲用」的可供性</w:t>
      </w:r>
      <w:r w:rsidR="00F60A06" w:rsidRPr="00F60A06">
        <w:t>；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r w:rsidRPr="00404E35">
        <w:rPr>
          <w:b/>
          <w:bCs/>
          <w:color w:val="EE0000"/>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r w:rsidR="007E58B1" w:rsidRPr="00D00036">
        <w:rPr>
          <w:highlight w:val="yellow"/>
        </w:rPr>
        <w:t>可供性的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可供性，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w:t>
      </w:r>
      <w:r>
        <w:lastRenderedPageBreak/>
        <w:t>Many constraints also depend on the</w:t>
      </w:r>
      <w:r w:rsidR="005A19AE">
        <w:rPr>
          <w:rFonts w:hint="eastAsia"/>
        </w:rPr>
        <w:t xml:space="preserve"> </w:t>
      </w:r>
      <w:r>
        <w:t xml:space="preserve"> conversational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Sociologists need to see that social processes and the ‘properties’ of technological artefacts are inter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w:t>
      </w:r>
      <w:r w:rsidR="00FD78E3" w:rsidRPr="00FD78E3">
        <w:rPr>
          <w:rFonts w:hint="eastAsia"/>
        </w:rPr>
        <w:lastRenderedPageBreak/>
        <w:t>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r w:rsidR="00FD78E3" w:rsidRPr="00D00036">
        <w:rPr>
          <w:rFonts w:hint="eastAsia"/>
          <w:color w:val="EE0000"/>
          <w:highlight w:val="yellow"/>
        </w:rPr>
        <w:t>可供性是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Likewis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r w:rsidRPr="00CB5930">
        <w:t>.Affordances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the affordance of something is assumed not to change as the need of the observer changes.The edibility of a substance for an animal does not depend on the hunger of the animal.Th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r w:rsidRPr="009D4352">
        <w:rPr>
          <w:rFonts w:hint="eastAsia"/>
        </w:rPr>
        <w:lastRenderedPageBreak/>
        <w:t>可供性不僅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 xml:space="preserve">“th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77" w:name="_Hlk199166865"/>
      <w:r w:rsidRPr="00E54710">
        <w:t>Norman</w:t>
      </w:r>
      <w:bookmarkEnd w:id="77"/>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78" w:name="_Hlk199166853"/>
      <w:r w:rsidRPr="004C5719">
        <w:rPr>
          <w:color w:val="0070C0"/>
        </w:rPr>
        <w:t>To Gibson, affordances are relationships. They exist naturally: they do not have to be visible, known, or desirable.</w:t>
      </w:r>
    </w:p>
    <w:bookmarkEnd w:id="78"/>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79" w:name="_Hlk199168092"/>
      <w:r w:rsidRPr="00E45CD9">
        <w:t>如果顯示器沒有觸控敏感螢幕，螢幕仍然可以觸碰，但對電腦系統沒有任何影響</w:t>
      </w:r>
      <w:bookmarkEnd w:id="79"/>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80"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80"/>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81"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81"/>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82"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82"/>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83"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83"/>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84" w:name="_Hlk199171000"/>
      <w:r w:rsidRPr="00864168">
        <w:rPr>
          <w:color w:val="002060"/>
          <w:highlight w:val="yellow"/>
        </w:rPr>
        <w:t>環境的可能性和動物的生活方式是不可分割地結合在一起的</w:t>
      </w:r>
      <w:bookmarkEnd w:id="84"/>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5"/>
      <w:r>
        <w:rPr>
          <w:rFonts w:hint="eastAsia"/>
        </w:rPr>
        <w:t>回顧時</w:t>
      </w:r>
      <w:r w:rsidRPr="00536E7A">
        <w:t>往往伴隨認知、情緒與想法的交織</w:t>
      </w:r>
      <w:r>
        <w:rPr>
          <w:rFonts w:hint="eastAsia"/>
        </w:rPr>
        <w:t>，而這種回顧是一種持續的過程</w:t>
      </w:r>
      <w:commentRangeEnd w:id="85"/>
      <w:r>
        <w:rPr>
          <w:rStyle w:val="ae"/>
        </w:rPr>
        <w:commentReference w:id="85"/>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6"/>
      <w:r>
        <w:rPr>
          <w:rFonts w:hint="eastAsia"/>
        </w:rPr>
        <w:t>回顧時</w:t>
      </w:r>
      <w:r w:rsidRPr="00536E7A">
        <w:t>往往伴隨認知、情緒與想法的交織</w:t>
      </w:r>
      <w:r>
        <w:rPr>
          <w:rFonts w:hint="eastAsia"/>
        </w:rPr>
        <w:t>，而這種回顧是一種持續的過程</w:t>
      </w:r>
      <w:commentRangeEnd w:id="86"/>
      <w:r>
        <w:rPr>
          <w:rStyle w:val="ae"/>
        </w:rPr>
        <w:commentReference w:id="86"/>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87"/>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87"/>
      <w:r>
        <w:rPr>
          <w:rStyle w:val="ae"/>
        </w:rPr>
        <w:commentReference w:id="87"/>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88"/>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88"/>
      <w:r>
        <w:rPr>
          <w:rStyle w:val="ae"/>
        </w:rPr>
        <w:commentReference w:id="88"/>
      </w:r>
      <w:r>
        <w:rPr>
          <w:rFonts w:hint="eastAsia"/>
        </w:rPr>
        <w:t>。</w:t>
      </w:r>
      <w:r w:rsidRPr="004F0D54">
        <w:t>特別是在面對高度不確定或突發情境時，</w:t>
      </w:r>
      <w:commentRangeStart w:id="89"/>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89"/>
      <w:r>
        <w:rPr>
          <w:rStyle w:val="ae"/>
        </w:rPr>
        <w:commentReference w:id="89"/>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90"/>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90"/>
      <w:r w:rsidRPr="00A63C43">
        <w:rPr>
          <w:rStyle w:val="ae"/>
        </w:rPr>
        <w:commentReference w:id="90"/>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91"/>
      <w:r w:rsidRPr="0047702A">
        <w:t>共生性制定行動</w:t>
      </w:r>
      <w:commentRangeEnd w:id="91"/>
      <w:r w:rsidRPr="0047702A">
        <w:rPr>
          <w:rStyle w:val="ae"/>
        </w:rPr>
        <w:commentReference w:id="91"/>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92" w:name="_Toc198908375"/>
      <w:r>
        <w:rPr>
          <w:rFonts w:hint="eastAsia"/>
        </w:rPr>
        <w:t xml:space="preserve">2.1.2 </w:t>
      </w:r>
      <w:r>
        <w:rPr>
          <w:rFonts w:hint="eastAsia"/>
        </w:rPr>
        <w:t>制定的動態循環過程</w:t>
      </w:r>
      <w:bookmarkEnd w:id="92"/>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93"/>
      <w:r w:rsidRPr="003630D2">
        <w:t>反應又進一步改變</w:t>
      </w:r>
      <w:r>
        <w:rPr>
          <w:rFonts w:hint="eastAsia"/>
        </w:rPr>
        <w:t>環境情境</w:t>
      </w:r>
      <w:commentRangeEnd w:id="93"/>
      <w:r>
        <w:rPr>
          <w:rStyle w:val="ae"/>
        </w:rPr>
        <w:commentReference w:id="9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4"/>
      <w:r w:rsidRPr="005E297B">
        <w:t>環境不是客觀給定，而是行動與結構之間互動後</w:t>
      </w:r>
      <w:r w:rsidRPr="005E297B">
        <w:lastRenderedPageBreak/>
        <w:t>共同建構的產物</w:t>
      </w:r>
      <w:commentRangeEnd w:id="94"/>
      <w:r>
        <w:rPr>
          <w:rStyle w:val="ae"/>
        </w:rPr>
        <w:commentReference w:id="9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95"/>
      <w:r w:rsidRPr="004A47A4">
        <w:t>Orlikowski</w:t>
      </w:r>
      <w:commentRangeEnd w:id="95"/>
      <w:r>
        <w:rPr>
          <w:rStyle w:val="ae"/>
        </w:rPr>
        <w:commentReference w:id="95"/>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96"/>
      <w:r w:rsidRPr="00F45239">
        <w:t>（</w:t>
      </w:r>
      <w:r w:rsidRPr="00F45239">
        <w:t>Gioia &amp; Chittipeddi, 1991</w:t>
      </w:r>
      <w:r w:rsidRPr="00F45239">
        <w:t>）</w:t>
      </w:r>
      <w:commentRangeEnd w:id="96"/>
      <w:r>
        <w:rPr>
          <w:rStyle w:val="ae"/>
        </w:rPr>
        <w:commentReference w:id="96"/>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97"/>
      <w:r w:rsidRPr="00B63179">
        <w:t>Giddens, 1984</w:t>
      </w:r>
      <w:r w:rsidRPr="00B63179">
        <w:t>）</w:t>
      </w:r>
      <w:commentRangeEnd w:id="97"/>
      <w:r>
        <w:rPr>
          <w:rStyle w:val="ae"/>
        </w:rPr>
        <w:commentReference w:id="97"/>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98"/>
      <w:r w:rsidRPr="00A877C0">
        <w:t>（</w:t>
      </w:r>
      <w:r w:rsidRPr="00A877C0">
        <w:t>Weick &amp; Putnam, 2006</w:t>
      </w:r>
      <w:r w:rsidRPr="00A877C0">
        <w:t>）</w:t>
      </w:r>
      <w:commentRangeEnd w:id="98"/>
      <w:r>
        <w:rPr>
          <w:rStyle w:val="ae"/>
        </w:rPr>
        <w:commentReference w:id="98"/>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99"/>
      <w:r w:rsidRPr="00B3713C">
        <w:rPr>
          <w:color w:val="EE0000"/>
        </w:rPr>
        <w:t>創造出他們所面對的部分環境</w:t>
      </w:r>
      <w:commentRangeEnd w:id="99"/>
      <w:r w:rsidRPr="00B3713C">
        <w:rPr>
          <w:rStyle w:val="ae"/>
          <w:color w:val="EE0000"/>
        </w:rPr>
        <w:commentReference w:id="99"/>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00" w:name="_Hlk198905272"/>
      <w:r w:rsidRPr="00626AF7">
        <w:t>Enactment is coupled with the contextual environmen</w:t>
      </w:r>
      <w:bookmarkEnd w:id="100"/>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101"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01"/>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w:t>
      </w:r>
      <w:r w:rsidRPr="00405BE8">
        <w:lastRenderedPageBreak/>
        <w:t>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For completeness, we add 3 components: initiation, denoting the very early stages; exploitation, denoting reuse and recombination of artifacts and data; and the external competitive environment, which also shapes and is shaped by digital innovation (Cooper &amp; Zmud,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IT/IS organisation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Sapsed, E. Schüßler</w:t>
      </w:r>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Deephouse,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Phillips</w:t>
      </w:r>
      <w:r w:rsidRPr="007A19FB">
        <w:rPr>
          <w:rFonts w:hint="eastAsia"/>
        </w:rPr>
        <w:t>  </w:t>
      </w:r>
      <w:r w:rsidRPr="007A19FB">
        <w:t>A.Gawer</w:t>
      </w:r>
      <w:r w:rsidRPr="007A19FB">
        <w:t>，</w:t>
      </w:r>
      <w:r w:rsidRPr="007A19FB">
        <w:t>N.Phillips</w:t>
      </w:r>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r w:rsidRPr="007A19FB">
        <w:t>WJOrlikowski</w:t>
      </w:r>
      <w:r w:rsidRPr="007A19FB">
        <w:t>，</w:t>
      </w:r>
      <w:r w:rsidRPr="007A19FB">
        <w:t>SVScott</w:t>
      </w:r>
    </w:p>
    <w:p w14:paraId="62F2B3EB" w14:textId="77777777" w:rsidR="007A19FB" w:rsidRPr="007A19FB" w:rsidRDefault="007A19FB" w:rsidP="007A19FB">
      <w:pPr>
        <w:pStyle w:val="af"/>
        <w:ind w:firstLine="480"/>
      </w:pPr>
      <w:r w:rsidRPr="007A19FB">
        <w:t>Sociomateriality: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3" w:author="190498 lily" w:date="2025-05-30T16:45:00Z" w:initials="1l">
    <w:p w14:paraId="4E465EAA" w14:textId="2DC6A071" w:rsidR="006A6420" w:rsidRDefault="006A6420">
      <w:pPr>
        <w:pStyle w:val="af"/>
        <w:ind w:firstLine="360"/>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40" w:author="190498 lily" w:date="2025-05-31T15:16:00Z" w:initials="1l">
    <w:p w14:paraId="77C33A5A" w14:textId="77777777" w:rsidR="008D0F59" w:rsidRPr="008D0F59" w:rsidRDefault="008D0F59" w:rsidP="008D0F59">
      <w:pPr>
        <w:pStyle w:val="af"/>
        <w:ind w:firstLine="360"/>
      </w:pPr>
      <w:r>
        <w:rPr>
          <w:rStyle w:val="ae"/>
        </w:rPr>
        <w:annotationRef/>
      </w:r>
      <w:hyperlink r:id="rId12" w:history="1">
        <w:r w:rsidRPr="008D0F59">
          <w:rPr>
            <w:rStyle w:val="afd"/>
          </w:rPr>
          <w:t>Research commentary—Digital infrastructures: The missing IS research agenda</w:t>
        </w:r>
      </w:hyperlink>
    </w:p>
    <w:p w14:paraId="17A27D71" w14:textId="1EDD3CEF" w:rsidR="008D0F59" w:rsidRPr="008D0F59" w:rsidRDefault="008D0F59" w:rsidP="008D0F59">
      <w:pPr>
        <w:pStyle w:val="af"/>
        <w:ind w:firstLine="480"/>
      </w:pPr>
      <w:hyperlink r:id="rId13" w:history="1">
        <w:r w:rsidRPr="008D0F59">
          <w:rPr>
            <w:rStyle w:val="afd"/>
          </w:rPr>
          <w:t>D Tilson</w:t>
        </w:r>
      </w:hyperlink>
      <w:r w:rsidRPr="008D0F59">
        <w:t>, </w:t>
      </w:r>
      <w:hyperlink r:id="rId14" w:history="1">
        <w:r w:rsidRPr="008D0F59">
          <w:rPr>
            <w:rStyle w:val="afd"/>
          </w:rPr>
          <w:t>K Lyytinen</w:t>
        </w:r>
      </w:hyperlink>
      <w:r>
        <w:rPr>
          <w:rFonts w:hint="eastAsia"/>
        </w:rPr>
        <w:t>2010</w:t>
      </w:r>
    </w:p>
    <w:p w14:paraId="3888A485" w14:textId="77777777" w:rsidR="008D0F59" w:rsidRDefault="008D0F59">
      <w:pPr>
        <w:pStyle w:val="af"/>
        <w:ind w:firstLine="480"/>
      </w:pPr>
    </w:p>
    <w:p w14:paraId="046DC751" w14:textId="28B7B47F" w:rsidR="008D0F59" w:rsidRDefault="008D0F59">
      <w:pPr>
        <w:pStyle w:val="af"/>
        <w:ind w:firstLine="480"/>
      </w:pPr>
      <w:r w:rsidRPr="008D0F59">
        <w:t>“From Generative Fit to Generative Capacity: Exploring an Emerging Dimension of Information Systems Design and Task Performance</w:t>
      </w:r>
      <w:hyperlink r:id="rId15" w:history="1">
        <w:r w:rsidRPr="008D0F59">
          <w:rPr>
            <w:rStyle w:val="afd"/>
          </w:rPr>
          <w:t>M Avital</w:t>
        </w:r>
      </w:hyperlink>
      <w:r w:rsidRPr="008D0F59">
        <w:t>, </w:t>
      </w:r>
      <w:hyperlink r:id="rId16" w:history="1">
        <w:r w:rsidRPr="008D0F59">
          <w:rPr>
            <w:rStyle w:val="afd"/>
          </w:rPr>
          <w:t>D Te'Eni</w:t>
        </w:r>
      </w:hyperlink>
      <w:r>
        <w:rPr>
          <w:rFonts w:hint="eastAsia"/>
        </w:rPr>
        <w:t>2009</w:t>
      </w:r>
    </w:p>
  </w:comment>
  <w:comment w:id="43" w:author="190498 lily" w:date="2025-05-31T15:24:00Z" w:initials="1l">
    <w:p w14:paraId="5E35F334" w14:textId="2ED96535" w:rsidR="002D714F" w:rsidRDefault="002D714F">
      <w:pPr>
        <w:pStyle w:val="af"/>
        <w:ind w:firstLine="360"/>
      </w:pPr>
      <w:r>
        <w:rPr>
          <w:rStyle w:val="ae"/>
        </w:rPr>
        <w:annotationRef/>
      </w:r>
      <w:r w:rsidRPr="008D0F59">
        <w:t>From Generative Fit to Generative Capacity: Exploring an Emerging Dimension of Information Systems Design and Task Performance</w:t>
      </w:r>
      <w:hyperlink r:id="rId17" w:history="1">
        <w:r w:rsidRPr="008D0F59">
          <w:rPr>
            <w:rStyle w:val="afd"/>
          </w:rPr>
          <w:t>M Avital</w:t>
        </w:r>
      </w:hyperlink>
      <w:r w:rsidRPr="008D0F59">
        <w:t>, </w:t>
      </w:r>
      <w:hyperlink r:id="rId18" w:history="1">
        <w:r w:rsidRPr="008D0F59">
          <w:rPr>
            <w:rStyle w:val="afd"/>
          </w:rPr>
          <w:t>D Te'Eni</w:t>
        </w:r>
      </w:hyperlink>
      <w:r>
        <w:rPr>
          <w:rFonts w:hint="eastAsia"/>
        </w:rPr>
        <w:t>2009</w:t>
      </w:r>
    </w:p>
  </w:comment>
  <w:comment w:id="44" w:author="190498 lily" w:date="2025-05-31T15:30:00Z" w:initials="1l">
    <w:p w14:paraId="0F4E8F52" w14:textId="52DE8DF1" w:rsidR="00A81E2C" w:rsidRDefault="00A81E2C" w:rsidP="00A81E2C">
      <w:pPr>
        <w:pStyle w:val="af"/>
        <w:ind w:firstLineChars="111"/>
      </w:pPr>
      <w:r>
        <w:rPr>
          <w:rStyle w:val="ae"/>
        </w:rPr>
        <w:annotationRef/>
      </w:r>
      <w:r>
        <w:rPr>
          <w:rFonts w:hint="eastAsia"/>
        </w:rPr>
        <w:t>我確定有這句我去原文複製的</w:t>
      </w:r>
    </w:p>
  </w:comment>
  <w:comment w:id="61" w:author="190498 lily" w:date="2025-06-01T16:45:00Z" w:initials="1l">
    <w:p w14:paraId="1E40BCFD" w14:textId="272007E0" w:rsidR="00ED44C7" w:rsidRDefault="00ED44C7">
      <w:pPr>
        <w:pStyle w:val="af"/>
        <w:ind w:firstLine="360"/>
      </w:pPr>
      <w:r>
        <w:rPr>
          <w:rStyle w:val="ae"/>
        </w:rPr>
        <w:annotationRef/>
      </w:r>
      <w:hyperlink r:id="rId19" w:history="1">
        <w:r w:rsidRPr="00C038B4">
          <w:rPr>
            <w:rStyle w:val="afd"/>
          </w:rPr>
          <w:t>https://link.springer.com/article/10.1007/s11846-021-00441-4</w:t>
        </w:r>
      </w:hyperlink>
    </w:p>
    <w:p w14:paraId="37F27063" w14:textId="62F06938" w:rsidR="00ED44C7" w:rsidRPr="00ED44C7" w:rsidRDefault="00ED44C7">
      <w:pPr>
        <w:pStyle w:val="af"/>
        <w:ind w:firstLine="480"/>
      </w:pPr>
    </w:p>
  </w:comment>
  <w:comment w:id="62"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3"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4"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5"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6"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20"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67"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72"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85"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6"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7"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88"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89"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90"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91"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93"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94"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95"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96"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97"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98"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99"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046DC751" w15:done="0"/>
  <w15:commentEx w15:paraId="5E35F334" w15:done="0"/>
  <w15:commentEx w15:paraId="0F4E8F52" w15:done="0"/>
  <w15:commentEx w15:paraId="37F27063"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6711755B" w16cex:dateUtc="2025-05-31T07:16:00Z"/>
  <w16cex:commentExtensible w16cex:durableId="095B3A89" w16cex:dateUtc="2025-05-31T07:24:00Z"/>
  <w16cex:commentExtensible w16cex:durableId="54A94096" w16cex:dateUtc="2025-05-31T07:30:00Z"/>
  <w16cex:commentExtensible w16cex:durableId="69D81E21" w16cex:dateUtc="2025-06-01T08:45: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046DC751" w16cid:durableId="6711755B"/>
  <w16cid:commentId w16cid:paraId="5E35F334" w16cid:durableId="095B3A89"/>
  <w16cid:commentId w16cid:paraId="0F4E8F52" w16cid:durableId="54A94096"/>
  <w16cid:commentId w16cid:paraId="37F27063" w16cid:durableId="69D81E21"/>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B46CBF" w14:textId="77777777" w:rsidR="0088207A" w:rsidRDefault="0088207A" w:rsidP="00BB47A4">
      <w:pPr>
        <w:spacing w:after="0" w:line="240" w:lineRule="auto"/>
      </w:pPr>
      <w:r>
        <w:separator/>
      </w:r>
    </w:p>
  </w:endnote>
  <w:endnote w:type="continuationSeparator" w:id="0">
    <w:p w14:paraId="59D08FB3" w14:textId="77777777" w:rsidR="0088207A" w:rsidRDefault="0088207A"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FDBB0F" w14:textId="77777777" w:rsidR="0088207A" w:rsidRDefault="0088207A" w:rsidP="00BB47A4">
      <w:pPr>
        <w:spacing w:after="0" w:line="240" w:lineRule="auto"/>
      </w:pPr>
      <w:r>
        <w:separator/>
      </w:r>
    </w:p>
  </w:footnote>
  <w:footnote w:type="continuationSeparator" w:id="0">
    <w:p w14:paraId="7E1DD5B9" w14:textId="77777777" w:rsidR="0088207A" w:rsidRDefault="0088207A"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1CCB"/>
    <w:rsid w:val="0000230A"/>
    <w:rsid w:val="00002692"/>
    <w:rsid w:val="00002F28"/>
    <w:rsid w:val="00003753"/>
    <w:rsid w:val="0000405C"/>
    <w:rsid w:val="000044AA"/>
    <w:rsid w:val="00004C1A"/>
    <w:rsid w:val="00005193"/>
    <w:rsid w:val="000077B4"/>
    <w:rsid w:val="000079BB"/>
    <w:rsid w:val="00007A22"/>
    <w:rsid w:val="00007D03"/>
    <w:rsid w:val="00011406"/>
    <w:rsid w:val="00011FF1"/>
    <w:rsid w:val="000139B8"/>
    <w:rsid w:val="000146F9"/>
    <w:rsid w:val="00015610"/>
    <w:rsid w:val="000159B8"/>
    <w:rsid w:val="00016853"/>
    <w:rsid w:val="00021490"/>
    <w:rsid w:val="0002161D"/>
    <w:rsid w:val="000216EE"/>
    <w:rsid w:val="0002226D"/>
    <w:rsid w:val="000246E2"/>
    <w:rsid w:val="00024A2B"/>
    <w:rsid w:val="00026A7E"/>
    <w:rsid w:val="00026EB4"/>
    <w:rsid w:val="0002713C"/>
    <w:rsid w:val="00027B8C"/>
    <w:rsid w:val="00032536"/>
    <w:rsid w:val="00032C29"/>
    <w:rsid w:val="00032EAB"/>
    <w:rsid w:val="00033389"/>
    <w:rsid w:val="000335D4"/>
    <w:rsid w:val="00034C61"/>
    <w:rsid w:val="00034CC9"/>
    <w:rsid w:val="00035576"/>
    <w:rsid w:val="00035E87"/>
    <w:rsid w:val="0003623F"/>
    <w:rsid w:val="00036702"/>
    <w:rsid w:val="0003792B"/>
    <w:rsid w:val="00037E3C"/>
    <w:rsid w:val="00037ECC"/>
    <w:rsid w:val="00041025"/>
    <w:rsid w:val="00043105"/>
    <w:rsid w:val="00044255"/>
    <w:rsid w:val="00046B47"/>
    <w:rsid w:val="00050B9D"/>
    <w:rsid w:val="00052DB3"/>
    <w:rsid w:val="0005301F"/>
    <w:rsid w:val="00054DAF"/>
    <w:rsid w:val="000558E2"/>
    <w:rsid w:val="00055E0A"/>
    <w:rsid w:val="00056C77"/>
    <w:rsid w:val="000577A5"/>
    <w:rsid w:val="00057FBC"/>
    <w:rsid w:val="0006266B"/>
    <w:rsid w:val="0006295A"/>
    <w:rsid w:val="00063714"/>
    <w:rsid w:val="000657A2"/>
    <w:rsid w:val="00066B5B"/>
    <w:rsid w:val="00066C7D"/>
    <w:rsid w:val="00074152"/>
    <w:rsid w:val="0007605F"/>
    <w:rsid w:val="00076093"/>
    <w:rsid w:val="0007663B"/>
    <w:rsid w:val="00077681"/>
    <w:rsid w:val="00077F56"/>
    <w:rsid w:val="00080284"/>
    <w:rsid w:val="00080602"/>
    <w:rsid w:val="000830CC"/>
    <w:rsid w:val="00084D94"/>
    <w:rsid w:val="000857B7"/>
    <w:rsid w:val="00086DF4"/>
    <w:rsid w:val="00090F5A"/>
    <w:rsid w:val="00091873"/>
    <w:rsid w:val="000919C1"/>
    <w:rsid w:val="00091B3C"/>
    <w:rsid w:val="0009453B"/>
    <w:rsid w:val="00096A80"/>
    <w:rsid w:val="00096AFE"/>
    <w:rsid w:val="00097BA1"/>
    <w:rsid w:val="000A0932"/>
    <w:rsid w:val="000A2721"/>
    <w:rsid w:val="000A2D0D"/>
    <w:rsid w:val="000A3F15"/>
    <w:rsid w:val="000A3F8D"/>
    <w:rsid w:val="000A43A2"/>
    <w:rsid w:val="000A4873"/>
    <w:rsid w:val="000A4BAF"/>
    <w:rsid w:val="000A55F8"/>
    <w:rsid w:val="000A621E"/>
    <w:rsid w:val="000A626A"/>
    <w:rsid w:val="000A6869"/>
    <w:rsid w:val="000A709E"/>
    <w:rsid w:val="000A7569"/>
    <w:rsid w:val="000A778D"/>
    <w:rsid w:val="000A79CC"/>
    <w:rsid w:val="000A7B89"/>
    <w:rsid w:val="000B0CEC"/>
    <w:rsid w:val="000B43E6"/>
    <w:rsid w:val="000B5048"/>
    <w:rsid w:val="000B5131"/>
    <w:rsid w:val="000B69D0"/>
    <w:rsid w:val="000B786C"/>
    <w:rsid w:val="000C1CE9"/>
    <w:rsid w:val="000C28C0"/>
    <w:rsid w:val="000C3712"/>
    <w:rsid w:val="000C4D9E"/>
    <w:rsid w:val="000C5114"/>
    <w:rsid w:val="000C5E09"/>
    <w:rsid w:val="000C6117"/>
    <w:rsid w:val="000C7673"/>
    <w:rsid w:val="000D0510"/>
    <w:rsid w:val="000D23E8"/>
    <w:rsid w:val="000D3F11"/>
    <w:rsid w:val="000D54C4"/>
    <w:rsid w:val="000D6291"/>
    <w:rsid w:val="000E0BF7"/>
    <w:rsid w:val="000E1751"/>
    <w:rsid w:val="000E1DAD"/>
    <w:rsid w:val="000E24FD"/>
    <w:rsid w:val="000E2EE1"/>
    <w:rsid w:val="000E336A"/>
    <w:rsid w:val="000E455C"/>
    <w:rsid w:val="000E589F"/>
    <w:rsid w:val="000E5A48"/>
    <w:rsid w:val="000E5AA7"/>
    <w:rsid w:val="000E5F77"/>
    <w:rsid w:val="000F1197"/>
    <w:rsid w:val="000F2998"/>
    <w:rsid w:val="000F51A1"/>
    <w:rsid w:val="000F5E4F"/>
    <w:rsid w:val="000F6C2D"/>
    <w:rsid w:val="000F7305"/>
    <w:rsid w:val="000F7ED6"/>
    <w:rsid w:val="001006CD"/>
    <w:rsid w:val="00100839"/>
    <w:rsid w:val="0010171B"/>
    <w:rsid w:val="00101887"/>
    <w:rsid w:val="00101977"/>
    <w:rsid w:val="00103408"/>
    <w:rsid w:val="0010342F"/>
    <w:rsid w:val="00103454"/>
    <w:rsid w:val="001045BF"/>
    <w:rsid w:val="00104CA3"/>
    <w:rsid w:val="001055C5"/>
    <w:rsid w:val="00107205"/>
    <w:rsid w:val="00110171"/>
    <w:rsid w:val="001102E8"/>
    <w:rsid w:val="00110999"/>
    <w:rsid w:val="001114C1"/>
    <w:rsid w:val="0011226D"/>
    <w:rsid w:val="00112291"/>
    <w:rsid w:val="00112E88"/>
    <w:rsid w:val="0011449B"/>
    <w:rsid w:val="0011482A"/>
    <w:rsid w:val="00116ADA"/>
    <w:rsid w:val="00117606"/>
    <w:rsid w:val="001177AF"/>
    <w:rsid w:val="00120B39"/>
    <w:rsid w:val="0012159C"/>
    <w:rsid w:val="00121655"/>
    <w:rsid w:val="00121B91"/>
    <w:rsid w:val="00121F0F"/>
    <w:rsid w:val="00123774"/>
    <w:rsid w:val="00123811"/>
    <w:rsid w:val="00123E21"/>
    <w:rsid w:val="0012491A"/>
    <w:rsid w:val="00124F34"/>
    <w:rsid w:val="00130BC2"/>
    <w:rsid w:val="00131573"/>
    <w:rsid w:val="0013216F"/>
    <w:rsid w:val="00132F02"/>
    <w:rsid w:val="00133A72"/>
    <w:rsid w:val="00135076"/>
    <w:rsid w:val="001362A6"/>
    <w:rsid w:val="0014035B"/>
    <w:rsid w:val="001404A6"/>
    <w:rsid w:val="001444AE"/>
    <w:rsid w:val="00144CDD"/>
    <w:rsid w:val="0014533A"/>
    <w:rsid w:val="001457A7"/>
    <w:rsid w:val="001477D8"/>
    <w:rsid w:val="00147A0E"/>
    <w:rsid w:val="00147D72"/>
    <w:rsid w:val="00151149"/>
    <w:rsid w:val="00151D19"/>
    <w:rsid w:val="00152079"/>
    <w:rsid w:val="00152152"/>
    <w:rsid w:val="00152CA4"/>
    <w:rsid w:val="0015342E"/>
    <w:rsid w:val="0015489D"/>
    <w:rsid w:val="00156538"/>
    <w:rsid w:val="0015730F"/>
    <w:rsid w:val="00160A41"/>
    <w:rsid w:val="00161496"/>
    <w:rsid w:val="00163745"/>
    <w:rsid w:val="001649F8"/>
    <w:rsid w:val="00164F88"/>
    <w:rsid w:val="00170774"/>
    <w:rsid w:val="00170B05"/>
    <w:rsid w:val="001729F1"/>
    <w:rsid w:val="00174517"/>
    <w:rsid w:val="001755F0"/>
    <w:rsid w:val="00177448"/>
    <w:rsid w:val="00177CBC"/>
    <w:rsid w:val="001817AD"/>
    <w:rsid w:val="00182C74"/>
    <w:rsid w:val="00182EA6"/>
    <w:rsid w:val="001832B7"/>
    <w:rsid w:val="00183999"/>
    <w:rsid w:val="00184035"/>
    <w:rsid w:val="00184BAA"/>
    <w:rsid w:val="0018596C"/>
    <w:rsid w:val="00187BE8"/>
    <w:rsid w:val="00187EEC"/>
    <w:rsid w:val="00191A18"/>
    <w:rsid w:val="001921E9"/>
    <w:rsid w:val="00192C7A"/>
    <w:rsid w:val="00193E8D"/>
    <w:rsid w:val="001944A4"/>
    <w:rsid w:val="00195A32"/>
    <w:rsid w:val="00195DC6"/>
    <w:rsid w:val="001962EB"/>
    <w:rsid w:val="001966FE"/>
    <w:rsid w:val="0019675A"/>
    <w:rsid w:val="001974A3"/>
    <w:rsid w:val="001976BB"/>
    <w:rsid w:val="00197DFB"/>
    <w:rsid w:val="001A11FB"/>
    <w:rsid w:val="001A1457"/>
    <w:rsid w:val="001A2C95"/>
    <w:rsid w:val="001A2E75"/>
    <w:rsid w:val="001A360B"/>
    <w:rsid w:val="001A36B2"/>
    <w:rsid w:val="001A38C7"/>
    <w:rsid w:val="001A3A97"/>
    <w:rsid w:val="001A56C0"/>
    <w:rsid w:val="001A56D1"/>
    <w:rsid w:val="001A648A"/>
    <w:rsid w:val="001A6B31"/>
    <w:rsid w:val="001A6DBA"/>
    <w:rsid w:val="001B2DF2"/>
    <w:rsid w:val="001B35F5"/>
    <w:rsid w:val="001B5AC9"/>
    <w:rsid w:val="001B5C02"/>
    <w:rsid w:val="001B626E"/>
    <w:rsid w:val="001C333A"/>
    <w:rsid w:val="001C369B"/>
    <w:rsid w:val="001C540B"/>
    <w:rsid w:val="001C58CE"/>
    <w:rsid w:val="001C59A6"/>
    <w:rsid w:val="001C5A22"/>
    <w:rsid w:val="001C6DF1"/>
    <w:rsid w:val="001C783D"/>
    <w:rsid w:val="001C7BF7"/>
    <w:rsid w:val="001D0166"/>
    <w:rsid w:val="001D27FA"/>
    <w:rsid w:val="001D29EC"/>
    <w:rsid w:val="001D2FB0"/>
    <w:rsid w:val="001D341D"/>
    <w:rsid w:val="001D4262"/>
    <w:rsid w:val="001E0FC3"/>
    <w:rsid w:val="001E3DCA"/>
    <w:rsid w:val="001E3E04"/>
    <w:rsid w:val="001E453D"/>
    <w:rsid w:val="001E5AEF"/>
    <w:rsid w:val="001F10BF"/>
    <w:rsid w:val="001F1608"/>
    <w:rsid w:val="001F1CF9"/>
    <w:rsid w:val="001F209F"/>
    <w:rsid w:val="001F2364"/>
    <w:rsid w:val="001F2C16"/>
    <w:rsid w:val="001F2F04"/>
    <w:rsid w:val="001F3F8C"/>
    <w:rsid w:val="001F4623"/>
    <w:rsid w:val="001F5319"/>
    <w:rsid w:val="001F5FDD"/>
    <w:rsid w:val="001F6761"/>
    <w:rsid w:val="001F687D"/>
    <w:rsid w:val="001F787B"/>
    <w:rsid w:val="002013C0"/>
    <w:rsid w:val="00201BDB"/>
    <w:rsid w:val="002022C2"/>
    <w:rsid w:val="00202341"/>
    <w:rsid w:val="002023C9"/>
    <w:rsid w:val="002027E8"/>
    <w:rsid w:val="00207949"/>
    <w:rsid w:val="002100FA"/>
    <w:rsid w:val="002116D6"/>
    <w:rsid w:val="00212C73"/>
    <w:rsid w:val="0021725F"/>
    <w:rsid w:val="00220774"/>
    <w:rsid w:val="002207F7"/>
    <w:rsid w:val="00220B80"/>
    <w:rsid w:val="002212CC"/>
    <w:rsid w:val="00223040"/>
    <w:rsid w:val="002232C6"/>
    <w:rsid w:val="00224D1F"/>
    <w:rsid w:val="00224D30"/>
    <w:rsid w:val="00226458"/>
    <w:rsid w:val="002316BD"/>
    <w:rsid w:val="0023275C"/>
    <w:rsid w:val="002327E0"/>
    <w:rsid w:val="002341A3"/>
    <w:rsid w:val="002362AD"/>
    <w:rsid w:val="002371DD"/>
    <w:rsid w:val="0023763E"/>
    <w:rsid w:val="00243783"/>
    <w:rsid w:val="00245649"/>
    <w:rsid w:val="0024635D"/>
    <w:rsid w:val="00246E4E"/>
    <w:rsid w:val="00250CCB"/>
    <w:rsid w:val="002531CD"/>
    <w:rsid w:val="0025334B"/>
    <w:rsid w:val="00253CD4"/>
    <w:rsid w:val="00253F38"/>
    <w:rsid w:val="00256AF4"/>
    <w:rsid w:val="00256DCA"/>
    <w:rsid w:val="00257863"/>
    <w:rsid w:val="00261198"/>
    <w:rsid w:val="002620E3"/>
    <w:rsid w:val="0026254B"/>
    <w:rsid w:val="002630F9"/>
    <w:rsid w:val="002652E1"/>
    <w:rsid w:val="00265C4C"/>
    <w:rsid w:val="00265DEB"/>
    <w:rsid w:val="00266996"/>
    <w:rsid w:val="00266A2C"/>
    <w:rsid w:val="00266CD9"/>
    <w:rsid w:val="00267116"/>
    <w:rsid w:val="002676DF"/>
    <w:rsid w:val="00267B77"/>
    <w:rsid w:val="00270CDA"/>
    <w:rsid w:val="0027264B"/>
    <w:rsid w:val="00274108"/>
    <w:rsid w:val="00276316"/>
    <w:rsid w:val="0027752C"/>
    <w:rsid w:val="00277BAA"/>
    <w:rsid w:val="00280331"/>
    <w:rsid w:val="0028033B"/>
    <w:rsid w:val="00280911"/>
    <w:rsid w:val="002820A1"/>
    <w:rsid w:val="0028254F"/>
    <w:rsid w:val="00282568"/>
    <w:rsid w:val="002836EB"/>
    <w:rsid w:val="0028645E"/>
    <w:rsid w:val="00287BA8"/>
    <w:rsid w:val="002910A1"/>
    <w:rsid w:val="00291945"/>
    <w:rsid w:val="00292AD4"/>
    <w:rsid w:val="00292C76"/>
    <w:rsid w:val="00292FFC"/>
    <w:rsid w:val="002939C5"/>
    <w:rsid w:val="00294EC0"/>
    <w:rsid w:val="002954E8"/>
    <w:rsid w:val="00297538"/>
    <w:rsid w:val="00297BBA"/>
    <w:rsid w:val="002A00DC"/>
    <w:rsid w:val="002A0436"/>
    <w:rsid w:val="002A241F"/>
    <w:rsid w:val="002A3F50"/>
    <w:rsid w:val="002A63A3"/>
    <w:rsid w:val="002A7319"/>
    <w:rsid w:val="002B0200"/>
    <w:rsid w:val="002B1CCE"/>
    <w:rsid w:val="002B1D6E"/>
    <w:rsid w:val="002B30B8"/>
    <w:rsid w:val="002B3D1D"/>
    <w:rsid w:val="002B7189"/>
    <w:rsid w:val="002B7BC4"/>
    <w:rsid w:val="002C2C72"/>
    <w:rsid w:val="002C3546"/>
    <w:rsid w:val="002C3954"/>
    <w:rsid w:val="002C4A87"/>
    <w:rsid w:val="002C5065"/>
    <w:rsid w:val="002C7C8D"/>
    <w:rsid w:val="002D0440"/>
    <w:rsid w:val="002D08D1"/>
    <w:rsid w:val="002D3699"/>
    <w:rsid w:val="002D3BD7"/>
    <w:rsid w:val="002D5F7A"/>
    <w:rsid w:val="002D6189"/>
    <w:rsid w:val="002D6329"/>
    <w:rsid w:val="002D6D96"/>
    <w:rsid w:val="002D714F"/>
    <w:rsid w:val="002E1200"/>
    <w:rsid w:val="002E1BED"/>
    <w:rsid w:val="002E1CFB"/>
    <w:rsid w:val="002E27D2"/>
    <w:rsid w:val="002E4C4C"/>
    <w:rsid w:val="002E4E95"/>
    <w:rsid w:val="002E7B02"/>
    <w:rsid w:val="002E7EEB"/>
    <w:rsid w:val="002F00DF"/>
    <w:rsid w:val="002F03A4"/>
    <w:rsid w:val="002F10EF"/>
    <w:rsid w:val="002F2463"/>
    <w:rsid w:val="002F2BF3"/>
    <w:rsid w:val="002F4332"/>
    <w:rsid w:val="002F4566"/>
    <w:rsid w:val="002F48AB"/>
    <w:rsid w:val="002F57D0"/>
    <w:rsid w:val="002F75E6"/>
    <w:rsid w:val="00300B69"/>
    <w:rsid w:val="003011C2"/>
    <w:rsid w:val="00301A02"/>
    <w:rsid w:val="003025D4"/>
    <w:rsid w:val="00305706"/>
    <w:rsid w:val="0030645F"/>
    <w:rsid w:val="0030656D"/>
    <w:rsid w:val="003065C2"/>
    <w:rsid w:val="00307993"/>
    <w:rsid w:val="00307A6D"/>
    <w:rsid w:val="0031122A"/>
    <w:rsid w:val="003132CE"/>
    <w:rsid w:val="00314221"/>
    <w:rsid w:val="003144C5"/>
    <w:rsid w:val="00314590"/>
    <w:rsid w:val="0031550A"/>
    <w:rsid w:val="00316C34"/>
    <w:rsid w:val="00317134"/>
    <w:rsid w:val="00317263"/>
    <w:rsid w:val="00320102"/>
    <w:rsid w:val="003204CE"/>
    <w:rsid w:val="0032146B"/>
    <w:rsid w:val="003216FC"/>
    <w:rsid w:val="0032410C"/>
    <w:rsid w:val="00326D27"/>
    <w:rsid w:val="00327556"/>
    <w:rsid w:val="00327630"/>
    <w:rsid w:val="0032787F"/>
    <w:rsid w:val="003301D0"/>
    <w:rsid w:val="0033097A"/>
    <w:rsid w:val="00330D0A"/>
    <w:rsid w:val="00332446"/>
    <w:rsid w:val="0033252C"/>
    <w:rsid w:val="0033288F"/>
    <w:rsid w:val="00333C89"/>
    <w:rsid w:val="0033599D"/>
    <w:rsid w:val="003370A9"/>
    <w:rsid w:val="0034167B"/>
    <w:rsid w:val="00342F37"/>
    <w:rsid w:val="003445D2"/>
    <w:rsid w:val="00344720"/>
    <w:rsid w:val="00344C89"/>
    <w:rsid w:val="0034504F"/>
    <w:rsid w:val="00345942"/>
    <w:rsid w:val="00346350"/>
    <w:rsid w:val="0034659D"/>
    <w:rsid w:val="00346902"/>
    <w:rsid w:val="00351C48"/>
    <w:rsid w:val="003527BC"/>
    <w:rsid w:val="00353551"/>
    <w:rsid w:val="0035367C"/>
    <w:rsid w:val="00354395"/>
    <w:rsid w:val="003551AF"/>
    <w:rsid w:val="003552B8"/>
    <w:rsid w:val="00356F8C"/>
    <w:rsid w:val="0035741C"/>
    <w:rsid w:val="00357A04"/>
    <w:rsid w:val="0036018D"/>
    <w:rsid w:val="00360B25"/>
    <w:rsid w:val="003614DD"/>
    <w:rsid w:val="00361D8F"/>
    <w:rsid w:val="00362500"/>
    <w:rsid w:val="003639EB"/>
    <w:rsid w:val="00364F31"/>
    <w:rsid w:val="0036654C"/>
    <w:rsid w:val="00367531"/>
    <w:rsid w:val="00367B06"/>
    <w:rsid w:val="00367B1C"/>
    <w:rsid w:val="00367CE1"/>
    <w:rsid w:val="00367E87"/>
    <w:rsid w:val="003710B9"/>
    <w:rsid w:val="003714B7"/>
    <w:rsid w:val="00371E7E"/>
    <w:rsid w:val="00374A79"/>
    <w:rsid w:val="003761AF"/>
    <w:rsid w:val="00377A58"/>
    <w:rsid w:val="00380829"/>
    <w:rsid w:val="00382451"/>
    <w:rsid w:val="00382827"/>
    <w:rsid w:val="00383C75"/>
    <w:rsid w:val="00384519"/>
    <w:rsid w:val="00385726"/>
    <w:rsid w:val="00387DE8"/>
    <w:rsid w:val="003A0958"/>
    <w:rsid w:val="003A0F7F"/>
    <w:rsid w:val="003A1801"/>
    <w:rsid w:val="003A1872"/>
    <w:rsid w:val="003A1BA1"/>
    <w:rsid w:val="003A3478"/>
    <w:rsid w:val="003A4613"/>
    <w:rsid w:val="003A5FC8"/>
    <w:rsid w:val="003A7F73"/>
    <w:rsid w:val="003B0336"/>
    <w:rsid w:val="003B070C"/>
    <w:rsid w:val="003B1843"/>
    <w:rsid w:val="003B24BB"/>
    <w:rsid w:val="003B331D"/>
    <w:rsid w:val="003B4454"/>
    <w:rsid w:val="003B4705"/>
    <w:rsid w:val="003B4B13"/>
    <w:rsid w:val="003B4ECE"/>
    <w:rsid w:val="003B5688"/>
    <w:rsid w:val="003B5DD2"/>
    <w:rsid w:val="003B7978"/>
    <w:rsid w:val="003C0BE9"/>
    <w:rsid w:val="003C0E9F"/>
    <w:rsid w:val="003C20FB"/>
    <w:rsid w:val="003C2FCD"/>
    <w:rsid w:val="003C3C44"/>
    <w:rsid w:val="003C3D96"/>
    <w:rsid w:val="003C4340"/>
    <w:rsid w:val="003C4975"/>
    <w:rsid w:val="003C4BC9"/>
    <w:rsid w:val="003C5776"/>
    <w:rsid w:val="003C6B28"/>
    <w:rsid w:val="003D0F90"/>
    <w:rsid w:val="003D1DED"/>
    <w:rsid w:val="003D29B5"/>
    <w:rsid w:val="003D4058"/>
    <w:rsid w:val="003D4861"/>
    <w:rsid w:val="003D5CA7"/>
    <w:rsid w:val="003D67FC"/>
    <w:rsid w:val="003D737A"/>
    <w:rsid w:val="003D7388"/>
    <w:rsid w:val="003E12C7"/>
    <w:rsid w:val="003E1EC4"/>
    <w:rsid w:val="003E1F99"/>
    <w:rsid w:val="003E29EF"/>
    <w:rsid w:val="003E2BB6"/>
    <w:rsid w:val="003E30F0"/>
    <w:rsid w:val="003E36E5"/>
    <w:rsid w:val="003E4105"/>
    <w:rsid w:val="003E46F1"/>
    <w:rsid w:val="003E4B30"/>
    <w:rsid w:val="003E4F3F"/>
    <w:rsid w:val="003E6B2D"/>
    <w:rsid w:val="003E7281"/>
    <w:rsid w:val="003F06B4"/>
    <w:rsid w:val="003F16F5"/>
    <w:rsid w:val="003F21AD"/>
    <w:rsid w:val="003F28AA"/>
    <w:rsid w:val="003F29A8"/>
    <w:rsid w:val="003F32BD"/>
    <w:rsid w:val="003F332D"/>
    <w:rsid w:val="003F4EBF"/>
    <w:rsid w:val="003F54DA"/>
    <w:rsid w:val="003F67FD"/>
    <w:rsid w:val="003F702A"/>
    <w:rsid w:val="003F7C4A"/>
    <w:rsid w:val="003F7C4B"/>
    <w:rsid w:val="00400154"/>
    <w:rsid w:val="004015FF"/>
    <w:rsid w:val="0040226C"/>
    <w:rsid w:val="0040257B"/>
    <w:rsid w:val="00404319"/>
    <w:rsid w:val="00404E35"/>
    <w:rsid w:val="00405BE8"/>
    <w:rsid w:val="00405CBE"/>
    <w:rsid w:val="00405EA8"/>
    <w:rsid w:val="0041291E"/>
    <w:rsid w:val="00412A82"/>
    <w:rsid w:val="00412C31"/>
    <w:rsid w:val="00412DF4"/>
    <w:rsid w:val="00412EAD"/>
    <w:rsid w:val="00413C9B"/>
    <w:rsid w:val="00414991"/>
    <w:rsid w:val="004153B3"/>
    <w:rsid w:val="00415706"/>
    <w:rsid w:val="004158E5"/>
    <w:rsid w:val="004176E5"/>
    <w:rsid w:val="00420460"/>
    <w:rsid w:val="00420DBB"/>
    <w:rsid w:val="0042159E"/>
    <w:rsid w:val="00422C64"/>
    <w:rsid w:val="00423719"/>
    <w:rsid w:val="00424E0B"/>
    <w:rsid w:val="00425353"/>
    <w:rsid w:val="00426B9F"/>
    <w:rsid w:val="004302EC"/>
    <w:rsid w:val="00430E8D"/>
    <w:rsid w:val="0043219A"/>
    <w:rsid w:val="00433ED8"/>
    <w:rsid w:val="0043426E"/>
    <w:rsid w:val="00434D77"/>
    <w:rsid w:val="00435230"/>
    <w:rsid w:val="004357AC"/>
    <w:rsid w:val="00435815"/>
    <w:rsid w:val="00435D66"/>
    <w:rsid w:val="00435E21"/>
    <w:rsid w:val="00435EBA"/>
    <w:rsid w:val="00436321"/>
    <w:rsid w:val="0043647F"/>
    <w:rsid w:val="004366BD"/>
    <w:rsid w:val="00436CD3"/>
    <w:rsid w:val="00436DA8"/>
    <w:rsid w:val="00437FF3"/>
    <w:rsid w:val="00442E83"/>
    <w:rsid w:val="00443311"/>
    <w:rsid w:val="00443832"/>
    <w:rsid w:val="004460D5"/>
    <w:rsid w:val="00452E58"/>
    <w:rsid w:val="004547BE"/>
    <w:rsid w:val="0045521C"/>
    <w:rsid w:val="00456809"/>
    <w:rsid w:val="004569D2"/>
    <w:rsid w:val="00456B1E"/>
    <w:rsid w:val="00456C82"/>
    <w:rsid w:val="004570CF"/>
    <w:rsid w:val="0046065C"/>
    <w:rsid w:val="00461902"/>
    <w:rsid w:val="00462CBC"/>
    <w:rsid w:val="00463847"/>
    <w:rsid w:val="00466024"/>
    <w:rsid w:val="0047042D"/>
    <w:rsid w:val="00470AE3"/>
    <w:rsid w:val="004714DB"/>
    <w:rsid w:val="00472E5E"/>
    <w:rsid w:val="00473993"/>
    <w:rsid w:val="00474F6D"/>
    <w:rsid w:val="004758CC"/>
    <w:rsid w:val="0047671E"/>
    <w:rsid w:val="00477952"/>
    <w:rsid w:val="00480AB4"/>
    <w:rsid w:val="00481F00"/>
    <w:rsid w:val="00482E79"/>
    <w:rsid w:val="00483490"/>
    <w:rsid w:val="0048358B"/>
    <w:rsid w:val="00485ECF"/>
    <w:rsid w:val="00487D2B"/>
    <w:rsid w:val="004908CD"/>
    <w:rsid w:val="00490AC6"/>
    <w:rsid w:val="00493439"/>
    <w:rsid w:val="004A0441"/>
    <w:rsid w:val="004A473F"/>
    <w:rsid w:val="004A5448"/>
    <w:rsid w:val="004A5A56"/>
    <w:rsid w:val="004A62D4"/>
    <w:rsid w:val="004A6386"/>
    <w:rsid w:val="004A6828"/>
    <w:rsid w:val="004A6922"/>
    <w:rsid w:val="004A6F83"/>
    <w:rsid w:val="004A78B9"/>
    <w:rsid w:val="004B066A"/>
    <w:rsid w:val="004B2423"/>
    <w:rsid w:val="004B4500"/>
    <w:rsid w:val="004B4BB6"/>
    <w:rsid w:val="004B58A7"/>
    <w:rsid w:val="004B5E32"/>
    <w:rsid w:val="004B7746"/>
    <w:rsid w:val="004B7CC9"/>
    <w:rsid w:val="004C01C1"/>
    <w:rsid w:val="004C04B7"/>
    <w:rsid w:val="004C0B33"/>
    <w:rsid w:val="004C0BDD"/>
    <w:rsid w:val="004C5095"/>
    <w:rsid w:val="004C5719"/>
    <w:rsid w:val="004C59CF"/>
    <w:rsid w:val="004C5BF4"/>
    <w:rsid w:val="004C5EF7"/>
    <w:rsid w:val="004D0F62"/>
    <w:rsid w:val="004D4B64"/>
    <w:rsid w:val="004D6075"/>
    <w:rsid w:val="004D7443"/>
    <w:rsid w:val="004D74F0"/>
    <w:rsid w:val="004D7820"/>
    <w:rsid w:val="004D78EB"/>
    <w:rsid w:val="004E0CAF"/>
    <w:rsid w:val="004E1F78"/>
    <w:rsid w:val="004E200B"/>
    <w:rsid w:val="004E3C6E"/>
    <w:rsid w:val="004E3F6D"/>
    <w:rsid w:val="004E49CA"/>
    <w:rsid w:val="004E6601"/>
    <w:rsid w:val="004E6B67"/>
    <w:rsid w:val="004F0FB0"/>
    <w:rsid w:val="004F2F4D"/>
    <w:rsid w:val="004F38E3"/>
    <w:rsid w:val="004F5B94"/>
    <w:rsid w:val="004F6A38"/>
    <w:rsid w:val="004F70E5"/>
    <w:rsid w:val="004F7F1D"/>
    <w:rsid w:val="0050006F"/>
    <w:rsid w:val="0050020A"/>
    <w:rsid w:val="0050026A"/>
    <w:rsid w:val="00501FAB"/>
    <w:rsid w:val="00503CEB"/>
    <w:rsid w:val="00504272"/>
    <w:rsid w:val="00506441"/>
    <w:rsid w:val="005106D2"/>
    <w:rsid w:val="00510AD8"/>
    <w:rsid w:val="00511052"/>
    <w:rsid w:val="00512AB9"/>
    <w:rsid w:val="00512E95"/>
    <w:rsid w:val="00513B87"/>
    <w:rsid w:val="005144E0"/>
    <w:rsid w:val="00515607"/>
    <w:rsid w:val="0051719D"/>
    <w:rsid w:val="0052106C"/>
    <w:rsid w:val="005228AB"/>
    <w:rsid w:val="00523223"/>
    <w:rsid w:val="00523E33"/>
    <w:rsid w:val="00526CB6"/>
    <w:rsid w:val="005300C6"/>
    <w:rsid w:val="00530405"/>
    <w:rsid w:val="00530432"/>
    <w:rsid w:val="005311C5"/>
    <w:rsid w:val="005334A1"/>
    <w:rsid w:val="00533529"/>
    <w:rsid w:val="005336E5"/>
    <w:rsid w:val="00535EB0"/>
    <w:rsid w:val="005367A2"/>
    <w:rsid w:val="00536F91"/>
    <w:rsid w:val="0053776D"/>
    <w:rsid w:val="00540789"/>
    <w:rsid w:val="005429E7"/>
    <w:rsid w:val="00543695"/>
    <w:rsid w:val="00543C8F"/>
    <w:rsid w:val="00543CD1"/>
    <w:rsid w:val="00543F1C"/>
    <w:rsid w:val="0054448C"/>
    <w:rsid w:val="005445D8"/>
    <w:rsid w:val="00545D33"/>
    <w:rsid w:val="00553513"/>
    <w:rsid w:val="00556911"/>
    <w:rsid w:val="00557FE9"/>
    <w:rsid w:val="005607BF"/>
    <w:rsid w:val="00560A9B"/>
    <w:rsid w:val="00560D9E"/>
    <w:rsid w:val="0056121C"/>
    <w:rsid w:val="0056251F"/>
    <w:rsid w:val="00563958"/>
    <w:rsid w:val="005646F6"/>
    <w:rsid w:val="00564909"/>
    <w:rsid w:val="00564D93"/>
    <w:rsid w:val="00566DA3"/>
    <w:rsid w:val="00567378"/>
    <w:rsid w:val="005673C0"/>
    <w:rsid w:val="00567C09"/>
    <w:rsid w:val="00570EF1"/>
    <w:rsid w:val="00571803"/>
    <w:rsid w:val="005723E4"/>
    <w:rsid w:val="005737A0"/>
    <w:rsid w:val="005739E9"/>
    <w:rsid w:val="00573B82"/>
    <w:rsid w:val="005763DC"/>
    <w:rsid w:val="005772C1"/>
    <w:rsid w:val="00581329"/>
    <w:rsid w:val="005822F2"/>
    <w:rsid w:val="00583AF2"/>
    <w:rsid w:val="0058406A"/>
    <w:rsid w:val="005858C8"/>
    <w:rsid w:val="00586780"/>
    <w:rsid w:val="00586E64"/>
    <w:rsid w:val="00587987"/>
    <w:rsid w:val="0059188D"/>
    <w:rsid w:val="0059207C"/>
    <w:rsid w:val="00593278"/>
    <w:rsid w:val="00594B1B"/>
    <w:rsid w:val="00596AD5"/>
    <w:rsid w:val="0059713D"/>
    <w:rsid w:val="00597C34"/>
    <w:rsid w:val="005A050D"/>
    <w:rsid w:val="005A19AE"/>
    <w:rsid w:val="005A210C"/>
    <w:rsid w:val="005A303A"/>
    <w:rsid w:val="005A3396"/>
    <w:rsid w:val="005A46E3"/>
    <w:rsid w:val="005A4DEA"/>
    <w:rsid w:val="005A641D"/>
    <w:rsid w:val="005A6A7D"/>
    <w:rsid w:val="005A6B3A"/>
    <w:rsid w:val="005A72AC"/>
    <w:rsid w:val="005B28C7"/>
    <w:rsid w:val="005B3517"/>
    <w:rsid w:val="005B4177"/>
    <w:rsid w:val="005B496B"/>
    <w:rsid w:val="005B4C41"/>
    <w:rsid w:val="005B54B1"/>
    <w:rsid w:val="005B607F"/>
    <w:rsid w:val="005B6102"/>
    <w:rsid w:val="005B75B7"/>
    <w:rsid w:val="005C1201"/>
    <w:rsid w:val="005C1ABF"/>
    <w:rsid w:val="005C2B7C"/>
    <w:rsid w:val="005C2D1E"/>
    <w:rsid w:val="005C4BA8"/>
    <w:rsid w:val="005C555E"/>
    <w:rsid w:val="005C6882"/>
    <w:rsid w:val="005C69B7"/>
    <w:rsid w:val="005C70E2"/>
    <w:rsid w:val="005D06D6"/>
    <w:rsid w:val="005D2B53"/>
    <w:rsid w:val="005D2D4C"/>
    <w:rsid w:val="005D38BC"/>
    <w:rsid w:val="005D59BC"/>
    <w:rsid w:val="005D5B66"/>
    <w:rsid w:val="005D5C82"/>
    <w:rsid w:val="005D6CEF"/>
    <w:rsid w:val="005D7C82"/>
    <w:rsid w:val="005E1327"/>
    <w:rsid w:val="005E148A"/>
    <w:rsid w:val="005E1C0F"/>
    <w:rsid w:val="005E1F6A"/>
    <w:rsid w:val="005E2BC3"/>
    <w:rsid w:val="005E37ED"/>
    <w:rsid w:val="005E3E38"/>
    <w:rsid w:val="005E40F1"/>
    <w:rsid w:val="005E422E"/>
    <w:rsid w:val="005E6810"/>
    <w:rsid w:val="005E72F5"/>
    <w:rsid w:val="005F08F7"/>
    <w:rsid w:val="005F185A"/>
    <w:rsid w:val="005F20AE"/>
    <w:rsid w:val="005F3525"/>
    <w:rsid w:val="005F35AC"/>
    <w:rsid w:val="005F71AC"/>
    <w:rsid w:val="005F7264"/>
    <w:rsid w:val="005F74F5"/>
    <w:rsid w:val="005F76F2"/>
    <w:rsid w:val="00601076"/>
    <w:rsid w:val="006029A9"/>
    <w:rsid w:val="00604038"/>
    <w:rsid w:val="0060448C"/>
    <w:rsid w:val="00604E82"/>
    <w:rsid w:val="00605C2E"/>
    <w:rsid w:val="006109F3"/>
    <w:rsid w:val="00612718"/>
    <w:rsid w:val="00612DE1"/>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05B6"/>
    <w:rsid w:val="006415A6"/>
    <w:rsid w:val="006421C0"/>
    <w:rsid w:val="00643071"/>
    <w:rsid w:val="006435E3"/>
    <w:rsid w:val="00644404"/>
    <w:rsid w:val="006453E0"/>
    <w:rsid w:val="00645E9F"/>
    <w:rsid w:val="00651ACE"/>
    <w:rsid w:val="00651E8A"/>
    <w:rsid w:val="006527CE"/>
    <w:rsid w:val="00652CD7"/>
    <w:rsid w:val="00654D29"/>
    <w:rsid w:val="00656AAB"/>
    <w:rsid w:val="00656D00"/>
    <w:rsid w:val="00656FD8"/>
    <w:rsid w:val="00660C3B"/>
    <w:rsid w:val="006628A6"/>
    <w:rsid w:val="00664394"/>
    <w:rsid w:val="006649D0"/>
    <w:rsid w:val="00664EE9"/>
    <w:rsid w:val="006660D4"/>
    <w:rsid w:val="00667CC6"/>
    <w:rsid w:val="00670C06"/>
    <w:rsid w:val="00670C70"/>
    <w:rsid w:val="00670D39"/>
    <w:rsid w:val="0067163A"/>
    <w:rsid w:val="00673A69"/>
    <w:rsid w:val="0067408A"/>
    <w:rsid w:val="0067423B"/>
    <w:rsid w:val="00674990"/>
    <w:rsid w:val="00674B23"/>
    <w:rsid w:val="0067537D"/>
    <w:rsid w:val="00675CE3"/>
    <w:rsid w:val="0067734B"/>
    <w:rsid w:val="00677421"/>
    <w:rsid w:val="00677706"/>
    <w:rsid w:val="00680EB0"/>
    <w:rsid w:val="006814B6"/>
    <w:rsid w:val="00681F6C"/>
    <w:rsid w:val="006823C9"/>
    <w:rsid w:val="00682C3A"/>
    <w:rsid w:val="00682EED"/>
    <w:rsid w:val="006831FC"/>
    <w:rsid w:val="00683B34"/>
    <w:rsid w:val="006841D8"/>
    <w:rsid w:val="0068433D"/>
    <w:rsid w:val="00684F87"/>
    <w:rsid w:val="00685069"/>
    <w:rsid w:val="00685137"/>
    <w:rsid w:val="006851F4"/>
    <w:rsid w:val="00685443"/>
    <w:rsid w:val="00685534"/>
    <w:rsid w:val="00685569"/>
    <w:rsid w:val="00686C13"/>
    <w:rsid w:val="00690234"/>
    <w:rsid w:val="006913A4"/>
    <w:rsid w:val="00691DB4"/>
    <w:rsid w:val="00691F53"/>
    <w:rsid w:val="00692313"/>
    <w:rsid w:val="006949B8"/>
    <w:rsid w:val="00695F4C"/>
    <w:rsid w:val="00697FB2"/>
    <w:rsid w:val="006A0981"/>
    <w:rsid w:val="006A0CA1"/>
    <w:rsid w:val="006A1D7D"/>
    <w:rsid w:val="006A2F90"/>
    <w:rsid w:val="006A60D4"/>
    <w:rsid w:val="006A6420"/>
    <w:rsid w:val="006A67D7"/>
    <w:rsid w:val="006A6EA1"/>
    <w:rsid w:val="006B0673"/>
    <w:rsid w:val="006B281F"/>
    <w:rsid w:val="006B2F1B"/>
    <w:rsid w:val="006B3133"/>
    <w:rsid w:val="006B37F8"/>
    <w:rsid w:val="006B4140"/>
    <w:rsid w:val="006B4300"/>
    <w:rsid w:val="006B476E"/>
    <w:rsid w:val="006B5264"/>
    <w:rsid w:val="006B64DB"/>
    <w:rsid w:val="006C11A1"/>
    <w:rsid w:val="006C1A92"/>
    <w:rsid w:val="006C295F"/>
    <w:rsid w:val="006C41C6"/>
    <w:rsid w:val="006C51ED"/>
    <w:rsid w:val="006C72CB"/>
    <w:rsid w:val="006C760C"/>
    <w:rsid w:val="006D03A8"/>
    <w:rsid w:val="006D2387"/>
    <w:rsid w:val="006D3082"/>
    <w:rsid w:val="006D4165"/>
    <w:rsid w:val="006D4649"/>
    <w:rsid w:val="006D5709"/>
    <w:rsid w:val="006D57FC"/>
    <w:rsid w:val="006D5B65"/>
    <w:rsid w:val="006D7A6A"/>
    <w:rsid w:val="006E1E9B"/>
    <w:rsid w:val="006E2B74"/>
    <w:rsid w:val="006E5F33"/>
    <w:rsid w:val="006E6062"/>
    <w:rsid w:val="006E6589"/>
    <w:rsid w:val="006E6769"/>
    <w:rsid w:val="006E7991"/>
    <w:rsid w:val="006E7A13"/>
    <w:rsid w:val="006F1C14"/>
    <w:rsid w:val="006F22B1"/>
    <w:rsid w:val="006F3F0C"/>
    <w:rsid w:val="006F6958"/>
    <w:rsid w:val="006F7AD2"/>
    <w:rsid w:val="007000BC"/>
    <w:rsid w:val="00700207"/>
    <w:rsid w:val="00700AF7"/>
    <w:rsid w:val="00702C32"/>
    <w:rsid w:val="00704E5F"/>
    <w:rsid w:val="00704F6F"/>
    <w:rsid w:val="007058AA"/>
    <w:rsid w:val="00705F1C"/>
    <w:rsid w:val="007068E6"/>
    <w:rsid w:val="00707C64"/>
    <w:rsid w:val="00710346"/>
    <w:rsid w:val="00710994"/>
    <w:rsid w:val="007125E6"/>
    <w:rsid w:val="00713717"/>
    <w:rsid w:val="0071481B"/>
    <w:rsid w:val="00715DDF"/>
    <w:rsid w:val="00717715"/>
    <w:rsid w:val="0072014C"/>
    <w:rsid w:val="00723273"/>
    <w:rsid w:val="007238CB"/>
    <w:rsid w:val="007264E0"/>
    <w:rsid w:val="00727357"/>
    <w:rsid w:val="0072756A"/>
    <w:rsid w:val="0073037F"/>
    <w:rsid w:val="0073062F"/>
    <w:rsid w:val="007306E7"/>
    <w:rsid w:val="00730B3C"/>
    <w:rsid w:val="00731143"/>
    <w:rsid w:val="00731FFB"/>
    <w:rsid w:val="00732A77"/>
    <w:rsid w:val="00732BA5"/>
    <w:rsid w:val="00732F9B"/>
    <w:rsid w:val="00733C8E"/>
    <w:rsid w:val="00734AAE"/>
    <w:rsid w:val="00735937"/>
    <w:rsid w:val="00736431"/>
    <w:rsid w:val="00737259"/>
    <w:rsid w:val="00740A06"/>
    <w:rsid w:val="007418CE"/>
    <w:rsid w:val="007431B1"/>
    <w:rsid w:val="00743E3A"/>
    <w:rsid w:val="00744763"/>
    <w:rsid w:val="0074491B"/>
    <w:rsid w:val="00745150"/>
    <w:rsid w:val="007459C1"/>
    <w:rsid w:val="00745A93"/>
    <w:rsid w:val="00746E0C"/>
    <w:rsid w:val="0075055F"/>
    <w:rsid w:val="00750BA1"/>
    <w:rsid w:val="00752074"/>
    <w:rsid w:val="00752976"/>
    <w:rsid w:val="00752E74"/>
    <w:rsid w:val="00753C43"/>
    <w:rsid w:val="007552E4"/>
    <w:rsid w:val="00756D6A"/>
    <w:rsid w:val="00756E2D"/>
    <w:rsid w:val="00757CEA"/>
    <w:rsid w:val="007612D4"/>
    <w:rsid w:val="00761E2E"/>
    <w:rsid w:val="00762E3A"/>
    <w:rsid w:val="007638AD"/>
    <w:rsid w:val="007645E7"/>
    <w:rsid w:val="00765D36"/>
    <w:rsid w:val="00765FAE"/>
    <w:rsid w:val="00766373"/>
    <w:rsid w:val="00766E71"/>
    <w:rsid w:val="007673C9"/>
    <w:rsid w:val="007704E5"/>
    <w:rsid w:val="00771001"/>
    <w:rsid w:val="0077231A"/>
    <w:rsid w:val="00775BAE"/>
    <w:rsid w:val="00775E7D"/>
    <w:rsid w:val="00776C4B"/>
    <w:rsid w:val="00776E4B"/>
    <w:rsid w:val="007778C4"/>
    <w:rsid w:val="00780425"/>
    <w:rsid w:val="00782F13"/>
    <w:rsid w:val="00783E2D"/>
    <w:rsid w:val="00784973"/>
    <w:rsid w:val="007849B1"/>
    <w:rsid w:val="007866CA"/>
    <w:rsid w:val="00790CE0"/>
    <w:rsid w:val="00790D44"/>
    <w:rsid w:val="00791D94"/>
    <w:rsid w:val="00793441"/>
    <w:rsid w:val="00794352"/>
    <w:rsid w:val="0079552B"/>
    <w:rsid w:val="00795C97"/>
    <w:rsid w:val="0079652E"/>
    <w:rsid w:val="00797F0D"/>
    <w:rsid w:val="007A0CC3"/>
    <w:rsid w:val="007A107A"/>
    <w:rsid w:val="007A11E4"/>
    <w:rsid w:val="007A19FB"/>
    <w:rsid w:val="007A3915"/>
    <w:rsid w:val="007A3BC1"/>
    <w:rsid w:val="007A5AC0"/>
    <w:rsid w:val="007A5F27"/>
    <w:rsid w:val="007A6138"/>
    <w:rsid w:val="007A639A"/>
    <w:rsid w:val="007A673C"/>
    <w:rsid w:val="007A791F"/>
    <w:rsid w:val="007A7F99"/>
    <w:rsid w:val="007B136F"/>
    <w:rsid w:val="007B2A62"/>
    <w:rsid w:val="007B2AAA"/>
    <w:rsid w:val="007B3B65"/>
    <w:rsid w:val="007B4451"/>
    <w:rsid w:val="007B4A29"/>
    <w:rsid w:val="007B6D49"/>
    <w:rsid w:val="007B7AA0"/>
    <w:rsid w:val="007B7CDD"/>
    <w:rsid w:val="007C0871"/>
    <w:rsid w:val="007C1A49"/>
    <w:rsid w:val="007C2054"/>
    <w:rsid w:val="007C2B4C"/>
    <w:rsid w:val="007C3719"/>
    <w:rsid w:val="007C41E0"/>
    <w:rsid w:val="007C424C"/>
    <w:rsid w:val="007C4F11"/>
    <w:rsid w:val="007C5251"/>
    <w:rsid w:val="007C6691"/>
    <w:rsid w:val="007C7E40"/>
    <w:rsid w:val="007C7EE5"/>
    <w:rsid w:val="007D05DA"/>
    <w:rsid w:val="007D0830"/>
    <w:rsid w:val="007D2B52"/>
    <w:rsid w:val="007D2C85"/>
    <w:rsid w:val="007D2E5E"/>
    <w:rsid w:val="007D32EB"/>
    <w:rsid w:val="007D3480"/>
    <w:rsid w:val="007D34D2"/>
    <w:rsid w:val="007D3EF0"/>
    <w:rsid w:val="007E035F"/>
    <w:rsid w:val="007E0412"/>
    <w:rsid w:val="007E10D9"/>
    <w:rsid w:val="007E1CB1"/>
    <w:rsid w:val="007E1F8D"/>
    <w:rsid w:val="007E393D"/>
    <w:rsid w:val="007E58B1"/>
    <w:rsid w:val="007E7B46"/>
    <w:rsid w:val="007E7F2C"/>
    <w:rsid w:val="007F0483"/>
    <w:rsid w:val="007F258F"/>
    <w:rsid w:val="007F2F0B"/>
    <w:rsid w:val="007F3B31"/>
    <w:rsid w:val="007F3F0C"/>
    <w:rsid w:val="007F4F05"/>
    <w:rsid w:val="007F5A4B"/>
    <w:rsid w:val="007F5AC7"/>
    <w:rsid w:val="007F687C"/>
    <w:rsid w:val="008011E5"/>
    <w:rsid w:val="008023A5"/>
    <w:rsid w:val="008026A6"/>
    <w:rsid w:val="00802D2D"/>
    <w:rsid w:val="00802F6B"/>
    <w:rsid w:val="0080327E"/>
    <w:rsid w:val="00804EB4"/>
    <w:rsid w:val="00805FEB"/>
    <w:rsid w:val="008063EE"/>
    <w:rsid w:val="00806454"/>
    <w:rsid w:val="00806FF1"/>
    <w:rsid w:val="008074A1"/>
    <w:rsid w:val="00807D71"/>
    <w:rsid w:val="00810F9C"/>
    <w:rsid w:val="008121DA"/>
    <w:rsid w:val="00812A1E"/>
    <w:rsid w:val="00814385"/>
    <w:rsid w:val="00814BD2"/>
    <w:rsid w:val="00815AD3"/>
    <w:rsid w:val="00815D0F"/>
    <w:rsid w:val="00815DA8"/>
    <w:rsid w:val="00820AA1"/>
    <w:rsid w:val="00821382"/>
    <w:rsid w:val="00821743"/>
    <w:rsid w:val="00821CB7"/>
    <w:rsid w:val="00822A2A"/>
    <w:rsid w:val="00822EA0"/>
    <w:rsid w:val="00826FF9"/>
    <w:rsid w:val="00827A00"/>
    <w:rsid w:val="00827AE4"/>
    <w:rsid w:val="0083008F"/>
    <w:rsid w:val="00830E2A"/>
    <w:rsid w:val="008323C4"/>
    <w:rsid w:val="00832876"/>
    <w:rsid w:val="008330B2"/>
    <w:rsid w:val="0083371D"/>
    <w:rsid w:val="00834732"/>
    <w:rsid w:val="00836FA2"/>
    <w:rsid w:val="00840D88"/>
    <w:rsid w:val="008410AF"/>
    <w:rsid w:val="00842098"/>
    <w:rsid w:val="00844102"/>
    <w:rsid w:val="00844AFA"/>
    <w:rsid w:val="00846B1B"/>
    <w:rsid w:val="00847375"/>
    <w:rsid w:val="008505D2"/>
    <w:rsid w:val="00851049"/>
    <w:rsid w:val="0085187D"/>
    <w:rsid w:val="00852815"/>
    <w:rsid w:val="00852EA4"/>
    <w:rsid w:val="008542ED"/>
    <w:rsid w:val="008558CD"/>
    <w:rsid w:val="00855E57"/>
    <w:rsid w:val="00856BC2"/>
    <w:rsid w:val="00857061"/>
    <w:rsid w:val="00857139"/>
    <w:rsid w:val="0085752D"/>
    <w:rsid w:val="00860364"/>
    <w:rsid w:val="008607A9"/>
    <w:rsid w:val="00862ADA"/>
    <w:rsid w:val="00864168"/>
    <w:rsid w:val="00864DCE"/>
    <w:rsid w:val="00864DD8"/>
    <w:rsid w:val="00865499"/>
    <w:rsid w:val="008655B6"/>
    <w:rsid w:val="00865C97"/>
    <w:rsid w:val="00865DFA"/>
    <w:rsid w:val="00866DA8"/>
    <w:rsid w:val="00870300"/>
    <w:rsid w:val="00871AC2"/>
    <w:rsid w:val="00874109"/>
    <w:rsid w:val="00876A06"/>
    <w:rsid w:val="0088025E"/>
    <w:rsid w:val="008803E7"/>
    <w:rsid w:val="00880C1D"/>
    <w:rsid w:val="00880D17"/>
    <w:rsid w:val="0088207A"/>
    <w:rsid w:val="00883B64"/>
    <w:rsid w:val="008867AE"/>
    <w:rsid w:val="00890DBD"/>
    <w:rsid w:val="00890E14"/>
    <w:rsid w:val="0089200A"/>
    <w:rsid w:val="008920AE"/>
    <w:rsid w:val="008927DA"/>
    <w:rsid w:val="0089634D"/>
    <w:rsid w:val="008A2E93"/>
    <w:rsid w:val="008A3F87"/>
    <w:rsid w:val="008A4A1D"/>
    <w:rsid w:val="008A5D8F"/>
    <w:rsid w:val="008A66B3"/>
    <w:rsid w:val="008B0D45"/>
    <w:rsid w:val="008B172F"/>
    <w:rsid w:val="008B4171"/>
    <w:rsid w:val="008B4BBD"/>
    <w:rsid w:val="008B4D14"/>
    <w:rsid w:val="008B5196"/>
    <w:rsid w:val="008B6D4F"/>
    <w:rsid w:val="008B7C3E"/>
    <w:rsid w:val="008C17B9"/>
    <w:rsid w:val="008C204E"/>
    <w:rsid w:val="008C3CDF"/>
    <w:rsid w:val="008C526B"/>
    <w:rsid w:val="008C6CAA"/>
    <w:rsid w:val="008C7E3A"/>
    <w:rsid w:val="008D047C"/>
    <w:rsid w:val="008D0F59"/>
    <w:rsid w:val="008D4A93"/>
    <w:rsid w:val="008D4B7C"/>
    <w:rsid w:val="008D5BE9"/>
    <w:rsid w:val="008D6406"/>
    <w:rsid w:val="008D7504"/>
    <w:rsid w:val="008E005D"/>
    <w:rsid w:val="008E5FC7"/>
    <w:rsid w:val="008F1456"/>
    <w:rsid w:val="008F178A"/>
    <w:rsid w:val="008F4A67"/>
    <w:rsid w:val="008F5317"/>
    <w:rsid w:val="008F66A5"/>
    <w:rsid w:val="009005E1"/>
    <w:rsid w:val="00901FDD"/>
    <w:rsid w:val="0090331B"/>
    <w:rsid w:val="009037D3"/>
    <w:rsid w:val="00904114"/>
    <w:rsid w:val="00904D3B"/>
    <w:rsid w:val="00904EC6"/>
    <w:rsid w:val="0090568E"/>
    <w:rsid w:val="00905D49"/>
    <w:rsid w:val="00910431"/>
    <w:rsid w:val="00911B65"/>
    <w:rsid w:val="00913B24"/>
    <w:rsid w:val="00915592"/>
    <w:rsid w:val="0091782E"/>
    <w:rsid w:val="00917961"/>
    <w:rsid w:val="00917C33"/>
    <w:rsid w:val="0092308B"/>
    <w:rsid w:val="00925131"/>
    <w:rsid w:val="00926956"/>
    <w:rsid w:val="00926BC1"/>
    <w:rsid w:val="00927B68"/>
    <w:rsid w:val="00927E9B"/>
    <w:rsid w:val="00927EAD"/>
    <w:rsid w:val="00931F3F"/>
    <w:rsid w:val="00933134"/>
    <w:rsid w:val="00933DDE"/>
    <w:rsid w:val="00934DE1"/>
    <w:rsid w:val="00935421"/>
    <w:rsid w:val="00941446"/>
    <w:rsid w:val="00941C20"/>
    <w:rsid w:val="00942BCC"/>
    <w:rsid w:val="00943B9A"/>
    <w:rsid w:val="00943CAD"/>
    <w:rsid w:val="00944118"/>
    <w:rsid w:val="009443A9"/>
    <w:rsid w:val="00946D78"/>
    <w:rsid w:val="00947795"/>
    <w:rsid w:val="00950796"/>
    <w:rsid w:val="009530E8"/>
    <w:rsid w:val="00953446"/>
    <w:rsid w:val="009560E1"/>
    <w:rsid w:val="00956958"/>
    <w:rsid w:val="0096027B"/>
    <w:rsid w:val="009614B1"/>
    <w:rsid w:val="00962A52"/>
    <w:rsid w:val="0096323D"/>
    <w:rsid w:val="00963AE9"/>
    <w:rsid w:val="00964911"/>
    <w:rsid w:val="00965C83"/>
    <w:rsid w:val="00965CDE"/>
    <w:rsid w:val="00965E95"/>
    <w:rsid w:val="00966139"/>
    <w:rsid w:val="00967ABB"/>
    <w:rsid w:val="00967F78"/>
    <w:rsid w:val="009704EF"/>
    <w:rsid w:val="0097152A"/>
    <w:rsid w:val="009722C3"/>
    <w:rsid w:val="00974707"/>
    <w:rsid w:val="009770CA"/>
    <w:rsid w:val="00980109"/>
    <w:rsid w:val="009858FC"/>
    <w:rsid w:val="00985F66"/>
    <w:rsid w:val="00986F50"/>
    <w:rsid w:val="00987955"/>
    <w:rsid w:val="00990441"/>
    <w:rsid w:val="00990938"/>
    <w:rsid w:val="0099178D"/>
    <w:rsid w:val="0099331A"/>
    <w:rsid w:val="00993822"/>
    <w:rsid w:val="009938B2"/>
    <w:rsid w:val="009A03B0"/>
    <w:rsid w:val="009A0C36"/>
    <w:rsid w:val="009A0EB6"/>
    <w:rsid w:val="009A226B"/>
    <w:rsid w:val="009A3922"/>
    <w:rsid w:val="009A5A7F"/>
    <w:rsid w:val="009A6561"/>
    <w:rsid w:val="009A7EDA"/>
    <w:rsid w:val="009B0DAF"/>
    <w:rsid w:val="009B48D1"/>
    <w:rsid w:val="009B551D"/>
    <w:rsid w:val="009B5B31"/>
    <w:rsid w:val="009B634D"/>
    <w:rsid w:val="009B68DB"/>
    <w:rsid w:val="009B7571"/>
    <w:rsid w:val="009B78CD"/>
    <w:rsid w:val="009C00D2"/>
    <w:rsid w:val="009C01F8"/>
    <w:rsid w:val="009C13BD"/>
    <w:rsid w:val="009C1CEB"/>
    <w:rsid w:val="009C1E49"/>
    <w:rsid w:val="009C42CF"/>
    <w:rsid w:val="009C59A4"/>
    <w:rsid w:val="009C7168"/>
    <w:rsid w:val="009D0009"/>
    <w:rsid w:val="009D1597"/>
    <w:rsid w:val="009D2DBC"/>
    <w:rsid w:val="009D3834"/>
    <w:rsid w:val="009D4095"/>
    <w:rsid w:val="009D424D"/>
    <w:rsid w:val="009D4352"/>
    <w:rsid w:val="009D6FDD"/>
    <w:rsid w:val="009D79E1"/>
    <w:rsid w:val="009D7F11"/>
    <w:rsid w:val="009E0FB4"/>
    <w:rsid w:val="009E39F2"/>
    <w:rsid w:val="009E58E3"/>
    <w:rsid w:val="009E6050"/>
    <w:rsid w:val="009E7359"/>
    <w:rsid w:val="009E73BB"/>
    <w:rsid w:val="009E73FF"/>
    <w:rsid w:val="009F0527"/>
    <w:rsid w:val="009F1AE2"/>
    <w:rsid w:val="009F297E"/>
    <w:rsid w:val="009F3E4B"/>
    <w:rsid w:val="009F43EA"/>
    <w:rsid w:val="009F5DD0"/>
    <w:rsid w:val="009F7BFA"/>
    <w:rsid w:val="00A00913"/>
    <w:rsid w:val="00A01EB0"/>
    <w:rsid w:val="00A02B39"/>
    <w:rsid w:val="00A037A9"/>
    <w:rsid w:val="00A037F3"/>
    <w:rsid w:val="00A04527"/>
    <w:rsid w:val="00A0452A"/>
    <w:rsid w:val="00A05931"/>
    <w:rsid w:val="00A062D5"/>
    <w:rsid w:val="00A06329"/>
    <w:rsid w:val="00A06B7E"/>
    <w:rsid w:val="00A07E04"/>
    <w:rsid w:val="00A11DC0"/>
    <w:rsid w:val="00A121F0"/>
    <w:rsid w:val="00A12790"/>
    <w:rsid w:val="00A1361B"/>
    <w:rsid w:val="00A14D4A"/>
    <w:rsid w:val="00A16E27"/>
    <w:rsid w:val="00A20F6F"/>
    <w:rsid w:val="00A22FF8"/>
    <w:rsid w:val="00A235F2"/>
    <w:rsid w:val="00A23C7C"/>
    <w:rsid w:val="00A2408C"/>
    <w:rsid w:val="00A245F8"/>
    <w:rsid w:val="00A2529F"/>
    <w:rsid w:val="00A25397"/>
    <w:rsid w:val="00A256A1"/>
    <w:rsid w:val="00A26C66"/>
    <w:rsid w:val="00A27222"/>
    <w:rsid w:val="00A27626"/>
    <w:rsid w:val="00A2778E"/>
    <w:rsid w:val="00A31622"/>
    <w:rsid w:val="00A32AA6"/>
    <w:rsid w:val="00A32BDA"/>
    <w:rsid w:val="00A33393"/>
    <w:rsid w:val="00A3343E"/>
    <w:rsid w:val="00A3353A"/>
    <w:rsid w:val="00A33DCB"/>
    <w:rsid w:val="00A346C3"/>
    <w:rsid w:val="00A3476D"/>
    <w:rsid w:val="00A34F9D"/>
    <w:rsid w:val="00A3563F"/>
    <w:rsid w:val="00A35663"/>
    <w:rsid w:val="00A37091"/>
    <w:rsid w:val="00A403A2"/>
    <w:rsid w:val="00A403DE"/>
    <w:rsid w:val="00A40B17"/>
    <w:rsid w:val="00A40C98"/>
    <w:rsid w:val="00A4136E"/>
    <w:rsid w:val="00A419AE"/>
    <w:rsid w:val="00A41C22"/>
    <w:rsid w:val="00A41D61"/>
    <w:rsid w:val="00A41F74"/>
    <w:rsid w:val="00A435EB"/>
    <w:rsid w:val="00A45241"/>
    <w:rsid w:val="00A459EA"/>
    <w:rsid w:val="00A4632D"/>
    <w:rsid w:val="00A46A66"/>
    <w:rsid w:val="00A46BF2"/>
    <w:rsid w:val="00A470FF"/>
    <w:rsid w:val="00A50491"/>
    <w:rsid w:val="00A50599"/>
    <w:rsid w:val="00A50658"/>
    <w:rsid w:val="00A507A3"/>
    <w:rsid w:val="00A5096D"/>
    <w:rsid w:val="00A51775"/>
    <w:rsid w:val="00A51997"/>
    <w:rsid w:val="00A522F6"/>
    <w:rsid w:val="00A5344A"/>
    <w:rsid w:val="00A54FF3"/>
    <w:rsid w:val="00A5520F"/>
    <w:rsid w:val="00A554BA"/>
    <w:rsid w:val="00A56EC9"/>
    <w:rsid w:val="00A57092"/>
    <w:rsid w:val="00A60402"/>
    <w:rsid w:val="00A618F0"/>
    <w:rsid w:val="00A63519"/>
    <w:rsid w:val="00A640D5"/>
    <w:rsid w:val="00A65998"/>
    <w:rsid w:val="00A66145"/>
    <w:rsid w:val="00A66267"/>
    <w:rsid w:val="00A66A18"/>
    <w:rsid w:val="00A66A4D"/>
    <w:rsid w:val="00A7001A"/>
    <w:rsid w:val="00A7123E"/>
    <w:rsid w:val="00A71269"/>
    <w:rsid w:val="00A71561"/>
    <w:rsid w:val="00A715FA"/>
    <w:rsid w:val="00A7182B"/>
    <w:rsid w:val="00A71BFC"/>
    <w:rsid w:val="00A721A8"/>
    <w:rsid w:val="00A7256B"/>
    <w:rsid w:val="00A74610"/>
    <w:rsid w:val="00A765D7"/>
    <w:rsid w:val="00A76881"/>
    <w:rsid w:val="00A76975"/>
    <w:rsid w:val="00A7753C"/>
    <w:rsid w:val="00A80832"/>
    <w:rsid w:val="00A817AE"/>
    <w:rsid w:val="00A81E2C"/>
    <w:rsid w:val="00A838A8"/>
    <w:rsid w:val="00A83A4D"/>
    <w:rsid w:val="00A84139"/>
    <w:rsid w:val="00A90737"/>
    <w:rsid w:val="00A92638"/>
    <w:rsid w:val="00A9265E"/>
    <w:rsid w:val="00A94BA7"/>
    <w:rsid w:val="00A953CE"/>
    <w:rsid w:val="00A957B3"/>
    <w:rsid w:val="00A95898"/>
    <w:rsid w:val="00A9628F"/>
    <w:rsid w:val="00A96688"/>
    <w:rsid w:val="00A96A4A"/>
    <w:rsid w:val="00AA0B11"/>
    <w:rsid w:val="00AA248B"/>
    <w:rsid w:val="00AA2966"/>
    <w:rsid w:val="00AA4932"/>
    <w:rsid w:val="00AA5A6B"/>
    <w:rsid w:val="00AA7B79"/>
    <w:rsid w:val="00AB0F56"/>
    <w:rsid w:val="00AB1198"/>
    <w:rsid w:val="00AB138B"/>
    <w:rsid w:val="00AB25BE"/>
    <w:rsid w:val="00AB4F7E"/>
    <w:rsid w:val="00AB7421"/>
    <w:rsid w:val="00AB7BB4"/>
    <w:rsid w:val="00AC0DCD"/>
    <w:rsid w:val="00AC1E54"/>
    <w:rsid w:val="00AC1F13"/>
    <w:rsid w:val="00AC316A"/>
    <w:rsid w:val="00AC34F5"/>
    <w:rsid w:val="00AC3C9B"/>
    <w:rsid w:val="00AC78BB"/>
    <w:rsid w:val="00AC7E35"/>
    <w:rsid w:val="00AD0473"/>
    <w:rsid w:val="00AD1BBB"/>
    <w:rsid w:val="00AD22C7"/>
    <w:rsid w:val="00AD2B99"/>
    <w:rsid w:val="00AD2D99"/>
    <w:rsid w:val="00AD3A71"/>
    <w:rsid w:val="00AD44DB"/>
    <w:rsid w:val="00AD5B99"/>
    <w:rsid w:val="00AD6231"/>
    <w:rsid w:val="00AE1534"/>
    <w:rsid w:val="00AE4D92"/>
    <w:rsid w:val="00AE5782"/>
    <w:rsid w:val="00AE5BE1"/>
    <w:rsid w:val="00AE60F2"/>
    <w:rsid w:val="00AF0535"/>
    <w:rsid w:val="00AF0589"/>
    <w:rsid w:val="00AF0590"/>
    <w:rsid w:val="00AF1416"/>
    <w:rsid w:val="00AF16A9"/>
    <w:rsid w:val="00AF3B55"/>
    <w:rsid w:val="00AF52DD"/>
    <w:rsid w:val="00AF58C9"/>
    <w:rsid w:val="00AF5C93"/>
    <w:rsid w:val="00AF5F17"/>
    <w:rsid w:val="00AF62EB"/>
    <w:rsid w:val="00AF6698"/>
    <w:rsid w:val="00AF6A0A"/>
    <w:rsid w:val="00B02516"/>
    <w:rsid w:val="00B0289A"/>
    <w:rsid w:val="00B03577"/>
    <w:rsid w:val="00B059FB"/>
    <w:rsid w:val="00B06851"/>
    <w:rsid w:val="00B07769"/>
    <w:rsid w:val="00B12080"/>
    <w:rsid w:val="00B1234D"/>
    <w:rsid w:val="00B13ED9"/>
    <w:rsid w:val="00B14BEF"/>
    <w:rsid w:val="00B1543A"/>
    <w:rsid w:val="00B15B25"/>
    <w:rsid w:val="00B17122"/>
    <w:rsid w:val="00B2103E"/>
    <w:rsid w:val="00B218FA"/>
    <w:rsid w:val="00B2322B"/>
    <w:rsid w:val="00B24A8E"/>
    <w:rsid w:val="00B24EE5"/>
    <w:rsid w:val="00B255A5"/>
    <w:rsid w:val="00B25A34"/>
    <w:rsid w:val="00B26C8E"/>
    <w:rsid w:val="00B30719"/>
    <w:rsid w:val="00B310DD"/>
    <w:rsid w:val="00B32E2B"/>
    <w:rsid w:val="00B32E63"/>
    <w:rsid w:val="00B334C8"/>
    <w:rsid w:val="00B345BA"/>
    <w:rsid w:val="00B349DA"/>
    <w:rsid w:val="00B3575E"/>
    <w:rsid w:val="00B35A91"/>
    <w:rsid w:val="00B40C15"/>
    <w:rsid w:val="00B41866"/>
    <w:rsid w:val="00B430C4"/>
    <w:rsid w:val="00B438BB"/>
    <w:rsid w:val="00B43972"/>
    <w:rsid w:val="00B44AE0"/>
    <w:rsid w:val="00B45AC1"/>
    <w:rsid w:val="00B50D43"/>
    <w:rsid w:val="00B51617"/>
    <w:rsid w:val="00B51B08"/>
    <w:rsid w:val="00B5283E"/>
    <w:rsid w:val="00B52A84"/>
    <w:rsid w:val="00B53354"/>
    <w:rsid w:val="00B56666"/>
    <w:rsid w:val="00B56937"/>
    <w:rsid w:val="00B57925"/>
    <w:rsid w:val="00B5795B"/>
    <w:rsid w:val="00B61ED8"/>
    <w:rsid w:val="00B63937"/>
    <w:rsid w:val="00B65F17"/>
    <w:rsid w:val="00B661ED"/>
    <w:rsid w:val="00B66D02"/>
    <w:rsid w:val="00B67933"/>
    <w:rsid w:val="00B67B94"/>
    <w:rsid w:val="00B712E1"/>
    <w:rsid w:val="00B72317"/>
    <w:rsid w:val="00B73235"/>
    <w:rsid w:val="00B737E9"/>
    <w:rsid w:val="00B747A2"/>
    <w:rsid w:val="00B7570A"/>
    <w:rsid w:val="00B76EA9"/>
    <w:rsid w:val="00B820C6"/>
    <w:rsid w:val="00B82452"/>
    <w:rsid w:val="00B8259E"/>
    <w:rsid w:val="00B82A38"/>
    <w:rsid w:val="00B83246"/>
    <w:rsid w:val="00B84445"/>
    <w:rsid w:val="00B860FA"/>
    <w:rsid w:val="00B86F0C"/>
    <w:rsid w:val="00B86FBC"/>
    <w:rsid w:val="00B875B0"/>
    <w:rsid w:val="00B87720"/>
    <w:rsid w:val="00B8777E"/>
    <w:rsid w:val="00B90AAB"/>
    <w:rsid w:val="00B9252E"/>
    <w:rsid w:val="00B93142"/>
    <w:rsid w:val="00B933F3"/>
    <w:rsid w:val="00B965C6"/>
    <w:rsid w:val="00B97609"/>
    <w:rsid w:val="00B97663"/>
    <w:rsid w:val="00B97CBF"/>
    <w:rsid w:val="00BA18B3"/>
    <w:rsid w:val="00BA3794"/>
    <w:rsid w:val="00BA7267"/>
    <w:rsid w:val="00BB0163"/>
    <w:rsid w:val="00BB160D"/>
    <w:rsid w:val="00BB2C30"/>
    <w:rsid w:val="00BB47A4"/>
    <w:rsid w:val="00BB5342"/>
    <w:rsid w:val="00BB554B"/>
    <w:rsid w:val="00BB67D1"/>
    <w:rsid w:val="00BC1E89"/>
    <w:rsid w:val="00BC27F3"/>
    <w:rsid w:val="00BC4BD2"/>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E7DC3"/>
    <w:rsid w:val="00BF133B"/>
    <w:rsid w:val="00BF254B"/>
    <w:rsid w:val="00BF2A24"/>
    <w:rsid w:val="00BF2AC8"/>
    <w:rsid w:val="00BF3F55"/>
    <w:rsid w:val="00BF559F"/>
    <w:rsid w:val="00BF5BCB"/>
    <w:rsid w:val="00BF5CEC"/>
    <w:rsid w:val="00BF61E3"/>
    <w:rsid w:val="00BF64CC"/>
    <w:rsid w:val="00BF74D6"/>
    <w:rsid w:val="00C00D40"/>
    <w:rsid w:val="00C0534E"/>
    <w:rsid w:val="00C066D0"/>
    <w:rsid w:val="00C07926"/>
    <w:rsid w:val="00C10D29"/>
    <w:rsid w:val="00C1128D"/>
    <w:rsid w:val="00C1298B"/>
    <w:rsid w:val="00C137D4"/>
    <w:rsid w:val="00C16F12"/>
    <w:rsid w:val="00C217A5"/>
    <w:rsid w:val="00C230F8"/>
    <w:rsid w:val="00C25A8F"/>
    <w:rsid w:val="00C25ABD"/>
    <w:rsid w:val="00C265F9"/>
    <w:rsid w:val="00C2661E"/>
    <w:rsid w:val="00C27186"/>
    <w:rsid w:val="00C27D36"/>
    <w:rsid w:val="00C27E21"/>
    <w:rsid w:val="00C305CA"/>
    <w:rsid w:val="00C3117A"/>
    <w:rsid w:val="00C31C6E"/>
    <w:rsid w:val="00C31CC8"/>
    <w:rsid w:val="00C321CD"/>
    <w:rsid w:val="00C32DDF"/>
    <w:rsid w:val="00C32E9C"/>
    <w:rsid w:val="00C33A57"/>
    <w:rsid w:val="00C34A89"/>
    <w:rsid w:val="00C34F6A"/>
    <w:rsid w:val="00C360D2"/>
    <w:rsid w:val="00C36492"/>
    <w:rsid w:val="00C37513"/>
    <w:rsid w:val="00C403FF"/>
    <w:rsid w:val="00C42632"/>
    <w:rsid w:val="00C42CCC"/>
    <w:rsid w:val="00C431C8"/>
    <w:rsid w:val="00C43D77"/>
    <w:rsid w:val="00C4430F"/>
    <w:rsid w:val="00C45C33"/>
    <w:rsid w:val="00C47E4A"/>
    <w:rsid w:val="00C502C2"/>
    <w:rsid w:val="00C50B6E"/>
    <w:rsid w:val="00C50DBA"/>
    <w:rsid w:val="00C513F4"/>
    <w:rsid w:val="00C520A5"/>
    <w:rsid w:val="00C534C4"/>
    <w:rsid w:val="00C54D0F"/>
    <w:rsid w:val="00C54D3E"/>
    <w:rsid w:val="00C54FA7"/>
    <w:rsid w:val="00C552E3"/>
    <w:rsid w:val="00C558D2"/>
    <w:rsid w:val="00C56211"/>
    <w:rsid w:val="00C563B6"/>
    <w:rsid w:val="00C56419"/>
    <w:rsid w:val="00C569B4"/>
    <w:rsid w:val="00C57133"/>
    <w:rsid w:val="00C60030"/>
    <w:rsid w:val="00C63C76"/>
    <w:rsid w:val="00C6491F"/>
    <w:rsid w:val="00C65CFA"/>
    <w:rsid w:val="00C67879"/>
    <w:rsid w:val="00C70288"/>
    <w:rsid w:val="00C71641"/>
    <w:rsid w:val="00C739BF"/>
    <w:rsid w:val="00C76CD0"/>
    <w:rsid w:val="00C76E20"/>
    <w:rsid w:val="00C80161"/>
    <w:rsid w:val="00C80DDD"/>
    <w:rsid w:val="00C82CB7"/>
    <w:rsid w:val="00C82CD4"/>
    <w:rsid w:val="00C8376E"/>
    <w:rsid w:val="00C84A83"/>
    <w:rsid w:val="00C84EE5"/>
    <w:rsid w:val="00C86524"/>
    <w:rsid w:val="00C87274"/>
    <w:rsid w:val="00C87781"/>
    <w:rsid w:val="00C87B89"/>
    <w:rsid w:val="00C90379"/>
    <w:rsid w:val="00C90BD3"/>
    <w:rsid w:val="00C914B8"/>
    <w:rsid w:val="00C92F9E"/>
    <w:rsid w:val="00C93E76"/>
    <w:rsid w:val="00C94F79"/>
    <w:rsid w:val="00C9503F"/>
    <w:rsid w:val="00C96793"/>
    <w:rsid w:val="00C97037"/>
    <w:rsid w:val="00CA021F"/>
    <w:rsid w:val="00CA0F3D"/>
    <w:rsid w:val="00CA12D1"/>
    <w:rsid w:val="00CA46E5"/>
    <w:rsid w:val="00CA491B"/>
    <w:rsid w:val="00CA4987"/>
    <w:rsid w:val="00CA5742"/>
    <w:rsid w:val="00CA5923"/>
    <w:rsid w:val="00CA61F1"/>
    <w:rsid w:val="00CA639A"/>
    <w:rsid w:val="00CB158A"/>
    <w:rsid w:val="00CB1C6E"/>
    <w:rsid w:val="00CB3486"/>
    <w:rsid w:val="00CB4137"/>
    <w:rsid w:val="00CB5930"/>
    <w:rsid w:val="00CB799B"/>
    <w:rsid w:val="00CC10B6"/>
    <w:rsid w:val="00CC20A3"/>
    <w:rsid w:val="00CC2E17"/>
    <w:rsid w:val="00CC46B6"/>
    <w:rsid w:val="00CC6824"/>
    <w:rsid w:val="00CC6D95"/>
    <w:rsid w:val="00CC7176"/>
    <w:rsid w:val="00CC78BE"/>
    <w:rsid w:val="00CC7FA1"/>
    <w:rsid w:val="00CD02C6"/>
    <w:rsid w:val="00CD0D47"/>
    <w:rsid w:val="00CD250B"/>
    <w:rsid w:val="00CD38E1"/>
    <w:rsid w:val="00CD3EE9"/>
    <w:rsid w:val="00CD4712"/>
    <w:rsid w:val="00CD6AE0"/>
    <w:rsid w:val="00CD716E"/>
    <w:rsid w:val="00CE00BB"/>
    <w:rsid w:val="00CE145D"/>
    <w:rsid w:val="00CE2357"/>
    <w:rsid w:val="00CE2762"/>
    <w:rsid w:val="00CE463E"/>
    <w:rsid w:val="00CE4ECF"/>
    <w:rsid w:val="00CE615D"/>
    <w:rsid w:val="00CF036D"/>
    <w:rsid w:val="00CF0519"/>
    <w:rsid w:val="00CF0D49"/>
    <w:rsid w:val="00CF22AB"/>
    <w:rsid w:val="00CF36AE"/>
    <w:rsid w:val="00CF3E29"/>
    <w:rsid w:val="00CF49D0"/>
    <w:rsid w:val="00CF4A22"/>
    <w:rsid w:val="00CF57F3"/>
    <w:rsid w:val="00CF61C5"/>
    <w:rsid w:val="00CF661E"/>
    <w:rsid w:val="00CF6C66"/>
    <w:rsid w:val="00CF73E0"/>
    <w:rsid w:val="00CF7994"/>
    <w:rsid w:val="00D00036"/>
    <w:rsid w:val="00D010DE"/>
    <w:rsid w:val="00D02158"/>
    <w:rsid w:val="00D03C43"/>
    <w:rsid w:val="00D07874"/>
    <w:rsid w:val="00D101DC"/>
    <w:rsid w:val="00D106A1"/>
    <w:rsid w:val="00D108C4"/>
    <w:rsid w:val="00D10A61"/>
    <w:rsid w:val="00D10F1A"/>
    <w:rsid w:val="00D117CC"/>
    <w:rsid w:val="00D117CE"/>
    <w:rsid w:val="00D11CAD"/>
    <w:rsid w:val="00D12655"/>
    <w:rsid w:val="00D12BEA"/>
    <w:rsid w:val="00D13C0B"/>
    <w:rsid w:val="00D14096"/>
    <w:rsid w:val="00D14C3B"/>
    <w:rsid w:val="00D15399"/>
    <w:rsid w:val="00D160A4"/>
    <w:rsid w:val="00D16F51"/>
    <w:rsid w:val="00D22988"/>
    <w:rsid w:val="00D23989"/>
    <w:rsid w:val="00D2509B"/>
    <w:rsid w:val="00D256F2"/>
    <w:rsid w:val="00D2587D"/>
    <w:rsid w:val="00D258CD"/>
    <w:rsid w:val="00D25D59"/>
    <w:rsid w:val="00D309DC"/>
    <w:rsid w:val="00D30ABB"/>
    <w:rsid w:val="00D330AA"/>
    <w:rsid w:val="00D33BB9"/>
    <w:rsid w:val="00D34023"/>
    <w:rsid w:val="00D34FE7"/>
    <w:rsid w:val="00D363E3"/>
    <w:rsid w:val="00D36B24"/>
    <w:rsid w:val="00D36B97"/>
    <w:rsid w:val="00D36FDB"/>
    <w:rsid w:val="00D370EC"/>
    <w:rsid w:val="00D40A9B"/>
    <w:rsid w:val="00D40C28"/>
    <w:rsid w:val="00D40FC4"/>
    <w:rsid w:val="00D41B6F"/>
    <w:rsid w:val="00D423C3"/>
    <w:rsid w:val="00D43296"/>
    <w:rsid w:val="00D4376E"/>
    <w:rsid w:val="00D43D84"/>
    <w:rsid w:val="00D44762"/>
    <w:rsid w:val="00D45A3A"/>
    <w:rsid w:val="00D45C1D"/>
    <w:rsid w:val="00D45EE3"/>
    <w:rsid w:val="00D46171"/>
    <w:rsid w:val="00D52276"/>
    <w:rsid w:val="00D522B6"/>
    <w:rsid w:val="00D52464"/>
    <w:rsid w:val="00D52716"/>
    <w:rsid w:val="00D5276D"/>
    <w:rsid w:val="00D53B6B"/>
    <w:rsid w:val="00D544DA"/>
    <w:rsid w:val="00D553A3"/>
    <w:rsid w:val="00D55D54"/>
    <w:rsid w:val="00D5624F"/>
    <w:rsid w:val="00D570F5"/>
    <w:rsid w:val="00D573F3"/>
    <w:rsid w:val="00D60E5D"/>
    <w:rsid w:val="00D6215D"/>
    <w:rsid w:val="00D62252"/>
    <w:rsid w:val="00D6260D"/>
    <w:rsid w:val="00D63E3E"/>
    <w:rsid w:val="00D64CEE"/>
    <w:rsid w:val="00D65CB6"/>
    <w:rsid w:val="00D65E0D"/>
    <w:rsid w:val="00D66B27"/>
    <w:rsid w:val="00D67000"/>
    <w:rsid w:val="00D67432"/>
    <w:rsid w:val="00D71054"/>
    <w:rsid w:val="00D72719"/>
    <w:rsid w:val="00D73CDE"/>
    <w:rsid w:val="00D8186B"/>
    <w:rsid w:val="00D836E3"/>
    <w:rsid w:val="00D848EC"/>
    <w:rsid w:val="00D85B38"/>
    <w:rsid w:val="00D870A6"/>
    <w:rsid w:val="00D87B0F"/>
    <w:rsid w:val="00D90783"/>
    <w:rsid w:val="00D91057"/>
    <w:rsid w:val="00D910AE"/>
    <w:rsid w:val="00D91405"/>
    <w:rsid w:val="00D915DA"/>
    <w:rsid w:val="00D91A34"/>
    <w:rsid w:val="00D9300B"/>
    <w:rsid w:val="00D935C5"/>
    <w:rsid w:val="00D93875"/>
    <w:rsid w:val="00D93AD8"/>
    <w:rsid w:val="00D93B68"/>
    <w:rsid w:val="00D95E9C"/>
    <w:rsid w:val="00DA02FA"/>
    <w:rsid w:val="00DA1412"/>
    <w:rsid w:val="00DA1D3E"/>
    <w:rsid w:val="00DA3B76"/>
    <w:rsid w:val="00DA3BFC"/>
    <w:rsid w:val="00DA3DD7"/>
    <w:rsid w:val="00DA4433"/>
    <w:rsid w:val="00DA6514"/>
    <w:rsid w:val="00DB16DE"/>
    <w:rsid w:val="00DB2881"/>
    <w:rsid w:val="00DB4152"/>
    <w:rsid w:val="00DB41C7"/>
    <w:rsid w:val="00DB435A"/>
    <w:rsid w:val="00DB47DF"/>
    <w:rsid w:val="00DB4867"/>
    <w:rsid w:val="00DB516C"/>
    <w:rsid w:val="00DB5591"/>
    <w:rsid w:val="00DB5D80"/>
    <w:rsid w:val="00DB6AB5"/>
    <w:rsid w:val="00DB70E4"/>
    <w:rsid w:val="00DC0C44"/>
    <w:rsid w:val="00DC0FB8"/>
    <w:rsid w:val="00DC1F8A"/>
    <w:rsid w:val="00DC242E"/>
    <w:rsid w:val="00DC2474"/>
    <w:rsid w:val="00DC2886"/>
    <w:rsid w:val="00DC288A"/>
    <w:rsid w:val="00DC3288"/>
    <w:rsid w:val="00DC62DF"/>
    <w:rsid w:val="00DD1B00"/>
    <w:rsid w:val="00DD1DF8"/>
    <w:rsid w:val="00DD322B"/>
    <w:rsid w:val="00DD5028"/>
    <w:rsid w:val="00DD6393"/>
    <w:rsid w:val="00DD64D5"/>
    <w:rsid w:val="00DE233D"/>
    <w:rsid w:val="00DE3ADA"/>
    <w:rsid w:val="00DE6578"/>
    <w:rsid w:val="00DE6C0F"/>
    <w:rsid w:val="00DE711A"/>
    <w:rsid w:val="00DE7D71"/>
    <w:rsid w:val="00DF0011"/>
    <w:rsid w:val="00DF346A"/>
    <w:rsid w:val="00DF38B1"/>
    <w:rsid w:val="00DF4839"/>
    <w:rsid w:val="00DF6206"/>
    <w:rsid w:val="00DF62BB"/>
    <w:rsid w:val="00E00A6D"/>
    <w:rsid w:val="00E0163F"/>
    <w:rsid w:val="00E0372B"/>
    <w:rsid w:val="00E05EDC"/>
    <w:rsid w:val="00E07456"/>
    <w:rsid w:val="00E101B6"/>
    <w:rsid w:val="00E10C28"/>
    <w:rsid w:val="00E11B0A"/>
    <w:rsid w:val="00E11BF7"/>
    <w:rsid w:val="00E127BC"/>
    <w:rsid w:val="00E135F4"/>
    <w:rsid w:val="00E13828"/>
    <w:rsid w:val="00E1476F"/>
    <w:rsid w:val="00E150BA"/>
    <w:rsid w:val="00E16009"/>
    <w:rsid w:val="00E20851"/>
    <w:rsid w:val="00E21473"/>
    <w:rsid w:val="00E220A3"/>
    <w:rsid w:val="00E22C3F"/>
    <w:rsid w:val="00E23341"/>
    <w:rsid w:val="00E234A9"/>
    <w:rsid w:val="00E23559"/>
    <w:rsid w:val="00E24552"/>
    <w:rsid w:val="00E24ADE"/>
    <w:rsid w:val="00E258FA"/>
    <w:rsid w:val="00E31F5F"/>
    <w:rsid w:val="00E32308"/>
    <w:rsid w:val="00E338E4"/>
    <w:rsid w:val="00E33D64"/>
    <w:rsid w:val="00E33EF2"/>
    <w:rsid w:val="00E35C46"/>
    <w:rsid w:val="00E40AFA"/>
    <w:rsid w:val="00E40FEB"/>
    <w:rsid w:val="00E420D1"/>
    <w:rsid w:val="00E42CFA"/>
    <w:rsid w:val="00E42F2E"/>
    <w:rsid w:val="00E43F21"/>
    <w:rsid w:val="00E44556"/>
    <w:rsid w:val="00E445EC"/>
    <w:rsid w:val="00E44A2D"/>
    <w:rsid w:val="00E45C1B"/>
    <w:rsid w:val="00E45CD9"/>
    <w:rsid w:val="00E47D69"/>
    <w:rsid w:val="00E5037D"/>
    <w:rsid w:val="00E543C7"/>
    <w:rsid w:val="00E54601"/>
    <w:rsid w:val="00E54710"/>
    <w:rsid w:val="00E54BC8"/>
    <w:rsid w:val="00E553E2"/>
    <w:rsid w:val="00E57319"/>
    <w:rsid w:val="00E603F1"/>
    <w:rsid w:val="00E61A18"/>
    <w:rsid w:val="00E61F8B"/>
    <w:rsid w:val="00E62F31"/>
    <w:rsid w:val="00E640E8"/>
    <w:rsid w:val="00E647EA"/>
    <w:rsid w:val="00E67753"/>
    <w:rsid w:val="00E7010D"/>
    <w:rsid w:val="00E703F9"/>
    <w:rsid w:val="00E70851"/>
    <w:rsid w:val="00E70D83"/>
    <w:rsid w:val="00E7127B"/>
    <w:rsid w:val="00E7160D"/>
    <w:rsid w:val="00E71696"/>
    <w:rsid w:val="00E7193C"/>
    <w:rsid w:val="00E744CB"/>
    <w:rsid w:val="00E7541C"/>
    <w:rsid w:val="00E76102"/>
    <w:rsid w:val="00E77B74"/>
    <w:rsid w:val="00E80390"/>
    <w:rsid w:val="00E81423"/>
    <w:rsid w:val="00E81C77"/>
    <w:rsid w:val="00E82AAA"/>
    <w:rsid w:val="00E85F39"/>
    <w:rsid w:val="00E935EE"/>
    <w:rsid w:val="00E9421C"/>
    <w:rsid w:val="00E94F9D"/>
    <w:rsid w:val="00E951F8"/>
    <w:rsid w:val="00E96001"/>
    <w:rsid w:val="00E9608C"/>
    <w:rsid w:val="00E97DA1"/>
    <w:rsid w:val="00EA2BB7"/>
    <w:rsid w:val="00EA2BB8"/>
    <w:rsid w:val="00EA2CC5"/>
    <w:rsid w:val="00EA344A"/>
    <w:rsid w:val="00EA3C67"/>
    <w:rsid w:val="00EA4842"/>
    <w:rsid w:val="00EA5CD6"/>
    <w:rsid w:val="00EB0047"/>
    <w:rsid w:val="00EB05B2"/>
    <w:rsid w:val="00EB0BB2"/>
    <w:rsid w:val="00EB1114"/>
    <w:rsid w:val="00EB115B"/>
    <w:rsid w:val="00EB1B91"/>
    <w:rsid w:val="00EB29D3"/>
    <w:rsid w:val="00EB331C"/>
    <w:rsid w:val="00EB35E3"/>
    <w:rsid w:val="00EB5E0A"/>
    <w:rsid w:val="00EB5E43"/>
    <w:rsid w:val="00EC0DB7"/>
    <w:rsid w:val="00EC3D48"/>
    <w:rsid w:val="00ED0DD2"/>
    <w:rsid w:val="00ED1B2C"/>
    <w:rsid w:val="00ED2CD0"/>
    <w:rsid w:val="00ED40DB"/>
    <w:rsid w:val="00ED44C7"/>
    <w:rsid w:val="00ED4F82"/>
    <w:rsid w:val="00ED586E"/>
    <w:rsid w:val="00EE1038"/>
    <w:rsid w:val="00EE1BBC"/>
    <w:rsid w:val="00EE2E50"/>
    <w:rsid w:val="00EE2EA0"/>
    <w:rsid w:val="00EE5EA5"/>
    <w:rsid w:val="00EE60A5"/>
    <w:rsid w:val="00EE6D78"/>
    <w:rsid w:val="00EE727C"/>
    <w:rsid w:val="00EF23B6"/>
    <w:rsid w:val="00EF372F"/>
    <w:rsid w:val="00EF4F5F"/>
    <w:rsid w:val="00EF67CB"/>
    <w:rsid w:val="00EF6E82"/>
    <w:rsid w:val="00EF77CF"/>
    <w:rsid w:val="00EF7DBA"/>
    <w:rsid w:val="00F0024F"/>
    <w:rsid w:val="00F01D63"/>
    <w:rsid w:val="00F04642"/>
    <w:rsid w:val="00F07318"/>
    <w:rsid w:val="00F109A3"/>
    <w:rsid w:val="00F11BBB"/>
    <w:rsid w:val="00F11BDD"/>
    <w:rsid w:val="00F12226"/>
    <w:rsid w:val="00F12AED"/>
    <w:rsid w:val="00F13FE4"/>
    <w:rsid w:val="00F14C68"/>
    <w:rsid w:val="00F14CB9"/>
    <w:rsid w:val="00F150EA"/>
    <w:rsid w:val="00F15674"/>
    <w:rsid w:val="00F1664C"/>
    <w:rsid w:val="00F17295"/>
    <w:rsid w:val="00F2223A"/>
    <w:rsid w:val="00F236A0"/>
    <w:rsid w:val="00F23CF5"/>
    <w:rsid w:val="00F24215"/>
    <w:rsid w:val="00F255BF"/>
    <w:rsid w:val="00F25775"/>
    <w:rsid w:val="00F25838"/>
    <w:rsid w:val="00F26195"/>
    <w:rsid w:val="00F26DF8"/>
    <w:rsid w:val="00F2783D"/>
    <w:rsid w:val="00F3119B"/>
    <w:rsid w:val="00F32259"/>
    <w:rsid w:val="00F32987"/>
    <w:rsid w:val="00F3759F"/>
    <w:rsid w:val="00F3771D"/>
    <w:rsid w:val="00F37A66"/>
    <w:rsid w:val="00F40064"/>
    <w:rsid w:val="00F4091E"/>
    <w:rsid w:val="00F40B93"/>
    <w:rsid w:val="00F40EB2"/>
    <w:rsid w:val="00F413AC"/>
    <w:rsid w:val="00F41669"/>
    <w:rsid w:val="00F42543"/>
    <w:rsid w:val="00F42C58"/>
    <w:rsid w:val="00F433F2"/>
    <w:rsid w:val="00F44F7B"/>
    <w:rsid w:val="00F46948"/>
    <w:rsid w:val="00F503C2"/>
    <w:rsid w:val="00F503C7"/>
    <w:rsid w:val="00F51BE8"/>
    <w:rsid w:val="00F52B22"/>
    <w:rsid w:val="00F537F8"/>
    <w:rsid w:val="00F5387D"/>
    <w:rsid w:val="00F53D20"/>
    <w:rsid w:val="00F5470E"/>
    <w:rsid w:val="00F60A06"/>
    <w:rsid w:val="00F63DE4"/>
    <w:rsid w:val="00F645CE"/>
    <w:rsid w:val="00F679E3"/>
    <w:rsid w:val="00F70598"/>
    <w:rsid w:val="00F70C5F"/>
    <w:rsid w:val="00F712F4"/>
    <w:rsid w:val="00F71830"/>
    <w:rsid w:val="00F733D5"/>
    <w:rsid w:val="00F748D1"/>
    <w:rsid w:val="00F75E33"/>
    <w:rsid w:val="00F7614A"/>
    <w:rsid w:val="00F76555"/>
    <w:rsid w:val="00F773C9"/>
    <w:rsid w:val="00F776AB"/>
    <w:rsid w:val="00F80696"/>
    <w:rsid w:val="00F814D6"/>
    <w:rsid w:val="00F82455"/>
    <w:rsid w:val="00F82C4B"/>
    <w:rsid w:val="00F8365A"/>
    <w:rsid w:val="00F83DE0"/>
    <w:rsid w:val="00F84D18"/>
    <w:rsid w:val="00F84D67"/>
    <w:rsid w:val="00F84E00"/>
    <w:rsid w:val="00F84E9E"/>
    <w:rsid w:val="00F8580B"/>
    <w:rsid w:val="00F85E0E"/>
    <w:rsid w:val="00F900CB"/>
    <w:rsid w:val="00F91E50"/>
    <w:rsid w:val="00F91E67"/>
    <w:rsid w:val="00F91F98"/>
    <w:rsid w:val="00F93A67"/>
    <w:rsid w:val="00F9416F"/>
    <w:rsid w:val="00F95449"/>
    <w:rsid w:val="00F9561D"/>
    <w:rsid w:val="00F95C95"/>
    <w:rsid w:val="00F97177"/>
    <w:rsid w:val="00FA051F"/>
    <w:rsid w:val="00FA12A5"/>
    <w:rsid w:val="00FA2071"/>
    <w:rsid w:val="00FA30A0"/>
    <w:rsid w:val="00FA31BC"/>
    <w:rsid w:val="00FA3F0F"/>
    <w:rsid w:val="00FA4E6B"/>
    <w:rsid w:val="00FA59B1"/>
    <w:rsid w:val="00FA5C9B"/>
    <w:rsid w:val="00FA6E99"/>
    <w:rsid w:val="00FB0479"/>
    <w:rsid w:val="00FB183A"/>
    <w:rsid w:val="00FB3B98"/>
    <w:rsid w:val="00FB6DA7"/>
    <w:rsid w:val="00FB7893"/>
    <w:rsid w:val="00FC045F"/>
    <w:rsid w:val="00FC1BDA"/>
    <w:rsid w:val="00FC1E78"/>
    <w:rsid w:val="00FC3683"/>
    <w:rsid w:val="00FC3C36"/>
    <w:rsid w:val="00FC4BE1"/>
    <w:rsid w:val="00FC4E5A"/>
    <w:rsid w:val="00FC5FF6"/>
    <w:rsid w:val="00FC6D2E"/>
    <w:rsid w:val="00FC75F9"/>
    <w:rsid w:val="00FC760A"/>
    <w:rsid w:val="00FD0323"/>
    <w:rsid w:val="00FD0B68"/>
    <w:rsid w:val="00FD0D74"/>
    <w:rsid w:val="00FD13D3"/>
    <w:rsid w:val="00FD2F00"/>
    <w:rsid w:val="00FD2F2B"/>
    <w:rsid w:val="00FD3E61"/>
    <w:rsid w:val="00FD412C"/>
    <w:rsid w:val="00FD4ED6"/>
    <w:rsid w:val="00FD5188"/>
    <w:rsid w:val="00FD5628"/>
    <w:rsid w:val="00FD6A83"/>
    <w:rsid w:val="00FD71A1"/>
    <w:rsid w:val="00FD78E1"/>
    <w:rsid w:val="00FD78E3"/>
    <w:rsid w:val="00FD7DC0"/>
    <w:rsid w:val="00FE0BD8"/>
    <w:rsid w:val="00FE1E22"/>
    <w:rsid w:val="00FE2494"/>
    <w:rsid w:val="00FE2B69"/>
    <w:rsid w:val="00FE2D90"/>
    <w:rsid w:val="00FE31AB"/>
    <w:rsid w:val="00FE4531"/>
    <w:rsid w:val="00FE4BFB"/>
    <w:rsid w:val="00FE4FEA"/>
    <w:rsid w:val="00FE53F9"/>
    <w:rsid w:val="00FE7516"/>
    <w:rsid w:val="00FE7CF9"/>
    <w:rsid w:val="00FF0855"/>
    <w:rsid w:val="00FF1356"/>
    <w:rsid w:val="00FF206C"/>
    <w:rsid w:val="00FF24C4"/>
    <w:rsid w:val="00FF2EA1"/>
    <w:rsid w:val="00FF3245"/>
    <w:rsid w:val="00FF4FAB"/>
    <w:rsid w:val="00FF56F0"/>
    <w:rsid w:val="00FF580A"/>
    <w:rsid w:val="00FF5B02"/>
    <w:rsid w:val="00FF64CF"/>
    <w:rsid w:val="00FF7718"/>
    <w:rsid w:val="00FF7AE2"/>
    <w:rsid w:val="00FF7E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C4975"/>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1466126">
      <w:bodyDiv w:val="1"/>
      <w:marLeft w:val="0"/>
      <w:marRight w:val="0"/>
      <w:marTop w:val="0"/>
      <w:marBottom w:val="0"/>
      <w:divBdr>
        <w:top w:val="none" w:sz="0" w:space="0" w:color="auto"/>
        <w:left w:val="none" w:sz="0" w:space="0" w:color="auto"/>
        <w:bottom w:val="none" w:sz="0" w:space="0" w:color="auto"/>
        <w:right w:val="none" w:sz="0" w:space="0" w:color="auto"/>
      </w:divBdr>
      <w:divsChild>
        <w:div w:id="1056317132">
          <w:marLeft w:val="0"/>
          <w:marRight w:val="0"/>
          <w:marTop w:val="0"/>
          <w:marBottom w:val="0"/>
          <w:divBdr>
            <w:top w:val="none" w:sz="0" w:space="0" w:color="auto"/>
            <w:left w:val="none" w:sz="0" w:space="0" w:color="auto"/>
            <w:bottom w:val="none" w:sz="0" w:space="0" w:color="auto"/>
            <w:right w:val="none" w:sz="0" w:space="0" w:color="auto"/>
          </w:divBdr>
        </w:div>
        <w:div w:id="4863053">
          <w:marLeft w:val="0"/>
          <w:marRight w:val="0"/>
          <w:marTop w:val="0"/>
          <w:marBottom w:val="0"/>
          <w:divBdr>
            <w:top w:val="none" w:sz="0" w:space="0" w:color="auto"/>
            <w:left w:val="none" w:sz="0" w:space="0" w:color="auto"/>
            <w:bottom w:val="none" w:sz="0" w:space="0" w:color="auto"/>
            <w:right w:val="none" w:sz="0" w:space="0" w:color="auto"/>
          </w:divBdr>
        </w:div>
        <w:div w:id="337848496">
          <w:marLeft w:val="0"/>
          <w:marRight w:val="0"/>
          <w:marTop w:val="0"/>
          <w:marBottom w:val="0"/>
          <w:divBdr>
            <w:top w:val="none" w:sz="0" w:space="0" w:color="auto"/>
            <w:left w:val="none" w:sz="0" w:space="0" w:color="auto"/>
            <w:bottom w:val="none" w:sz="0" w:space="0" w:color="auto"/>
            <w:right w:val="none" w:sz="0" w:space="0" w:color="auto"/>
          </w:divBdr>
        </w:div>
      </w:divsChild>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590598">
      <w:bodyDiv w:val="1"/>
      <w:marLeft w:val="0"/>
      <w:marRight w:val="0"/>
      <w:marTop w:val="0"/>
      <w:marBottom w:val="0"/>
      <w:divBdr>
        <w:top w:val="none" w:sz="0" w:space="0" w:color="auto"/>
        <w:left w:val="none" w:sz="0" w:space="0" w:color="auto"/>
        <w:bottom w:val="none" w:sz="0" w:space="0" w:color="auto"/>
        <w:right w:val="none" w:sz="0" w:space="0" w:color="auto"/>
      </w:divBdr>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3007209">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3558740">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6565905">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3042531">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3405">
      <w:bodyDiv w:val="1"/>
      <w:marLeft w:val="0"/>
      <w:marRight w:val="0"/>
      <w:marTop w:val="0"/>
      <w:marBottom w:val="0"/>
      <w:divBdr>
        <w:top w:val="none" w:sz="0" w:space="0" w:color="auto"/>
        <w:left w:val="none" w:sz="0" w:space="0" w:color="auto"/>
        <w:bottom w:val="none" w:sz="0" w:space="0" w:color="auto"/>
        <w:right w:val="none" w:sz="0" w:space="0" w:color="auto"/>
      </w:divBdr>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97246">
      <w:bodyDiv w:val="1"/>
      <w:marLeft w:val="0"/>
      <w:marRight w:val="0"/>
      <w:marTop w:val="0"/>
      <w:marBottom w:val="0"/>
      <w:divBdr>
        <w:top w:val="none" w:sz="0" w:space="0" w:color="auto"/>
        <w:left w:val="none" w:sz="0" w:space="0" w:color="auto"/>
        <w:bottom w:val="none" w:sz="0" w:space="0" w:color="auto"/>
        <w:right w:val="none" w:sz="0" w:space="0" w:color="auto"/>
      </w:divBdr>
      <w:divsChild>
        <w:div w:id="1715621864">
          <w:marLeft w:val="0"/>
          <w:marRight w:val="1500"/>
          <w:marTop w:val="0"/>
          <w:marBottom w:val="0"/>
          <w:divBdr>
            <w:top w:val="none" w:sz="0" w:space="0" w:color="auto"/>
            <w:left w:val="none" w:sz="0" w:space="0" w:color="auto"/>
            <w:bottom w:val="none" w:sz="0" w:space="0" w:color="auto"/>
            <w:right w:val="none" w:sz="0" w:space="0" w:color="auto"/>
          </w:divBdr>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283406">
      <w:bodyDiv w:val="1"/>
      <w:marLeft w:val="0"/>
      <w:marRight w:val="0"/>
      <w:marTop w:val="0"/>
      <w:marBottom w:val="0"/>
      <w:divBdr>
        <w:top w:val="none" w:sz="0" w:space="0" w:color="auto"/>
        <w:left w:val="none" w:sz="0" w:space="0" w:color="auto"/>
        <w:bottom w:val="none" w:sz="0" w:space="0" w:color="auto"/>
        <w:right w:val="none" w:sz="0" w:space="0" w:color="auto"/>
      </w:divBdr>
    </w:div>
    <w:div w:id="795102313">
      <w:bodyDiv w:val="1"/>
      <w:marLeft w:val="0"/>
      <w:marRight w:val="0"/>
      <w:marTop w:val="0"/>
      <w:marBottom w:val="0"/>
      <w:divBdr>
        <w:top w:val="none" w:sz="0" w:space="0" w:color="auto"/>
        <w:left w:val="none" w:sz="0" w:space="0" w:color="auto"/>
        <w:bottom w:val="none" w:sz="0" w:space="0" w:color="auto"/>
        <w:right w:val="none" w:sz="0" w:space="0" w:color="auto"/>
      </w:divBdr>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891371">
      <w:bodyDiv w:val="1"/>
      <w:marLeft w:val="0"/>
      <w:marRight w:val="0"/>
      <w:marTop w:val="0"/>
      <w:marBottom w:val="0"/>
      <w:divBdr>
        <w:top w:val="none" w:sz="0" w:space="0" w:color="auto"/>
        <w:left w:val="none" w:sz="0" w:space="0" w:color="auto"/>
        <w:bottom w:val="none" w:sz="0" w:space="0" w:color="auto"/>
        <w:right w:val="none" w:sz="0" w:space="0" w:color="auto"/>
      </w:divBdr>
      <w:divsChild>
        <w:div w:id="1647470148">
          <w:marLeft w:val="0"/>
          <w:marRight w:val="0"/>
          <w:marTop w:val="0"/>
          <w:marBottom w:val="0"/>
          <w:divBdr>
            <w:top w:val="none" w:sz="0" w:space="0" w:color="auto"/>
            <w:left w:val="none" w:sz="0" w:space="0" w:color="auto"/>
            <w:bottom w:val="none" w:sz="0" w:space="0" w:color="auto"/>
            <w:right w:val="none" w:sz="0" w:space="0" w:color="auto"/>
          </w:divBdr>
        </w:div>
        <w:div w:id="1930693170">
          <w:marLeft w:val="0"/>
          <w:marRight w:val="0"/>
          <w:marTop w:val="0"/>
          <w:marBottom w:val="0"/>
          <w:divBdr>
            <w:top w:val="none" w:sz="0" w:space="0" w:color="auto"/>
            <w:left w:val="none" w:sz="0" w:space="0" w:color="auto"/>
            <w:bottom w:val="none" w:sz="0" w:space="0" w:color="auto"/>
            <w:right w:val="none" w:sz="0" w:space="0" w:color="auto"/>
          </w:divBdr>
        </w:div>
        <w:div w:id="926572325">
          <w:marLeft w:val="0"/>
          <w:marRight w:val="0"/>
          <w:marTop w:val="0"/>
          <w:marBottom w:val="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43537739">
      <w:bodyDiv w:val="1"/>
      <w:marLeft w:val="0"/>
      <w:marRight w:val="0"/>
      <w:marTop w:val="0"/>
      <w:marBottom w:val="0"/>
      <w:divBdr>
        <w:top w:val="none" w:sz="0" w:space="0" w:color="auto"/>
        <w:left w:val="none" w:sz="0" w:space="0" w:color="auto"/>
        <w:bottom w:val="none" w:sz="0" w:space="0" w:color="auto"/>
        <w:right w:val="none" w:sz="0" w:space="0" w:color="auto"/>
      </w:divBdr>
      <w:divsChild>
        <w:div w:id="367023632">
          <w:marLeft w:val="0"/>
          <w:marRight w:val="0"/>
          <w:marTop w:val="0"/>
          <w:marBottom w:val="240"/>
          <w:divBdr>
            <w:top w:val="none" w:sz="0" w:space="0" w:color="auto"/>
            <w:left w:val="none" w:sz="0" w:space="0" w:color="auto"/>
            <w:bottom w:val="none" w:sz="0" w:space="0" w:color="auto"/>
            <w:right w:val="none" w:sz="0" w:space="0" w:color="auto"/>
          </w:divBdr>
        </w:div>
        <w:div w:id="1230264023">
          <w:marLeft w:val="0"/>
          <w:marRight w:val="0"/>
          <w:marTop w:val="0"/>
          <w:marBottom w:val="240"/>
          <w:divBdr>
            <w:top w:val="none" w:sz="0" w:space="0" w:color="auto"/>
            <w:left w:val="none" w:sz="0" w:space="0" w:color="auto"/>
            <w:bottom w:val="none" w:sz="0" w:space="0" w:color="auto"/>
            <w:right w:val="none" w:sz="0" w:space="0" w:color="auto"/>
          </w:divBdr>
        </w:div>
        <w:div w:id="429009768">
          <w:marLeft w:val="0"/>
          <w:marRight w:val="0"/>
          <w:marTop w:val="0"/>
          <w:marBottom w:val="240"/>
          <w:divBdr>
            <w:top w:val="none" w:sz="0" w:space="0" w:color="auto"/>
            <w:left w:val="none" w:sz="0" w:space="0" w:color="auto"/>
            <w:bottom w:val="none" w:sz="0" w:space="0" w:color="auto"/>
            <w:right w:val="none" w:sz="0" w:space="0" w:color="auto"/>
          </w:divBdr>
        </w:div>
      </w:divsChild>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66736665">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074544211">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3468">
      <w:bodyDiv w:val="1"/>
      <w:marLeft w:val="0"/>
      <w:marRight w:val="0"/>
      <w:marTop w:val="0"/>
      <w:marBottom w:val="0"/>
      <w:divBdr>
        <w:top w:val="none" w:sz="0" w:space="0" w:color="auto"/>
        <w:left w:val="none" w:sz="0" w:space="0" w:color="auto"/>
        <w:bottom w:val="none" w:sz="0" w:space="0" w:color="auto"/>
        <w:right w:val="none" w:sz="0" w:space="0" w:color="auto"/>
      </w:divBdr>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27641375">
      <w:bodyDiv w:val="1"/>
      <w:marLeft w:val="0"/>
      <w:marRight w:val="0"/>
      <w:marTop w:val="0"/>
      <w:marBottom w:val="0"/>
      <w:divBdr>
        <w:top w:val="none" w:sz="0" w:space="0" w:color="auto"/>
        <w:left w:val="none" w:sz="0" w:space="0" w:color="auto"/>
        <w:bottom w:val="none" w:sz="0" w:space="0" w:color="auto"/>
        <w:right w:val="none" w:sz="0" w:space="0" w:color="auto"/>
      </w:divBdr>
      <w:divsChild>
        <w:div w:id="97413944">
          <w:marLeft w:val="0"/>
          <w:marRight w:val="0"/>
          <w:marTop w:val="0"/>
          <w:marBottom w:val="240"/>
          <w:divBdr>
            <w:top w:val="none" w:sz="0" w:space="0" w:color="auto"/>
            <w:left w:val="none" w:sz="0" w:space="0" w:color="auto"/>
            <w:bottom w:val="none" w:sz="0" w:space="0" w:color="auto"/>
            <w:right w:val="none" w:sz="0" w:space="0" w:color="auto"/>
          </w:divBdr>
        </w:div>
        <w:div w:id="1525708610">
          <w:marLeft w:val="0"/>
          <w:marRight w:val="0"/>
          <w:marTop w:val="0"/>
          <w:marBottom w:val="240"/>
          <w:divBdr>
            <w:top w:val="none" w:sz="0" w:space="0" w:color="auto"/>
            <w:left w:val="none" w:sz="0" w:space="0" w:color="auto"/>
            <w:bottom w:val="none" w:sz="0" w:space="0" w:color="auto"/>
            <w:right w:val="none" w:sz="0" w:space="0" w:color="auto"/>
          </w:divBdr>
        </w:div>
        <w:div w:id="1342656629">
          <w:marLeft w:val="0"/>
          <w:marRight w:val="0"/>
          <w:marTop w:val="0"/>
          <w:marBottom w:val="24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3236209">
      <w:bodyDiv w:val="1"/>
      <w:marLeft w:val="0"/>
      <w:marRight w:val="0"/>
      <w:marTop w:val="0"/>
      <w:marBottom w:val="0"/>
      <w:divBdr>
        <w:top w:val="none" w:sz="0" w:space="0" w:color="auto"/>
        <w:left w:val="none" w:sz="0" w:space="0" w:color="auto"/>
        <w:bottom w:val="none" w:sz="0" w:space="0" w:color="auto"/>
        <w:right w:val="none" w:sz="0" w:space="0" w:color="auto"/>
      </w:divBdr>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203662">
      <w:bodyDiv w:val="1"/>
      <w:marLeft w:val="0"/>
      <w:marRight w:val="0"/>
      <w:marTop w:val="0"/>
      <w:marBottom w:val="0"/>
      <w:divBdr>
        <w:top w:val="none" w:sz="0" w:space="0" w:color="auto"/>
        <w:left w:val="none" w:sz="0" w:space="0" w:color="auto"/>
        <w:bottom w:val="none" w:sz="0" w:space="0" w:color="auto"/>
        <w:right w:val="none" w:sz="0" w:space="0" w:color="auto"/>
      </w:divBdr>
      <w:divsChild>
        <w:div w:id="2130007239">
          <w:marLeft w:val="0"/>
          <w:marRight w:val="1500"/>
          <w:marTop w:val="0"/>
          <w:marBottom w:val="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061124">
      <w:bodyDiv w:val="1"/>
      <w:marLeft w:val="0"/>
      <w:marRight w:val="0"/>
      <w:marTop w:val="0"/>
      <w:marBottom w:val="0"/>
      <w:divBdr>
        <w:top w:val="none" w:sz="0" w:space="0" w:color="auto"/>
        <w:left w:val="none" w:sz="0" w:space="0" w:color="auto"/>
        <w:bottom w:val="none" w:sz="0" w:space="0" w:color="auto"/>
        <w:right w:val="none" w:sz="0" w:space="0" w:color="auto"/>
      </w:divBdr>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886453816">
      <w:bodyDiv w:val="1"/>
      <w:marLeft w:val="0"/>
      <w:marRight w:val="0"/>
      <w:marTop w:val="0"/>
      <w:marBottom w:val="0"/>
      <w:divBdr>
        <w:top w:val="none" w:sz="0" w:space="0" w:color="auto"/>
        <w:left w:val="none" w:sz="0" w:space="0" w:color="auto"/>
        <w:bottom w:val="none" w:sz="0" w:space="0" w:color="auto"/>
        <w:right w:val="none" w:sz="0" w:space="0" w:color="auto"/>
      </w:divBdr>
    </w:div>
    <w:div w:id="1912545567">
      <w:bodyDiv w:val="1"/>
      <w:marLeft w:val="0"/>
      <w:marRight w:val="0"/>
      <w:marTop w:val="0"/>
      <w:marBottom w:val="0"/>
      <w:divBdr>
        <w:top w:val="none" w:sz="0" w:space="0" w:color="auto"/>
        <w:left w:val="none" w:sz="0" w:space="0" w:color="auto"/>
        <w:bottom w:val="none" w:sz="0" w:space="0" w:color="auto"/>
        <w:right w:val="none" w:sz="0" w:space="0" w:color="auto"/>
      </w:divBdr>
    </w:div>
    <w:div w:id="1946495474">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13" Type="http://schemas.openxmlformats.org/officeDocument/2006/relationships/hyperlink" Target="https://scholar.google.com/citations?user=YotvJgIAAAAJ&amp;hl=zh-TW&amp;oi=sra" TargetMode="External"/><Relationship Id="rId18" Type="http://schemas.openxmlformats.org/officeDocument/2006/relationships/hyperlink" Target="https://scholar.google.com/citations?user=qklPJeYAAAAJ&amp;hl=zh-TW&amp;oi=sra"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pubsonline.informs.org/doi/abs/10.1287/isre.1100.0318" TargetMode="External"/><Relationship Id="rId17" Type="http://schemas.openxmlformats.org/officeDocument/2006/relationships/hyperlink" Target="https://scholar.google.com/citations?user=-rxuqEIAAAAJ&amp;hl=zh-TW&amp;oi=sra" TargetMode="External"/><Relationship Id="rId2" Type="http://schemas.openxmlformats.org/officeDocument/2006/relationships/hyperlink" Target="https://onlinelibrary.wiley.com/doi/full/10.1111/isj.12193"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jstor.org/stable/2095567"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5" Type="http://schemas.openxmlformats.org/officeDocument/2006/relationships/hyperlink" Target="https://scholar.google.com/citations?user=-rxuqEIAAAAJ&amp;hl=zh-TW&amp;oi=sra"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19" Type="http://schemas.openxmlformats.org/officeDocument/2006/relationships/hyperlink" Target="https://link.springer.com/article/10.1007/s11846-021-00441-4"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 Id="rId14" Type="http://schemas.openxmlformats.org/officeDocument/2006/relationships/hyperlink" Target="https://scholar.google.com/citations?user=yX-R0QwAAAAJ&amp;hl=zh-TW&amp;oi=sra"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link.springer.com/article/10.1007/s12525-019-00377-4" TargetMode="External"/><Relationship Id="rId21" Type="http://schemas.microsoft.com/office/2016/09/relationships/commentsIds" Target="commentsIds.xml"/><Relationship Id="rId42"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84" Type="http://schemas.openxmlformats.org/officeDocument/2006/relationships/hyperlink" Target="https://scholar.google.com/citations?user=-rxuqEIAAAAJ&amp;hl=zh-TW&amp;oi=sra" TargetMode="External"/><Relationship Id="rId138" Type="http://schemas.openxmlformats.org/officeDocument/2006/relationships/hyperlink" Target="https://link.springer.com/article/10.1007/s12525-019-00377-4" TargetMode="External"/><Relationship Id="rId159" Type="http://schemas.openxmlformats.org/officeDocument/2006/relationships/hyperlink" Target="https://onlinelibrary.wiley.com/doi/full/10.1111/jpim.12562" TargetMode="External"/><Relationship Id="rId170" Type="http://schemas.openxmlformats.org/officeDocument/2006/relationships/hyperlink" Target="https://onlinelibrary.wiley.com/doi/full/10.1111/jpim.12562" TargetMode="External"/><Relationship Id="rId191" Type="http://schemas.openxmlformats.org/officeDocument/2006/relationships/hyperlink" Target="https://onlinelibrary.wiley.com/doi/full/10.1111/jpim.12562" TargetMode="External"/><Relationship Id="rId205" Type="http://schemas.openxmlformats.org/officeDocument/2006/relationships/hyperlink" Target="https://onlinelibrary.wiley.com/doi/full/10.1111/jpim.12562" TargetMode="External"/><Relationship Id="rId226" Type="http://schemas.openxmlformats.org/officeDocument/2006/relationships/hyperlink" Target="https://sms.onlinelibrary.wiley.com/doi/full/10.1002/smj.2904" TargetMode="External"/><Relationship Id="rId107" Type="http://schemas.openxmlformats.org/officeDocument/2006/relationships/hyperlink" Target="https://link.springer.com/article/10.1007/s12525-019-00377-4" TargetMode="External"/><Relationship Id="rId11" Type="http://schemas.openxmlformats.org/officeDocument/2006/relationships/hyperlink" Target="https://onlinelibrary.wiley.com/doi/full/10.1111/isj.12193" TargetMode="External"/><Relationship Id="rId32"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74" Type="http://schemas.openxmlformats.org/officeDocument/2006/relationships/hyperlink" Target="https://www.sciencedirect.com/topics/psychology/digital-channel" TargetMode="External"/><Relationship Id="rId128" Type="http://schemas.openxmlformats.org/officeDocument/2006/relationships/hyperlink" Target="https://link.springer.com/article/10.1007/s12525-019-00377-4" TargetMode="External"/><Relationship Id="rId149" Type="http://schemas.openxmlformats.org/officeDocument/2006/relationships/hyperlink" Target="https://link.springer.com/article/10.1007/s12525-019-00377-4" TargetMode="External"/><Relationship Id="rId5" Type="http://schemas.openxmlformats.org/officeDocument/2006/relationships/footnotes" Target="footnotes.xml"/><Relationship Id="rId95" Type="http://schemas.openxmlformats.org/officeDocument/2006/relationships/hyperlink" Target="https://link.springer.com/article/10.1007/s12525-019-00377-4" TargetMode="External"/><Relationship Id="rId160" Type="http://schemas.openxmlformats.org/officeDocument/2006/relationships/hyperlink" Target="https://onlinelibrary.wiley.com/doi/full/10.1111/jpim.12562" TargetMode="External"/><Relationship Id="rId181" Type="http://schemas.openxmlformats.org/officeDocument/2006/relationships/hyperlink" Target="https://onlinelibrary.wiley.com/doi/full/10.1111/jpim.12562" TargetMode="External"/><Relationship Id="rId216" Type="http://schemas.openxmlformats.org/officeDocument/2006/relationships/hyperlink" Target="https://onlinelibrary.wiley.com/authored-by/Shen/Lei" TargetMode="External"/><Relationship Id="rId22" Type="http://schemas.microsoft.com/office/2018/08/relationships/commentsExtensible" Target="commentsExtensible.xml"/><Relationship Id="rId43"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118" Type="http://schemas.openxmlformats.org/officeDocument/2006/relationships/hyperlink" Target="https://link.springer.com/article/10.1007/s12525-019-00377-4" TargetMode="External"/><Relationship Id="rId139" Type="http://schemas.openxmlformats.org/officeDocument/2006/relationships/hyperlink" Target="https://link.springer.com/article/10.1007/s12525-019-00377-4" TargetMode="External"/><Relationship Id="rId80" Type="http://schemas.openxmlformats.org/officeDocument/2006/relationships/hyperlink" Target="https://onlinelibrary.wiley.com/authored-by/Li/Liang" TargetMode="External"/><Relationship Id="rId85" Type="http://schemas.openxmlformats.org/officeDocument/2006/relationships/hyperlink" Target="https://scholar.google.com/citations?user=qklPJeYAAAAJ&amp;hl=zh-TW&amp;oi=sra" TargetMode="External"/><Relationship Id="rId150" Type="http://schemas.openxmlformats.org/officeDocument/2006/relationships/hyperlink" Target="https://link.springer.com/article/10.1007/s12525-019-00377-4" TargetMode="External"/><Relationship Id="rId155" Type="http://schemas.openxmlformats.org/officeDocument/2006/relationships/hyperlink" Target="https://onlinelibrary.wiley.com/authored-by/Frattini/Federico" TargetMode="External"/><Relationship Id="rId171" Type="http://schemas.openxmlformats.org/officeDocument/2006/relationships/hyperlink" Target="https://onlinelibrary.wiley.com/doi/full/10.1111/jpim.12562" TargetMode="External"/><Relationship Id="rId176" Type="http://schemas.openxmlformats.org/officeDocument/2006/relationships/hyperlink" Target="https://onlinelibrary.wiley.com/doi/full/10.1111/jpim.12562" TargetMode="External"/><Relationship Id="rId192" Type="http://schemas.openxmlformats.org/officeDocument/2006/relationships/hyperlink" Target="https://onlinelibrary.wiley.com/doi/full/10.1111/jpim.12562" TargetMode="External"/><Relationship Id="rId197" Type="http://schemas.openxmlformats.org/officeDocument/2006/relationships/hyperlink" Target="https://onlinelibrary.wiley.com/doi/full/10.1111/jpim.12562" TargetMode="External"/><Relationship Id="rId206" Type="http://schemas.openxmlformats.org/officeDocument/2006/relationships/hyperlink" Target="https://onlinelibrary.wiley.com/doi/full/10.1111/jpim.12562" TargetMode="External"/><Relationship Id="rId227" Type="http://schemas.openxmlformats.org/officeDocument/2006/relationships/hyperlink" Target="https://sms.onlinelibrary.wiley.com/doi/full/10.1002/smj.2904" TargetMode="External"/><Relationship Id="rId201" Type="http://schemas.openxmlformats.org/officeDocument/2006/relationships/hyperlink" Target="https://onlinelibrary.wiley.com/doi/full/10.1111/jpim.12562" TargetMode="External"/><Relationship Id="rId222" Type="http://schemas.openxmlformats.org/officeDocument/2006/relationships/hyperlink" Target="https://onlinelibrary.wiley.com/doi/abs/10.1002/smj.2904"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103" Type="http://schemas.openxmlformats.org/officeDocument/2006/relationships/hyperlink" Target="https://link.springer.com/article/10.1007/s12525-019-00377-4" TargetMode="External"/><Relationship Id="rId108" Type="http://schemas.openxmlformats.org/officeDocument/2006/relationships/hyperlink" Target="https://link.springer.com/article/10.1007/s12525-019-00377-4" TargetMode="External"/><Relationship Id="rId124" Type="http://schemas.openxmlformats.org/officeDocument/2006/relationships/hyperlink" Target="https://link.springer.com/article/10.1007/s12525-019-00377-4" TargetMode="External"/><Relationship Id="rId129" Type="http://schemas.openxmlformats.org/officeDocument/2006/relationships/hyperlink" Target="https://link.springer.com/article/10.1007/s12525-019-00377-4" TargetMode="External"/><Relationship Id="rId54" Type="http://schemas.openxmlformats.org/officeDocument/2006/relationships/hyperlink" Target="https://onlinelibrary.wiley.com/doi/full/10.1111/isj.12193" TargetMode="External"/><Relationship Id="rId70" Type="http://schemas.openxmlformats.org/officeDocument/2006/relationships/hyperlink" Target="https://www.sciencedirect.com/topics/social-sciences/digital-innovation" TargetMode="External"/><Relationship Id="rId75" Type="http://schemas.openxmlformats.org/officeDocument/2006/relationships/hyperlink" Target="https://www.sciencedirect.com/topics/computer-science/mobile-operating-system" TargetMode="External"/><Relationship Id="rId91" Type="http://schemas.openxmlformats.org/officeDocument/2006/relationships/hyperlink" Target="https://link.springer.com/article/10.1007/s12525-019-00377-4" TargetMode="External"/><Relationship Id="rId96" Type="http://schemas.openxmlformats.org/officeDocument/2006/relationships/hyperlink" Target="https://link.springer.com/article/10.1007/s12525-019-00377-4" TargetMode="External"/><Relationship Id="rId140" Type="http://schemas.openxmlformats.org/officeDocument/2006/relationships/hyperlink" Target="https://link.springer.com/article/10.1007/s12525-019-00377-4" TargetMode="External"/><Relationship Id="rId145" Type="http://schemas.openxmlformats.org/officeDocument/2006/relationships/hyperlink" Target="https://link.springer.com/article/10.1007/s12525-019-00377-4" TargetMode="External"/><Relationship Id="rId161" Type="http://schemas.openxmlformats.org/officeDocument/2006/relationships/hyperlink" Target="https://onlinelibrary.wiley.com/doi/full/10.1111/jpim.12562" TargetMode="External"/><Relationship Id="rId166" Type="http://schemas.openxmlformats.org/officeDocument/2006/relationships/hyperlink" Target="https://onlinelibrary.wiley.com/doi/full/10.1111/jpim.12562" TargetMode="External"/><Relationship Id="rId182" Type="http://schemas.openxmlformats.org/officeDocument/2006/relationships/hyperlink" Target="https://onlinelibrary.wiley.com/doi/full/10.1111/jpim.12562" TargetMode="External"/><Relationship Id="rId187" Type="http://schemas.openxmlformats.org/officeDocument/2006/relationships/hyperlink" Target="https://onlinelibrary.wiley.com/doi/full/10.1111/jpim.12562" TargetMode="External"/><Relationship Id="rId217" Type="http://schemas.openxmlformats.org/officeDocument/2006/relationships/hyperlink" Target="https://onlinelibrary.wiley.com/authored-by/Zhang/Xi" TargetMode="Externa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hyperlink" Target="https://onlinelibrary.wiley.com/doi/full/10.1111/jpim.12562" TargetMode="External"/><Relationship Id="rId233" Type="http://schemas.openxmlformats.org/officeDocument/2006/relationships/image" Target="media/image9.png"/><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114" Type="http://schemas.openxmlformats.org/officeDocument/2006/relationships/hyperlink" Target="https://link.springer.com/article/10.1007/s12525-019-00377-4" TargetMode="External"/><Relationship Id="rId119" Type="http://schemas.openxmlformats.org/officeDocument/2006/relationships/hyperlink" Target="https://link.springer.com/article/10.1007/s12525-019-00377-4" TargetMode="External"/><Relationship Id="rId44"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pubsonline.informs.org/doi/full/10.1287/orsc.1120.0771" TargetMode="External"/><Relationship Id="rId81" Type="http://schemas.openxmlformats.org/officeDocument/2006/relationships/hyperlink" Target="https://onlinelibrary.wiley.com/authored-by/Su/Fang" TargetMode="External"/><Relationship Id="rId86" Type="http://schemas.openxmlformats.org/officeDocument/2006/relationships/hyperlink" Target="https://link.springer.com/article/10.1007/s12525-019-00377-4" TargetMode="External"/><Relationship Id="rId130" Type="http://schemas.openxmlformats.org/officeDocument/2006/relationships/image" Target="media/image4.png"/><Relationship Id="rId135" Type="http://schemas.openxmlformats.org/officeDocument/2006/relationships/hyperlink" Target="https://link.springer.com/article/10.1007/s12525-019-00377-4" TargetMode="External"/><Relationship Id="rId151" Type="http://schemas.openxmlformats.org/officeDocument/2006/relationships/hyperlink" Target="https://link.springer.com/article/10.1007/s12525-019-00377-4" TargetMode="External"/><Relationship Id="rId156" Type="http://schemas.openxmlformats.org/officeDocument/2006/relationships/hyperlink" Target="https://onlinelibrary.wiley.com/authored-by/Petruzzelli/Antonio+Messeni" TargetMode="External"/><Relationship Id="rId177" Type="http://schemas.openxmlformats.org/officeDocument/2006/relationships/hyperlink" Target="https://onlinelibrary.wiley.com/doi/full/10.1111/jpim.12562" TargetMode="External"/><Relationship Id="rId198" Type="http://schemas.openxmlformats.org/officeDocument/2006/relationships/hyperlink" Target="https://onlinelibrary.wiley.com/doi/full/10.1111/jpim.12562" TargetMode="External"/><Relationship Id="rId172" Type="http://schemas.openxmlformats.org/officeDocument/2006/relationships/hyperlink" Target="https://onlinelibrary.wiley.com/doi/full/10.1111/jpim.12562" TargetMode="External"/><Relationship Id="rId193" Type="http://schemas.openxmlformats.org/officeDocument/2006/relationships/hyperlink" Target="https://onlinelibrary.wiley.com/doi/full/10.1111/jpim.12562" TargetMode="External"/><Relationship Id="rId202" Type="http://schemas.openxmlformats.org/officeDocument/2006/relationships/hyperlink" Target="https://onlinelibrary.wiley.com/doi/full/10.1111/jpim.12562" TargetMode="External"/><Relationship Id="rId207" Type="http://schemas.openxmlformats.org/officeDocument/2006/relationships/hyperlink" Target="https://onlinelibrary.wiley.com/doi/full/10.1111/jpim.12562" TargetMode="External"/><Relationship Id="rId223" Type="http://schemas.openxmlformats.org/officeDocument/2006/relationships/hyperlink" Target="https://sms.onlinelibrary.wiley.com/doi/full/10.1002/smj.2904" TargetMode="External"/><Relationship Id="rId228" Type="http://schemas.openxmlformats.org/officeDocument/2006/relationships/hyperlink" Target="https://sms.onlinelibrary.wiley.com/doi/full/10.1002/smj.2904" TargetMode="External"/><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109" Type="http://schemas.openxmlformats.org/officeDocument/2006/relationships/hyperlink" Target="https://link.springer.com/article/10.1007/s12525-019-00377-4" TargetMode="External"/><Relationship Id="rId34"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76" Type="http://schemas.openxmlformats.org/officeDocument/2006/relationships/hyperlink" Target="https://www.sciencedirect.com/topics/social-sciences/user-behaviour" TargetMode="External"/><Relationship Id="rId97" Type="http://schemas.openxmlformats.org/officeDocument/2006/relationships/hyperlink" Target="https://link.springer.com/article/10.1007/s12525-019-00377-4" TargetMode="External"/><Relationship Id="rId104" Type="http://schemas.openxmlformats.org/officeDocument/2006/relationships/hyperlink" Target="https://link.springer.com/article/10.1007/s12525-019-00377-4" TargetMode="External"/><Relationship Id="rId120" Type="http://schemas.openxmlformats.org/officeDocument/2006/relationships/hyperlink" Target="https://link.springer.com/article/10.1007/s12525-019-00377-4" TargetMode="External"/><Relationship Id="rId125" Type="http://schemas.openxmlformats.org/officeDocument/2006/relationships/hyperlink" Target="https://link.springer.com/article/10.1007/s12525-019-00377-4" TargetMode="External"/><Relationship Id="rId141" Type="http://schemas.openxmlformats.org/officeDocument/2006/relationships/hyperlink" Target="https://link.springer.com/article/10.1007/s12525-019-00377-4" TargetMode="External"/><Relationship Id="rId146" Type="http://schemas.openxmlformats.org/officeDocument/2006/relationships/hyperlink" Target="https://link.springer.com/article/10.1007/s12525-019-00377-4" TargetMode="External"/><Relationship Id="rId167" Type="http://schemas.openxmlformats.org/officeDocument/2006/relationships/hyperlink" Target="https://onlinelibrary.wiley.com/doi/full/10.1111/jpim.12562" TargetMode="External"/><Relationship Id="rId188" Type="http://schemas.openxmlformats.org/officeDocument/2006/relationships/hyperlink" Target="https://onlinelibrary.wiley.com/doi/full/10.1111/jpim.12562" TargetMode="External"/><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social-sciences/digital-innovation" TargetMode="External"/><Relationship Id="rId92" Type="http://schemas.openxmlformats.org/officeDocument/2006/relationships/hyperlink" Target="https://link.springer.com/article/10.1007/s12525-019-00377-4" TargetMode="External"/><Relationship Id="rId162" Type="http://schemas.openxmlformats.org/officeDocument/2006/relationships/hyperlink" Target="https://onlinelibrary.wiley.com/doi/full/10.1111/jpim.12562" TargetMode="External"/><Relationship Id="rId183" Type="http://schemas.openxmlformats.org/officeDocument/2006/relationships/hyperlink" Target="https://onlinelibrary.wiley.com/doi/full/10.1111/jpim.12562" TargetMode="External"/><Relationship Id="rId213" Type="http://schemas.openxmlformats.org/officeDocument/2006/relationships/hyperlink" Target="https://onlinelibrary.wiley.com/doi/full/10.1111/jpim.12562" TargetMode="External"/><Relationship Id="rId218" Type="http://schemas.openxmlformats.org/officeDocument/2006/relationships/hyperlink" Target="https://onlinelibrary.wiley.com/authored-by/Liu/Hongda" TargetMode="External"/><Relationship Id="rId234"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onlinelibrary.wiley.com/doi/full/10.1111/isj.12193" TargetMode="External"/><Relationship Id="rId24" Type="http://schemas.openxmlformats.org/officeDocument/2006/relationships/image" Target="media/image1.png"/><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66" Type="http://schemas.openxmlformats.org/officeDocument/2006/relationships/hyperlink" Target="https://www.sciencedirect.com/topics/social-sciences/digital-innovation" TargetMode="External"/><Relationship Id="rId87" Type="http://schemas.openxmlformats.org/officeDocument/2006/relationships/hyperlink" Target="https://link.springer.com/article/10.1007/s12525-019-00377-4" TargetMode="External"/><Relationship Id="rId110" Type="http://schemas.openxmlformats.org/officeDocument/2006/relationships/hyperlink" Target="https://link.springer.com/article/10.1007/s12525-019-00377-4" TargetMode="External"/><Relationship Id="rId115" Type="http://schemas.openxmlformats.org/officeDocument/2006/relationships/hyperlink" Target="https://link.springer.com/article/10.1007/s12525-019-00377-4" TargetMode="External"/><Relationship Id="rId131" Type="http://schemas.openxmlformats.org/officeDocument/2006/relationships/image" Target="media/image5.png"/><Relationship Id="rId136" Type="http://schemas.openxmlformats.org/officeDocument/2006/relationships/hyperlink" Target="https://link.springer.com/article/10.1007/s12525-019-00377-4" TargetMode="External"/><Relationship Id="rId157" Type="http://schemas.openxmlformats.org/officeDocument/2006/relationships/hyperlink" Target="https://onlinelibrary.wiley.com/authored-by/Neirotti/Paolo" TargetMode="External"/><Relationship Id="rId178" Type="http://schemas.openxmlformats.org/officeDocument/2006/relationships/hyperlink" Target="https://onlinelibrary.wiley.com/doi/full/10.1111/jpim.12562" TargetMode="External"/><Relationship Id="rId61" Type="http://schemas.openxmlformats.org/officeDocument/2006/relationships/hyperlink" Target="https://onlinelibrary.wiley.com/doi/full/10.1111/isj.12193" TargetMode="External"/><Relationship Id="rId82" Type="http://schemas.openxmlformats.org/officeDocument/2006/relationships/hyperlink" Target="https://onlinelibrary.wiley.com/authored-by/Zhang/Wei" TargetMode="External"/><Relationship Id="rId152" Type="http://schemas.openxmlformats.org/officeDocument/2006/relationships/hyperlink" Target="https://link.springer.com/article/10.1007/s12525-019-00377-4" TargetMode="External"/><Relationship Id="rId173" Type="http://schemas.openxmlformats.org/officeDocument/2006/relationships/hyperlink" Target="https://onlinelibrary.wiley.com/doi/full/10.1111/jpim.12562" TargetMode="External"/><Relationship Id="rId194" Type="http://schemas.openxmlformats.org/officeDocument/2006/relationships/hyperlink" Target="https://onlinelibrary.wiley.com/doi/full/10.1111/jpim.12562" TargetMode="External"/><Relationship Id="rId199" Type="http://schemas.openxmlformats.org/officeDocument/2006/relationships/hyperlink" Target="https://onlinelibrary.wiley.com/doi/full/10.1111/jpim.12562" TargetMode="External"/><Relationship Id="rId203" Type="http://schemas.openxmlformats.org/officeDocument/2006/relationships/hyperlink" Target="https://onlinelibrary.wiley.com/doi/full/10.1111/jpim.12562" TargetMode="External"/><Relationship Id="rId208" Type="http://schemas.openxmlformats.org/officeDocument/2006/relationships/hyperlink" Target="https://onlinelibrary.wiley.com/doi/full/10.1111/jpim.12562" TargetMode="External"/><Relationship Id="rId229" Type="http://schemas.openxmlformats.org/officeDocument/2006/relationships/hyperlink" Target="https://pubsonline.informs.org/doi/abs/10.1287/mnsc.1070.0712" TargetMode="External"/><Relationship Id="rId19" Type="http://schemas.openxmlformats.org/officeDocument/2006/relationships/comments" Target="comments.xml"/><Relationship Id="rId224" Type="http://schemas.openxmlformats.org/officeDocument/2006/relationships/hyperlink" Target="https://sms.onlinelibrary.wiley.com/doi/full/10.1002/smj.2904" TargetMode="External"/><Relationship Id="rId14"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77" Type="http://schemas.openxmlformats.org/officeDocument/2006/relationships/hyperlink" Target="https://www.sciencedirect.com/topics/computer-science/mobile-operating-system" TargetMode="External"/><Relationship Id="rId100" Type="http://schemas.openxmlformats.org/officeDocument/2006/relationships/hyperlink" Target="https://link.springer.com/article/10.1007/s12525-019-00377-4" TargetMode="External"/><Relationship Id="rId105" Type="http://schemas.openxmlformats.org/officeDocument/2006/relationships/hyperlink" Target="https://link.springer.com/article/10.1007/s12525-019-00377-4" TargetMode="External"/><Relationship Id="rId126" Type="http://schemas.openxmlformats.org/officeDocument/2006/relationships/hyperlink" Target="https://link.springer.com/article/10.1007/s12525-019-00377-4" TargetMode="External"/><Relationship Id="rId147" Type="http://schemas.openxmlformats.org/officeDocument/2006/relationships/hyperlink" Target="https://link.springer.com/article/10.1007/s12525-019-00377-4" TargetMode="External"/><Relationship Id="rId168" Type="http://schemas.openxmlformats.org/officeDocument/2006/relationships/hyperlink" Target="https://onlinelibrary.wiley.com/doi/full/10.1111/jpim.12562"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computer-science/user-experience" TargetMode="External"/><Relationship Id="rId93" Type="http://schemas.openxmlformats.org/officeDocument/2006/relationships/hyperlink" Target="https://link.springer.com/article/10.1007/s12525-019-00377-4" TargetMode="External"/><Relationship Id="rId98" Type="http://schemas.openxmlformats.org/officeDocument/2006/relationships/hyperlink" Target="https://link.springer.com/article/10.1007/s12525-019-00377-4" TargetMode="External"/><Relationship Id="rId121" Type="http://schemas.openxmlformats.org/officeDocument/2006/relationships/hyperlink" Target="https://link.springer.com/article/10.1007/s12525-019-00377-4" TargetMode="External"/><Relationship Id="rId142" Type="http://schemas.openxmlformats.org/officeDocument/2006/relationships/hyperlink" Target="https://link.springer.com/article/10.1007/s12525-019-00377-4" TargetMode="External"/><Relationship Id="rId163" Type="http://schemas.openxmlformats.org/officeDocument/2006/relationships/hyperlink" Target="https://onlinelibrary.wiley.com/doi/full/10.1111/jpim.12562" TargetMode="External"/><Relationship Id="rId184" Type="http://schemas.openxmlformats.org/officeDocument/2006/relationships/hyperlink" Target="https://onlinelibrary.wiley.com/doi/full/10.1111/jpim.12562" TargetMode="External"/><Relationship Id="rId189" Type="http://schemas.openxmlformats.org/officeDocument/2006/relationships/hyperlink" Target="https://onlinelibrary.wiley.com/doi/full/10.1111/jpim.12562" TargetMode="External"/><Relationship Id="rId219" Type="http://schemas.openxmlformats.org/officeDocument/2006/relationships/hyperlink" Target="https://www.webofscience.com/wos/woscc/full-record/WOS:000438004100001" TargetMode="External"/><Relationship Id="rId3" Type="http://schemas.openxmlformats.org/officeDocument/2006/relationships/settings" Target="settings.xml"/><Relationship Id="rId214" Type="http://schemas.openxmlformats.org/officeDocument/2006/relationships/hyperlink" Target="https://onlinelibrary.wiley.com/doi/full/10.1111/jpim.12562" TargetMode="External"/><Relationship Id="rId230" Type="http://schemas.openxmlformats.org/officeDocument/2006/relationships/image" Target="media/image6.png"/><Relationship Id="rId235" Type="http://schemas.microsoft.com/office/2011/relationships/people" Target="people.xml"/><Relationship Id="rId25"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116" Type="http://schemas.openxmlformats.org/officeDocument/2006/relationships/hyperlink" Target="https://link.springer.com/article/10.1007/s12525-019-00377-4" TargetMode="External"/><Relationship Id="rId137" Type="http://schemas.openxmlformats.org/officeDocument/2006/relationships/hyperlink" Target="https://link.springer.com/article/10.1007/s12525-019-00377-4" TargetMode="External"/><Relationship Id="rId158" Type="http://schemas.openxmlformats.org/officeDocument/2006/relationships/hyperlink" Target="https://onlinelibrary.wiley.com/doi/full/10.1111/jpim.12562"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62" Type="http://schemas.openxmlformats.org/officeDocument/2006/relationships/image" Target="media/image3.png"/><Relationship Id="rId83" Type="http://schemas.openxmlformats.org/officeDocument/2006/relationships/hyperlink" Target="https://onlinelibrary.wiley.com/authored-by/Mao/Ji%E2%80%90Ye" TargetMode="External"/><Relationship Id="rId88" Type="http://schemas.openxmlformats.org/officeDocument/2006/relationships/hyperlink" Target="https://link.springer.com/article/10.1007/s12525-019-00377-4" TargetMode="External"/><Relationship Id="rId111" Type="http://schemas.openxmlformats.org/officeDocument/2006/relationships/hyperlink" Target="https://link.springer.com/article/10.1007/s12525-019-00377-4" TargetMode="External"/><Relationship Id="rId132" Type="http://schemas.openxmlformats.org/officeDocument/2006/relationships/hyperlink" Target="https://link.springer.com/article/10.1007/s12525-019-00377-4" TargetMode="External"/><Relationship Id="rId153" Type="http://schemas.openxmlformats.org/officeDocument/2006/relationships/hyperlink" Target="https://link.springer.com/article/10.1007/s12525-019-00377-4" TargetMode="External"/><Relationship Id="rId174" Type="http://schemas.openxmlformats.org/officeDocument/2006/relationships/hyperlink" Target="https://onlinelibrary.wiley.com/doi/full/10.1111/jpim.12562" TargetMode="External"/><Relationship Id="rId179" Type="http://schemas.openxmlformats.org/officeDocument/2006/relationships/hyperlink" Target="https://onlinelibrary.wiley.com/doi/full/10.1111/jpim.12562" TargetMode="External"/><Relationship Id="rId195" Type="http://schemas.openxmlformats.org/officeDocument/2006/relationships/hyperlink" Target="https://onlinelibrary.wiley.com/doi/full/10.1111/jpim.12562" TargetMode="External"/><Relationship Id="rId209" Type="http://schemas.openxmlformats.org/officeDocument/2006/relationships/hyperlink" Target="https://onlinelibrary.wiley.com/doi/full/10.1111/jpim.12562" TargetMode="External"/><Relationship Id="rId190" Type="http://schemas.openxmlformats.org/officeDocument/2006/relationships/hyperlink" Target="https://onlinelibrary.wiley.com/doi/full/10.1111/jpim.12562" TargetMode="External"/><Relationship Id="rId204" Type="http://schemas.openxmlformats.org/officeDocument/2006/relationships/hyperlink" Target="https://onlinelibrary.wiley.com/doi/full/10.1111/jpim.12562" TargetMode="External"/><Relationship Id="rId220" Type="http://schemas.openxmlformats.org/officeDocument/2006/relationships/hyperlink" Target="https://www.webofscience.com/wos/woscc/full-record/WOS:000438004100001" TargetMode="External"/><Relationship Id="rId225" Type="http://schemas.openxmlformats.org/officeDocument/2006/relationships/hyperlink" Target="https://sms.onlinelibrary.wiley.com/doi/full/10.1002/smj.2904" TargetMode="External"/><Relationship Id="rId15"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6" Type="http://schemas.openxmlformats.org/officeDocument/2006/relationships/hyperlink" Target="https://link.springer.com/article/10.1007/s12525-019-00377-4" TargetMode="External"/><Relationship Id="rId127" Type="http://schemas.openxmlformats.org/officeDocument/2006/relationships/hyperlink" Target="https://link.springer.com/article/10.1007/s12525-019-00377-4" TargetMode="External"/><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52" Type="http://schemas.openxmlformats.org/officeDocument/2006/relationships/hyperlink" Target="https://onlinelibrary.wiley.com/doi/full/10.1111/isj.12193" TargetMode="External"/><Relationship Id="rId73" Type="http://schemas.openxmlformats.org/officeDocument/2006/relationships/hyperlink" Target="https://www.sciencedirect.com/topics/computer-science/user-experience" TargetMode="External"/><Relationship Id="rId78" Type="http://schemas.openxmlformats.org/officeDocument/2006/relationships/hyperlink" Target="https://www.sciencedirect.com/topics/psychology/digital-channel" TargetMode="External"/><Relationship Id="rId94" Type="http://schemas.openxmlformats.org/officeDocument/2006/relationships/hyperlink" Target="https://link.springer.com/article/10.1007/s12525-019-00377-4" TargetMode="External"/><Relationship Id="rId99" Type="http://schemas.openxmlformats.org/officeDocument/2006/relationships/hyperlink" Target="https://link.springer.com/article/10.1007/s12525-019-00377-4" TargetMode="External"/><Relationship Id="rId101" Type="http://schemas.openxmlformats.org/officeDocument/2006/relationships/hyperlink" Target="https://link.springer.com/article/10.1007/s12525-019-00377-4" TargetMode="External"/><Relationship Id="rId122" Type="http://schemas.openxmlformats.org/officeDocument/2006/relationships/hyperlink" Target="https://link.springer.com/article/10.1007/s12525-019-00377-4" TargetMode="External"/><Relationship Id="rId143" Type="http://schemas.openxmlformats.org/officeDocument/2006/relationships/hyperlink" Target="https://link.springer.com/article/10.1007/s12525-019-00377-4" TargetMode="External"/><Relationship Id="rId148" Type="http://schemas.openxmlformats.org/officeDocument/2006/relationships/hyperlink" Target="https://link.springer.com/article/10.1007/s12525-019-00377-4" TargetMode="External"/><Relationship Id="rId164" Type="http://schemas.openxmlformats.org/officeDocument/2006/relationships/hyperlink" Target="https://onlinelibrary.wiley.com/doi/full/10.1111/jpim.12562" TargetMode="External"/><Relationship Id="rId169" Type="http://schemas.openxmlformats.org/officeDocument/2006/relationships/hyperlink" Target="https://onlinelibrary.wiley.com/doi/full/10.1111/jpim.12562" TargetMode="External"/><Relationship Id="rId185" Type="http://schemas.openxmlformats.org/officeDocument/2006/relationships/hyperlink" Target="https://onlinelibrary.wiley.com/doi/full/10.1111/jpim.12562" TargetMode="Externa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 Id="rId180" Type="http://schemas.openxmlformats.org/officeDocument/2006/relationships/hyperlink" Target="https://onlinelibrary.wiley.com/doi/full/10.1111/jpim.12562" TargetMode="External"/><Relationship Id="rId210" Type="http://schemas.openxmlformats.org/officeDocument/2006/relationships/hyperlink" Target="https://onlinelibrary.wiley.com/doi/full/10.1111/jpim.12562" TargetMode="External"/><Relationship Id="rId215" Type="http://schemas.openxmlformats.org/officeDocument/2006/relationships/hyperlink" Target="https://onlinelibrary.wiley.com/doi/full/10.1111/jpim.12562" TargetMode="External"/><Relationship Id="rId236" Type="http://schemas.openxmlformats.org/officeDocument/2006/relationships/theme" Target="theme/theme1.xml"/><Relationship Id="rId26" Type="http://schemas.openxmlformats.org/officeDocument/2006/relationships/hyperlink" Target="https://onlinelibrary.wiley.com/doi/full/10.1111/isj.12193" TargetMode="External"/><Relationship Id="rId231" Type="http://schemas.openxmlformats.org/officeDocument/2006/relationships/image" Target="media/image7.png"/><Relationship Id="rId47" Type="http://schemas.openxmlformats.org/officeDocument/2006/relationships/hyperlink" Target="https://onlinelibrary.wiley.com/doi/full/10.1111/isj.12193" TargetMode="External"/><Relationship Id="rId68" Type="http://schemas.openxmlformats.org/officeDocument/2006/relationships/hyperlink" Target="https://www.sciencedirect.com/science/article/pii/S1471772718300265?casa_token=7uzN0oqatksAAAAA:rROGX9TWJArl9p6FBl9MGds2NBEMypxlR2OfJVhLB4xNVyF4xDqjyTNMdxB2rGKw9x8Hlk6Wug" TargetMode="External"/><Relationship Id="rId89" Type="http://schemas.openxmlformats.org/officeDocument/2006/relationships/hyperlink" Target="https://link.springer.com/article/10.1007/s12525-019-00377-4" TargetMode="External"/><Relationship Id="rId112" Type="http://schemas.openxmlformats.org/officeDocument/2006/relationships/hyperlink" Target="https://link.springer.com/article/10.1007/s12525-019-00377-4" TargetMode="External"/><Relationship Id="rId133" Type="http://schemas.openxmlformats.org/officeDocument/2006/relationships/hyperlink" Target="https://link.springer.com/article/10.1007/s12525-019-00377-4" TargetMode="External"/><Relationship Id="rId154" Type="http://schemas.openxmlformats.org/officeDocument/2006/relationships/hyperlink" Target="https://onlinelibrary.wiley.com/authored-by/Appio/Francesco+Paolo" TargetMode="External"/><Relationship Id="rId175" Type="http://schemas.openxmlformats.org/officeDocument/2006/relationships/hyperlink" Target="https://onlinelibrary.wiley.com/doi/full/10.1111/jpim.12562" TargetMode="External"/><Relationship Id="rId196" Type="http://schemas.openxmlformats.org/officeDocument/2006/relationships/hyperlink" Target="https://onlinelibrary.wiley.com/doi/full/10.1111/jpim.12562" TargetMode="External"/><Relationship Id="rId200" Type="http://schemas.openxmlformats.org/officeDocument/2006/relationships/hyperlink" Target="https://onlinelibrary.wiley.com/doi/full/10.1111/jpim.12562" TargetMode="External"/><Relationship Id="rId16" Type="http://schemas.openxmlformats.org/officeDocument/2006/relationships/hyperlink" Target="https://onlinelibrary.wiley.com/doi/full/10.1111/isj.12193" TargetMode="External"/><Relationship Id="rId221" Type="http://schemas.openxmlformats.org/officeDocument/2006/relationships/hyperlink" Target="https://onlinelibrary.wiley.com/doi/full/10.1002/mde.3507?saml_referrer" TargetMode="External"/><Relationship Id="rId37"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79" Type="http://schemas.openxmlformats.org/officeDocument/2006/relationships/hyperlink" Target="https://www.sciencedirect.com/topics/social-sciences/user-behaviour" TargetMode="External"/><Relationship Id="rId102" Type="http://schemas.openxmlformats.org/officeDocument/2006/relationships/hyperlink" Target="https://link.springer.com/article/10.1007/s12525-019-00377-4" TargetMode="External"/><Relationship Id="rId123" Type="http://schemas.openxmlformats.org/officeDocument/2006/relationships/hyperlink" Target="https://link.springer.com/article/10.1007/s12525-019-00377-4" TargetMode="External"/><Relationship Id="rId144" Type="http://schemas.openxmlformats.org/officeDocument/2006/relationships/hyperlink" Target="https://link.springer.com/article/10.1007/s12525-019-00377-4" TargetMode="External"/><Relationship Id="rId90" Type="http://schemas.openxmlformats.org/officeDocument/2006/relationships/hyperlink" Target="https://link.springer.com/article/10.1007/s12525-019-00377-4" TargetMode="External"/><Relationship Id="rId165" Type="http://schemas.openxmlformats.org/officeDocument/2006/relationships/hyperlink" Target="https://onlinelibrary.wiley.com/doi/full/10.1111/jpim.12562" TargetMode="External"/><Relationship Id="rId186" Type="http://schemas.openxmlformats.org/officeDocument/2006/relationships/hyperlink" Target="https://onlinelibrary.wiley.com/doi/full/10.1111/jpim.12562" TargetMode="External"/><Relationship Id="rId211" Type="http://schemas.openxmlformats.org/officeDocument/2006/relationships/hyperlink" Target="https://onlinelibrary.wiley.com/doi/full/10.1111/jpim.12562" TargetMode="External"/><Relationship Id="rId232" Type="http://schemas.openxmlformats.org/officeDocument/2006/relationships/image" Target="media/image8.png"/><Relationship Id="rId27"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69" Type="http://schemas.openxmlformats.org/officeDocument/2006/relationships/hyperlink" Target="https://www.sciencedirect.com/topics/social-sciences/digital-innovation" TargetMode="External"/><Relationship Id="rId113" Type="http://schemas.openxmlformats.org/officeDocument/2006/relationships/hyperlink" Target="https://link.springer.com/article/10.1007/s12525-019-00377-4" TargetMode="External"/><Relationship Id="rId134" Type="http://schemas.openxmlformats.org/officeDocument/2006/relationships/hyperlink" Target="https://link.springer.com/article/10.1007/s12525-019-00377-4"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71</TotalTime>
  <Pages>147</Pages>
  <Words>37444</Words>
  <Characters>213436</Characters>
  <Application>Microsoft Office Word</Application>
  <DocSecurity>0</DocSecurity>
  <Lines>1778</Lines>
  <Paragraphs>500</Paragraphs>
  <ScaleCrop>false</ScaleCrop>
  <Company/>
  <LinksUpToDate>false</LinksUpToDate>
  <CharactersWithSpaces>25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142</cp:revision>
  <dcterms:created xsi:type="dcterms:W3CDTF">2025-05-23T05:28:00Z</dcterms:created>
  <dcterms:modified xsi:type="dcterms:W3CDTF">2025-06-02T16:22:00Z</dcterms:modified>
</cp:coreProperties>
</file>